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contextualSpacing/>
        <w:jc w:val="center"/>
        <w:rPr>
          <w:rFonts w:eastAsia="Calibri"/>
          <w:b/>
          <w:bCs/>
          <w:sz w:val="28"/>
        </w:rPr>
      </w:pPr>
    </w:p>
    <w:p w14:paraId="561934F6" w14:textId="77777777" w:rsidR="00CD2711" w:rsidRPr="006A7D30" w:rsidRDefault="00CD2711" w:rsidP="00CD2711">
      <w:pPr>
        <w:spacing w:before="10" w:after="10"/>
        <w:contextualSpacing/>
        <w:jc w:val="center"/>
        <w:rPr>
          <w:rFonts w:eastAsia="Calibri"/>
        </w:rPr>
      </w:pPr>
      <w:r w:rsidRPr="006A7D30">
        <w:rPr>
          <w:rFonts w:eastAsia="Calibri"/>
        </w:rPr>
        <w:t>Thesis</w:t>
      </w:r>
    </w:p>
    <w:p w14:paraId="2011AF24" w14:textId="139D583D" w:rsidR="00CD2711" w:rsidRPr="006A7D30" w:rsidRDefault="00A923D2" w:rsidP="00CD2711">
      <w:pPr>
        <w:spacing w:before="10" w:after="10"/>
        <w:contextualSpacing/>
        <w:jc w:val="center"/>
        <w:rPr>
          <w:rFonts w:eastAsia="Calibri"/>
        </w:rPr>
      </w:pPr>
      <w:r w:rsidRPr="006A7D30">
        <w:rPr>
          <w:rFonts w:eastAsia="Calibri"/>
        </w:rPr>
        <w:t>e</w:t>
      </w:r>
      <w:r w:rsidR="00CD2711" w:rsidRPr="006A7D30">
        <w:rPr>
          <w:rFonts w:eastAsia="Calibri"/>
        </w:rPr>
        <w:t>ntitled</w:t>
      </w:r>
    </w:p>
    <w:p w14:paraId="6178AF86" w14:textId="428C4FDF" w:rsidR="00CD2711" w:rsidRPr="006A7D30" w:rsidRDefault="00AF4EFF" w:rsidP="00CD2711">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6DF29167" w14:textId="77777777" w:rsidR="00CD2711" w:rsidRPr="006A7D30" w:rsidRDefault="00CD2711" w:rsidP="00CD2711">
      <w:pPr>
        <w:spacing w:before="10" w:after="10"/>
        <w:contextualSpacing/>
        <w:jc w:val="center"/>
        <w:rPr>
          <w:rFonts w:eastAsia="Calibri"/>
        </w:rPr>
      </w:pPr>
    </w:p>
    <w:p w14:paraId="3A4BBD4A" w14:textId="164EDF60" w:rsidR="00CD2711" w:rsidRPr="006A7D30" w:rsidRDefault="00CD2711" w:rsidP="00CD2711">
      <w:pPr>
        <w:spacing w:before="10" w:after="10"/>
        <w:contextualSpacing/>
        <w:jc w:val="center"/>
        <w:rPr>
          <w:rFonts w:eastAsia="Calibri"/>
          <w:color w:val="A6A6A6"/>
        </w:rPr>
      </w:pPr>
    </w:p>
    <w:p w14:paraId="6ADC16BA" w14:textId="77777777" w:rsidR="00A923D2" w:rsidRPr="006A7D30" w:rsidRDefault="00A923D2" w:rsidP="00CD2711">
      <w:pPr>
        <w:spacing w:before="10" w:after="10"/>
        <w:contextualSpacing/>
        <w:jc w:val="center"/>
        <w:rPr>
          <w:rFonts w:eastAsia="Calibri"/>
          <w:color w:val="A6A6A6"/>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eastAsia="Calibri"/>
                <w:b/>
                <w:bCs/>
                <w:sz w:val="28"/>
              </w:rPr>
            </w:pPr>
          </w:p>
        </w:tc>
        <w:tc>
          <w:tcPr>
            <w:tcW w:w="4075" w:type="dxa"/>
          </w:tcPr>
          <w:p w14:paraId="32478DB8" w14:textId="77777777" w:rsidR="00CD2711" w:rsidRPr="006A7D30" w:rsidRDefault="00CD2711" w:rsidP="00CD2711">
            <w:pPr>
              <w:rPr>
                <w:rFonts w:eastAsia="Calibri"/>
                <w:color w:val="000000"/>
              </w:rPr>
            </w:pPr>
          </w:p>
          <w:p w14:paraId="762B3E84" w14:textId="77777777" w:rsidR="00CD2711" w:rsidRPr="006A7D30" w:rsidRDefault="00CD2711" w:rsidP="00CD2711">
            <w:pPr>
              <w:rPr>
                <w:rFonts w:eastAsia="Calibri"/>
                <w:color w:val="000000"/>
              </w:rPr>
            </w:pPr>
          </w:p>
          <w:p w14:paraId="6503549F" w14:textId="77777777" w:rsidR="00CD2711" w:rsidRPr="006A7D30" w:rsidRDefault="00CD2711" w:rsidP="00CD2711">
            <w:pPr>
              <w:rPr>
                <w:rFonts w:eastAsia="Calibri"/>
                <w:color w:val="000000"/>
              </w:rPr>
            </w:pPr>
          </w:p>
          <w:p w14:paraId="4BD233C6" w14:textId="77777777" w:rsidR="00CD2711" w:rsidRPr="006A7D30" w:rsidRDefault="00CD2711" w:rsidP="00CD2711">
            <w:pPr>
              <w:rPr>
                <w:rFonts w:eastAsia="Calibri"/>
                <w:color w:val="000000"/>
              </w:rPr>
            </w:pPr>
            <w:r w:rsidRPr="006A7D30">
              <w:rPr>
                <w:rFonts w:eastAsia="Calibri"/>
                <w:color w:val="000000"/>
              </w:rPr>
              <w:t>…………………………………….......</w:t>
            </w:r>
          </w:p>
          <w:p w14:paraId="5A190EDE" w14:textId="43167589" w:rsidR="00CD2711" w:rsidRPr="006A7D30" w:rsidRDefault="00CD2711" w:rsidP="00CD2711">
            <w:pPr>
              <w:rPr>
                <w:rFonts w:eastAsia="Calibri"/>
                <w:color w:val="000000"/>
              </w:rPr>
            </w:pPr>
            <w:r w:rsidRPr="006A7D30">
              <w:rPr>
                <w:rFonts w:eastAsia="Calibri"/>
                <w:color w:val="000000"/>
              </w:rPr>
              <w:t>Mr. Petnathean Julled</w:t>
            </w:r>
            <w:r w:rsidR="00B07D71" w:rsidRPr="006A7D30">
              <w:rPr>
                <w:rFonts w:eastAsia="Calibri"/>
                <w:color w:val="000000"/>
              </w:rPr>
              <w:t>,</w:t>
            </w:r>
          </w:p>
          <w:p w14:paraId="0E5C2F9F" w14:textId="77777777" w:rsidR="00CD2711" w:rsidRPr="006A7D30" w:rsidRDefault="00CD2711" w:rsidP="00CD2711">
            <w:pPr>
              <w:rPr>
                <w:rFonts w:eastAsia="Calibri"/>
                <w:color w:val="000000"/>
              </w:rPr>
            </w:pPr>
            <w:r w:rsidRPr="006A7D30">
              <w:rPr>
                <w:rFonts w:eastAsia="Calibri"/>
                <w:color w:val="000000"/>
              </w:rPr>
              <w:t>Candidate</w:t>
            </w:r>
          </w:p>
          <w:p w14:paraId="5825D313" w14:textId="77777777" w:rsidR="00CD2711" w:rsidRPr="006A7D30" w:rsidRDefault="00CD2711" w:rsidP="00CD2711">
            <w:pPr>
              <w:spacing w:before="10" w:after="10"/>
              <w:contextualSpacing/>
              <w:rPr>
                <w:rFonts w:eastAsia="Calibri"/>
                <w:b/>
                <w:bCs/>
              </w:rPr>
            </w:pPr>
          </w:p>
          <w:p w14:paraId="6FA28CDC" w14:textId="77777777" w:rsidR="00306B2D" w:rsidRPr="006A7D30" w:rsidRDefault="00306B2D" w:rsidP="00CD2711">
            <w:pPr>
              <w:spacing w:before="10" w:after="10"/>
              <w:contextualSpacing/>
              <w:rPr>
                <w:rFonts w:eastAsia="Calibri"/>
                <w:b/>
                <w:bCs/>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eastAsia="Calibri"/>
                <w:b/>
                <w:bCs/>
                <w:sz w:val="28"/>
              </w:rPr>
            </w:pPr>
          </w:p>
        </w:tc>
        <w:tc>
          <w:tcPr>
            <w:tcW w:w="4075" w:type="dxa"/>
          </w:tcPr>
          <w:p w14:paraId="063E178F" w14:textId="77777777" w:rsidR="00CD2711" w:rsidRPr="006A7D30" w:rsidRDefault="00CD2711" w:rsidP="00CD2711">
            <w:pPr>
              <w:rPr>
                <w:rFonts w:eastAsia="Calibri"/>
                <w:color w:val="000000"/>
              </w:rPr>
            </w:pPr>
          </w:p>
          <w:p w14:paraId="171A7F93" w14:textId="77777777" w:rsidR="00CD2711" w:rsidRPr="006A7D30" w:rsidRDefault="00CD2711" w:rsidP="00CD2711">
            <w:pPr>
              <w:rPr>
                <w:rFonts w:eastAsia="Calibri"/>
                <w:color w:val="000000"/>
              </w:rPr>
            </w:pPr>
            <w:r w:rsidRPr="006A7D30">
              <w:rPr>
                <w:rFonts w:eastAsia="Calibri"/>
                <w:color w:val="000000"/>
              </w:rPr>
              <w:t>…………………………………….......</w:t>
            </w:r>
          </w:p>
          <w:p w14:paraId="6E9CEDD6" w14:textId="5D74E3AE" w:rsidR="00CD2711" w:rsidRPr="006A7D30" w:rsidRDefault="00A923D2" w:rsidP="00CD271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00CD2711" w:rsidRPr="006A7D30">
              <w:rPr>
                <w:rFonts w:eastAsia="Calibri"/>
              </w:rPr>
              <w:t>,</w:t>
            </w:r>
          </w:p>
          <w:p w14:paraId="155D16DE" w14:textId="3EF0B82D" w:rsidR="00CD2711" w:rsidRPr="006A7D30" w:rsidRDefault="00851304" w:rsidP="00CD2711">
            <w:pPr>
              <w:rPr>
                <w:rFonts w:eastAsia="Calibri"/>
              </w:rPr>
            </w:pPr>
            <w:r w:rsidRPr="006A7D30">
              <w:rPr>
                <w:rFonts w:eastAsia="Calibri"/>
              </w:rPr>
              <w:t>Dr. –Ing. (Computer Security)</w:t>
            </w:r>
          </w:p>
          <w:p w14:paraId="2F42FA52" w14:textId="52C75616" w:rsidR="00CD2711" w:rsidRPr="006A7D30" w:rsidRDefault="00851304" w:rsidP="00CD2711">
            <w:pPr>
              <w:rPr>
                <w:rFonts w:eastAsia="Calibri"/>
              </w:rPr>
            </w:pPr>
            <w:r w:rsidRPr="006A7D30">
              <w:rPr>
                <w:rFonts w:eastAsia="Calibri"/>
              </w:rPr>
              <w:t>Major advisor</w:t>
            </w:r>
          </w:p>
          <w:p w14:paraId="3789F40E" w14:textId="77777777" w:rsidR="00CD2711" w:rsidRPr="006A7D30" w:rsidRDefault="00CD2711" w:rsidP="00CD2711">
            <w:pPr>
              <w:rPr>
                <w:rFonts w:eastAsia="Calibri"/>
                <w:color w:val="000000"/>
              </w:rPr>
            </w:pPr>
          </w:p>
          <w:p w14:paraId="3E1F63DB" w14:textId="77777777" w:rsidR="00306B2D" w:rsidRPr="006A7D30" w:rsidRDefault="00306B2D" w:rsidP="00CD2711">
            <w:pPr>
              <w:rPr>
                <w:rFonts w:eastAsia="Calibri"/>
                <w:color w:val="000000"/>
              </w:rPr>
            </w:pPr>
          </w:p>
          <w:p w14:paraId="1EBDA557" w14:textId="77777777" w:rsidR="00306B2D" w:rsidRPr="006A7D30" w:rsidRDefault="00306B2D" w:rsidP="00CD2711">
            <w:pPr>
              <w:rPr>
                <w:rFonts w:eastAsia="Calibri"/>
                <w:color w:val="000000"/>
              </w:rPr>
            </w:pPr>
          </w:p>
          <w:p w14:paraId="0B37F365" w14:textId="77777777" w:rsidR="00CD2711" w:rsidRPr="006A7D30" w:rsidRDefault="00CD2711" w:rsidP="00CD2711">
            <w:pPr>
              <w:rPr>
                <w:rFonts w:eastAsia="Calibri"/>
                <w:color w:val="000000"/>
              </w:rPr>
            </w:pPr>
            <w:r w:rsidRPr="006A7D30">
              <w:rPr>
                <w:rFonts w:eastAsia="Calibri"/>
                <w:color w:val="000000"/>
              </w:rPr>
              <w:t>…………………………………….......</w:t>
            </w:r>
          </w:p>
          <w:p w14:paraId="3919908B" w14:textId="0970DCA3" w:rsidR="00CD2711" w:rsidRPr="006A7D30" w:rsidRDefault="00CD42F2" w:rsidP="00851304">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00B07D71" w:rsidRPr="006A7D30">
              <w:rPr>
                <w:rFonts w:eastAsia="Calibri"/>
                <w:szCs w:val="22"/>
              </w:rPr>
              <w:t>,</w:t>
            </w:r>
          </w:p>
          <w:p w14:paraId="5371A223" w14:textId="77777777" w:rsidR="00306B2D" w:rsidRPr="006A7D30" w:rsidRDefault="00306B2D" w:rsidP="00851304">
            <w:pPr>
              <w:rPr>
                <w:rFonts w:eastAsia="Calibri"/>
                <w:szCs w:val="22"/>
              </w:rPr>
            </w:pPr>
          </w:p>
          <w:p w14:paraId="6C7CB7BF" w14:textId="77777777" w:rsidR="00CD42F2" w:rsidRPr="006A7D30" w:rsidRDefault="00CD42F2" w:rsidP="00851304">
            <w:pPr>
              <w:rPr>
                <w:rFonts w:eastAsia="Calibri"/>
                <w:szCs w:val="22"/>
              </w:rPr>
            </w:pPr>
            <w:r w:rsidRPr="006A7D30">
              <w:rPr>
                <w:rFonts w:eastAsia="Calibri"/>
                <w:szCs w:val="22"/>
              </w:rPr>
              <w:t>Co-</w:t>
            </w:r>
            <w:r w:rsidR="00306B2D" w:rsidRPr="006A7D30">
              <w:rPr>
                <w:rFonts w:eastAsia="Calibri"/>
                <w:szCs w:val="22"/>
              </w:rPr>
              <w:t>advisor</w:t>
            </w:r>
          </w:p>
          <w:p w14:paraId="07A1FC9F" w14:textId="77777777" w:rsidR="00306B2D" w:rsidRPr="006A7D30" w:rsidRDefault="00306B2D" w:rsidP="00306B2D">
            <w:pPr>
              <w:ind w:firstLine="720"/>
              <w:rPr>
                <w:rFonts w:eastAsia="Calibri"/>
              </w:rPr>
            </w:pPr>
          </w:p>
          <w:p w14:paraId="5546AE3C" w14:textId="77777777" w:rsidR="00306B2D" w:rsidRPr="006A7D30" w:rsidRDefault="00306B2D" w:rsidP="00306B2D">
            <w:pPr>
              <w:ind w:firstLine="720"/>
              <w:rPr>
                <w:rFonts w:eastAsia="Calibri"/>
              </w:rPr>
            </w:pPr>
          </w:p>
          <w:p w14:paraId="5DB458A8" w14:textId="77777777" w:rsidR="00306B2D" w:rsidRPr="006A7D30" w:rsidRDefault="00306B2D" w:rsidP="00851304">
            <w:pPr>
              <w:rPr>
                <w:rFonts w:eastAsia="Calibri"/>
              </w:rPr>
            </w:pPr>
          </w:p>
          <w:p w14:paraId="26FF773F" w14:textId="77777777" w:rsidR="00306B2D" w:rsidRPr="006A7D30" w:rsidRDefault="00306B2D" w:rsidP="00306B2D">
            <w:pPr>
              <w:rPr>
                <w:rFonts w:eastAsia="Calibri"/>
                <w:color w:val="000000"/>
              </w:rPr>
            </w:pPr>
            <w:r w:rsidRPr="006A7D30">
              <w:rPr>
                <w:rFonts w:eastAsia="Calibri"/>
                <w:color w:val="000000"/>
              </w:rPr>
              <w:t>…………………………………….......</w:t>
            </w:r>
          </w:p>
          <w:p w14:paraId="318E606A" w14:textId="7F9FDDC0" w:rsidR="00306B2D" w:rsidRPr="006A7D30" w:rsidRDefault="00306B2D" w:rsidP="00306B2D">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00B07D71" w:rsidRPr="006A7D30">
              <w:rPr>
                <w:rFonts w:eastAsia="Calibri"/>
                <w:szCs w:val="22"/>
              </w:rPr>
              <w:t>,</w:t>
            </w:r>
          </w:p>
          <w:p w14:paraId="6BED2AA9" w14:textId="77777777" w:rsidR="00306B2D" w:rsidRPr="006A7D30" w:rsidRDefault="00306B2D" w:rsidP="00306B2D">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2E069D26" w14:textId="048A948D" w:rsidR="00306B2D" w:rsidRPr="006A7D30" w:rsidRDefault="00306B2D" w:rsidP="00306B2D">
            <w:pPr>
              <w:rPr>
                <w:rFonts w:eastAsia="Calibri"/>
                <w:szCs w:val="22"/>
              </w:rPr>
            </w:pPr>
            <w:r w:rsidRPr="006A7D30">
              <w:rPr>
                <w:rFonts w:eastAsia="Calibri"/>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eastAsia="Calibri"/>
                <w:color w:val="000000"/>
              </w:rPr>
            </w:pPr>
          </w:p>
          <w:p w14:paraId="7CC8CA34" w14:textId="77777777" w:rsidR="00CD2711" w:rsidRPr="006A7D30" w:rsidRDefault="00CD2711" w:rsidP="00CD2711">
            <w:pPr>
              <w:rPr>
                <w:rFonts w:eastAsia="Calibri"/>
                <w:color w:val="000000"/>
              </w:rPr>
            </w:pPr>
          </w:p>
          <w:p w14:paraId="3E022F31" w14:textId="77777777" w:rsidR="00CD2711" w:rsidRPr="006A7D30" w:rsidRDefault="00CD2711" w:rsidP="00CD2711">
            <w:pPr>
              <w:rPr>
                <w:rFonts w:eastAsia="Calibri"/>
                <w:color w:val="000000"/>
              </w:rPr>
            </w:pPr>
          </w:p>
          <w:p w14:paraId="74D93FD7" w14:textId="77777777" w:rsidR="00CD2711" w:rsidRPr="006A7D30" w:rsidRDefault="00CD2711" w:rsidP="00CD2711">
            <w:pPr>
              <w:rPr>
                <w:rFonts w:eastAsia="Calibri"/>
                <w:color w:val="000000"/>
              </w:rPr>
            </w:pPr>
            <w:r w:rsidRPr="006A7D30">
              <w:rPr>
                <w:rFonts w:eastAsia="Calibri"/>
                <w:color w:val="000000"/>
              </w:rPr>
              <w:t>…………………………………….......</w:t>
            </w:r>
          </w:p>
          <w:p w14:paraId="67CC0C4E" w14:textId="5B302B2D" w:rsidR="00306B2D" w:rsidRPr="002B1912" w:rsidRDefault="002B1912" w:rsidP="00306B2D">
            <w:pPr>
              <w:autoSpaceDE w:val="0"/>
              <w:autoSpaceDN w:val="0"/>
              <w:ind w:right="-142"/>
              <w:rPr>
                <w:color w:val="FF0000"/>
              </w:rPr>
            </w:pPr>
            <w:proofErr w:type="spellStart"/>
            <w:r w:rsidRPr="002B1912">
              <w:t>Pattanasak</w:t>
            </w:r>
            <w:proofErr w:type="spellEnd"/>
            <w:r w:rsidRPr="002B1912">
              <w:t xml:space="preserve"> </w:t>
            </w:r>
            <w:proofErr w:type="spellStart"/>
            <w:r w:rsidRPr="002B1912">
              <w:t>Mongkolwat</w:t>
            </w:r>
            <w:proofErr w:type="spellEnd"/>
            <w:r w:rsidR="00532F60" w:rsidRPr="006A7D30">
              <w:rPr>
                <w:rFonts w:eastAsia="Calibri"/>
                <w:szCs w:val="22"/>
              </w:rPr>
              <w:t>,</w:t>
            </w:r>
            <w:r w:rsidR="00306B2D" w:rsidRPr="002B1912">
              <w:rPr>
                <w:cs/>
                <w:lang w:val="en-GB"/>
              </w:rPr>
              <w:t xml:space="preserve"> </w:t>
            </w:r>
            <w:r w:rsidR="00306B2D" w:rsidRPr="002B1912">
              <w:rPr>
                <w:color w:val="FF0000"/>
              </w:rPr>
              <w:br/>
              <w:t xml:space="preserve">M.D., Ph.D. (Biochemistry) </w:t>
            </w:r>
          </w:p>
          <w:p w14:paraId="1A00EC19" w14:textId="77777777" w:rsidR="00306B2D" w:rsidRPr="002B1912" w:rsidRDefault="00306B2D" w:rsidP="00306B2D">
            <w:pPr>
              <w:autoSpaceDE w:val="0"/>
              <w:autoSpaceDN w:val="0"/>
              <w:ind w:right="-142"/>
              <w:rPr>
                <w:color w:val="FF0000"/>
              </w:rPr>
            </w:pPr>
            <w:r w:rsidRPr="002B1912">
              <w:rPr>
                <w:color w:val="FF0000"/>
              </w:rPr>
              <w:t>Dean</w:t>
            </w:r>
          </w:p>
          <w:p w14:paraId="306E33CE" w14:textId="77777777" w:rsidR="00306B2D" w:rsidRPr="002B1912" w:rsidRDefault="00306B2D" w:rsidP="00306B2D">
            <w:pPr>
              <w:autoSpaceDE w:val="0"/>
              <w:autoSpaceDN w:val="0"/>
              <w:ind w:right="-142"/>
              <w:rPr>
                <w:color w:val="FF0000"/>
              </w:rPr>
            </w:pPr>
            <w:r w:rsidRPr="002B1912">
              <w:rPr>
                <w:color w:val="FF0000"/>
              </w:rPr>
              <w:t xml:space="preserve">Faculty of Graduate Studies </w:t>
            </w:r>
          </w:p>
          <w:p w14:paraId="3E15A11D" w14:textId="0EC62C92" w:rsidR="00CD2711" w:rsidRPr="006A7D30" w:rsidRDefault="00306B2D" w:rsidP="00306B2D">
            <w:pPr>
              <w:spacing w:before="10" w:after="10"/>
              <w:contextualSpacing/>
              <w:rPr>
                <w:rFonts w:eastAsia="Calibri"/>
                <w:b/>
                <w:bCs/>
                <w:sz w:val="28"/>
              </w:rPr>
            </w:pPr>
            <w:smartTag w:uri="urn:schemas-microsoft-com:office:smarttags" w:element="place">
              <w:smartTag w:uri="urn:schemas-microsoft-com:office:smarttags" w:element="PlaceName">
                <w:r w:rsidRPr="002B1912">
                  <w:rPr>
                    <w:color w:val="FF0000"/>
                  </w:rPr>
                  <w:t>Mahidol</w:t>
                </w:r>
              </w:smartTag>
              <w:r w:rsidRPr="002B1912">
                <w:rPr>
                  <w:color w:val="FF0000"/>
                </w:rPr>
                <w:t xml:space="preserve"> </w:t>
              </w:r>
              <w:smartTag w:uri="urn:schemas-microsoft-com:office:smarttags" w:element="PlaceType">
                <w:r w:rsidRPr="002B1912">
                  <w:rPr>
                    <w:color w:val="FF0000"/>
                  </w:rPr>
                  <w:t>University</w:t>
                </w:r>
              </w:smartTag>
            </w:smartTag>
          </w:p>
        </w:tc>
        <w:tc>
          <w:tcPr>
            <w:tcW w:w="4075" w:type="dxa"/>
          </w:tcPr>
          <w:p w14:paraId="5ED2B597" w14:textId="77777777" w:rsidR="00CD2711" w:rsidRPr="006A7D30" w:rsidRDefault="00CD2711" w:rsidP="00CD2711">
            <w:pPr>
              <w:rPr>
                <w:rFonts w:eastAsia="Calibri"/>
                <w:color w:val="000000"/>
              </w:rPr>
            </w:pPr>
          </w:p>
          <w:p w14:paraId="548D5CD0" w14:textId="77777777" w:rsidR="00CD2711" w:rsidRPr="006A7D30" w:rsidRDefault="00CD2711" w:rsidP="00CD2711">
            <w:pPr>
              <w:rPr>
                <w:rFonts w:eastAsia="Calibri"/>
                <w:color w:val="000000"/>
              </w:rPr>
            </w:pPr>
          </w:p>
          <w:p w14:paraId="4E2E742C" w14:textId="77777777" w:rsidR="00CD2711" w:rsidRPr="006A7D30" w:rsidRDefault="00CD2711" w:rsidP="00CD2711">
            <w:pPr>
              <w:rPr>
                <w:rFonts w:eastAsia="Calibri"/>
                <w:color w:val="000000"/>
              </w:rPr>
            </w:pPr>
          </w:p>
          <w:p w14:paraId="672BA94D" w14:textId="77777777" w:rsidR="00CD2711" w:rsidRPr="006A7D30" w:rsidRDefault="00CD2711" w:rsidP="00CD2711">
            <w:pPr>
              <w:rPr>
                <w:rFonts w:eastAsia="Calibri"/>
                <w:color w:val="000000"/>
              </w:rPr>
            </w:pPr>
            <w:r w:rsidRPr="006A7D30">
              <w:rPr>
                <w:rFonts w:eastAsia="Calibri"/>
                <w:color w:val="000000"/>
              </w:rPr>
              <w:t>…………………………………….......</w:t>
            </w:r>
          </w:p>
          <w:p w14:paraId="24150923" w14:textId="77777777" w:rsidR="00306B2D" w:rsidRPr="006A7D30" w:rsidRDefault="00306B2D" w:rsidP="00306B2D">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560C54C9" w14:textId="77777777" w:rsidR="00306B2D" w:rsidRPr="006A7D30" w:rsidRDefault="00306B2D" w:rsidP="00306B2D">
            <w:pPr>
              <w:autoSpaceDE w:val="0"/>
              <w:autoSpaceDN w:val="0"/>
              <w:ind w:right="-108"/>
            </w:pPr>
            <w:r w:rsidRPr="006A7D30">
              <w:t>Ph.D. (Computer Engineering)</w:t>
            </w:r>
          </w:p>
          <w:p w14:paraId="321D9164" w14:textId="77777777" w:rsidR="00306B2D" w:rsidRPr="006A7D30" w:rsidRDefault="00306B2D" w:rsidP="00306B2D">
            <w:pPr>
              <w:autoSpaceDE w:val="0"/>
              <w:autoSpaceDN w:val="0"/>
            </w:pPr>
            <w:r w:rsidRPr="006A7D30">
              <w:t>Program Director</w:t>
            </w:r>
          </w:p>
          <w:p w14:paraId="335F7229" w14:textId="77777777" w:rsidR="00306B2D" w:rsidRPr="006A7D30" w:rsidRDefault="00306B2D" w:rsidP="00306B2D">
            <w:pPr>
              <w:autoSpaceDE w:val="0"/>
              <w:autoSpaceDN w:val="0"/>
            </w:pPr>
            <w:r w:rsidRPr="006A7D30">
              <w:t>Master of Science Program in Cyber Security and Information Assurance</w:t>
            </w:r>
          </w:p>
          <w:p w14:paraId="6FAB57A6" w14:textId="77777777" w:rsidR="00306B2D" w:rsidRPr="006A7D30" w:rsidRDefault="00306B2D" w:rsidP="00306B2D">
            <w:pPr>
              <w:autoSpaceDE w:val="0"/>
              <w:autoSpaceDN w:val="0"/>
            </w:pPr>
            <w:r w:rsidRPr="006A7D30">
              <w:t>Faculty of</w:t>
            </w:r>
            <w:r w:rsidRPr="006A7D30">
              <w:rPr>
                <w:color w:val="999999"/>
              </w:rPr>
              <w:t xml:space="preserve"> </w:t>
            </w:r>
            <w:r w:rsidRPr="006A7D30">
              <w:rPr>
                <w:color w:val="000000"/>
              </w:rPr>
              <w:t>Information and Communication Technology</w:t>
            </w:r>
          </w:p>
          <w:p w14:paraId="1B4E6375" w14:textId="77777777" w:rsidR="00306B2D" w:rsidRPr="006A7D30" w:rsidRDefault="00306B2D" w:rsidP="00306B2D">
            <w:pPr>
              <w:autoSpaceDE w:val="0"/>
              <w:autoSpaceDN w:val="0"/>
              <w:rPr>
                <w:color w:val="999999"/>
                <w:sz w:val="10"/>
                <w:szCs w:val="10"/>
              </w:rPr>
            </w:pPr>
            <w:r w:rsidRPr="006A7D30">
              <w:t>Mahidol University</w:t>
            </w:r>
          </w:p>
          <w:p w14:paraId="342B34B9" w14:textId="6B92DB78" w:rsidR="00CD2711" w:rsidRPr="006A7D30" w:rsidRDefault="00CD2711" w:rsidP="00CD2711">
            <w:pPr>
              <w:rPr>
                <w:rFonts w:eastAsia="Calibri"/>
                <w:color w:val="000000"/>
              </w:rPr>
            </w:pPr>
          </w:p>
        </w:tc>
      </w:tr>
    </w:tbl>
    <w:p w14:paraId="5C2EDF48" w14:textId="77777777" w:rsidR="00912048" w:rsidRPr="006A7D30" w:rsidRDefault="00912048" w:rsidP="00912048">
      <w:pPr>
        <w:spacing w:before="10" w:after="10"/>
        <w:contextualSpacing/>
        <w:jc w:val="center"/>
        <w:rPr>
          <w:rFonts w:eastAsia="Calibri"/>
        </w:rPr>
      </w:pPr>
      <w:r w:rsidRPr="006A7D30">
        <w:rPr>
          <w:rFonts w:eastAsia="Calibri"/>
        </w:rPr>
        <w:lastRenderedPageBreak/>
        <w:t>Thesis</w:t>
      </w:r>
    </w:p>
    <w:p w14:paraId="0D38B8C2" w14:textId="77777777" w:rsidR="00912048" w:rsidRPr="006A7D30" w:rsidRDefault="00912048" w:rsidP="00912048">
      <w:pPr>
        <w:spacing w:before="10" w:after="10"/>
        <w:contextualSpacing/>
        <w:jc w:val="center"/>
        <w:rPr>
          <w:rFonts w:eastAsia="Calibri"/>
        </w:rPr>
      </w:pPr>
      <w:r w:rsidRPr="006A7D30">
        <w:rPr>
          <w:rFonts w:eastAsia="Calibri"/>
        </w:rPr>
        <w:t>entitled</w:t>
      </w:r>
    </w:p>
    <w:p w14:paraId="541497A8" w14:textId="77777777" w:rsidR="00912048" w:rsidRPr="006A7D30" w:rsidRDefault="00912048" w:rsidP="00912048">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350AF62D" w14:textId="77777777" w:rsidR="00912048" w:rsidRPr="006A7D30" w:rsidRDefault="00912048" w:rsidP="00912048">
      <w:pPr>
        <w:spacing w:before="10" w:after="10"/>
        <w:contextualSpacing/>
        <w:jc w:val="center"/>
        <w:rPr>
          <w:rFonts w:eastAsia="Calibri"/>
        </w:rPr>
      </w:pPr>
    </w:p>
    <w:p w14:paraId="662AA154" w14:textId="77777777" w:rsidR="00EA3D62" w:rsidRPr="00EA3D62" w:rsidRDefault="00EA3D62" w:rsidP="00EA3D62">
      <w:pPr>
        <w:ind w:right="-142"/>
        <w:jc w:val="center"/>
      </w:pPr>
      <w:r w:rsidRPr="00EA3D62">
        <w:t>was submitted to the Faculty of Graduate Studies, Mahidol University</w:t>
      </w:r>
    </w:p>
    <w:p w14:paraId="0C7C10E0" w14:textId="08AF27D4" w:rsidR="00EA3D62" w:rsidRPr="00EA3D62" w:rsidRDefault="00EA3D62" w:rsidP="00EA3D62">
      <w:pPr>
        <w:jc w:val="center"/>
        <w:rPr>
          <w:cs/>
        </w:rPr>
      </w:pPr>
      <w:r w:rsidRPr="00EA3D62">
        <w:t>for the degree of</w:t>
      </w:r>
      <w:r w:rsidR="00F85B6E">
        <w:t xml:space="preserve"> Master of Science (Cyber Security and Information Assurance)</w:t>
      </w:r>
    </w:p>
    <w:p w14:paraId="0EA0106F" w14:textId="77777777" w:rsidR="00EA3D62" w:rsidRPr="00EA3D62" w:rsidRDefault="00EA3D62" w:rsidP="00EA3D62">
      <w:pPr>
        <w:ind w:right="-142"/>
        <w:jc w:val="center"/>
      </w:pPr>
      <w:r w:rsidRPr="00EA3D62">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eastAsia="Calibri"/>
                <w:b/>
                <w:bCs/>
                <w:sz w:val="28"/>
              </w:rPr>
            </w:pPr>
          </w:p>
        </w:tc>
        <w:tc>
          <w:tcPr>
            <w:tcW w:w="4075" w:type="dxa"/>
          </w:tcPr>
          <w:p w14:paraId="66BB7741" w14:textId="77777777" w:rsidR="00912048" w:rsidRPr="006A7D30" w:rsidRDefault="00912048" w:rsidP="006C3541">
            <w:pPr>
              <w:rPr>
                <w:rFonts w:eastAsia="Calibri"/>
                <w:color w:val="000000"/>
              </w:rPr>
            </w:pPr>
          </w:p>
          <w:p w14:paraId="40DAE449" w14:textId="77777777" w:rsidR="00912048" w:rsidRPr="006A7D30" w:rsidRDefault="00912048" w:rsidP="006C3541">
            <w:pPr>
              <w:rPr>
                <w:rFonts w:eastAsia="Calibri"/>
                <w:color w:val="000000"/>
              </w:rPr>
            </w:pPr>
          </w:p>
          <w:p w14:paraId="1D05DFEF" w14:textId="77777777" w:rsidR="00912048" w:rsidRPr="006A7D30" w:rsidRDefault="00912048" w:rsidP="006C3541">
            <w:pPr>
              <w:rPr>
                <w:rFonts w:eastAsia="Calibri"/>
                <w:color w:val="000000"/>
              </w:rPr>
            </w:pPr>
            <w:r w:rsidRPr="006A7D30">
              <w:rPr>
                <w:rFonts w:eastAsia="Calibri"/>
                <w:color w:val="000000"/>
              </w:rPr>
              <w:t>…………………………………….......</w:t>
            </w:r>
          </w:p>
          <w:p w14:paraId="056C8821" w14:textId="77777777" w:rsidR="00912048" w:rsidRPr="006A7D30" w:rsidRDefault="00912048" w:rsidP="006C3541">
            <w:pPr>
              <w:rPr>
                <w:rFonts w:eastAsia="Calibri"/>
                <w:color w:val="000000"/>
              </w:rPr>
            </w:pPr>
            <w:r w:rsidRPr="006A7D30">
              <w:rPr>
                <w:rFonts w:eastAsia="Calibri"/>
                <w:color w:val="000000"/>
              </w:rPr>
              <w:t>Mr. Petnathean Julled,</w:t>
            </w:r>
          </w:p>
          <w:p w14:paraId="2FAF0539" w14:textId="77777777" w:rsidR="00912048" w:rsidRPr="006A7D30" w:rsidRDefault="00912048" w:rsidP="006C3541">
            <w:pPr>
              <w:rPr>
                <w:rFonts w:eastAsia="Calibri"/>
                <w:color w:val="000000"/>
              </w:rPr>
            </w:pPr>
            <w:r w:rsidRPr="006A7D30">
              <w:rPr>
                <w:rFonts w:eastAsia="Calibri"/>
                <w:color w:val="000000"/>
              </w:rPr>
              <w:t>Candidate</w:t>
            </w:r>
          </w:p>
          <w:p w14:paraId="68682E20" w14:textId="77777777" w:rsidR="00912048" w:rsidRPr="006A7D30" w:rsidRDefault="00912048" w:rsidP="006C3541">
            <w:pPr>
              <w:spacing w:before="10" w:after="10"/>
              <w:contextualSpacing/>
              <w:rPr>
                <w:rFonts w:eastAsia="Calibri"/>
                <w:b/>
                <w:bCs/>
              </w:rPr>
            </w:pPr>
          </w:p>
          <w:p w14:paraId="7FBE7A55" w14:textId="77777777" w:rsidR="00912048" w:rsidRPr="006A7D30" w:rsidRDefault="00912048" w:rsidP="006C3541">
            <w:pPr>
              <w:spacing w:before="10" w:after="10"/>
              <w:contextualSpacing/>
              <w:rPr>
                <w:rFonts w:eastAsia="Calibri"/>
                <w:b/>
                <w:bCs/>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eastAsia="Calibri"/>
                <w:b/>
                <w:bCs/>
                <w:sz w:val="28"/>
              </w:rPr>
            </w:pPr>
          </w:p>
        </w:tc>
        <w:tc>
          <w:tcPr>
            <w:tcW w:w="4075" w:type="dxa"/>
          </w:tcPr>
          <w:p w14:paraId="5245D034" w14:textId="77777777" w:rsidR="00912048" w:rsidRPr="006A7D30" w:rsidRDefault="00912048" w:rsidP="006C3541">
            <w:pPr>
              <w:rPr>
                <w:rFonts w:eastAsia="Calibri"/>
                <w:color w:val="000000"/>
              </w:rPr>
            </w:pPr>
          </w:p>
          <w:p w14:paraId="5B514BA8" w14:textId="77777777" w:rsidR="00912048" w:rsidRPr="006A7D30" w:rsidRDefault="00912048" w:rsidP="006C3541">
            <w:pPr>
              <w:rPr>
                <w:rFonts w:eastAsia="Calibri"/>
                <w:color w:val="000000"/>
              </w:rPr>
            </w:pPr>
            <w:r w:rsidRPr="006A7D30">
              <w:rPr>
                <w:rFonts w:eastAsia="Calibri"/>
                <w:color w:val="000000"/>
              </w:rPr>
              <w:t>…………………………………….......</w:t>
            </w:r>
          </w:p>
          <w:p w14:paraId="58D05408" w14:textId="77777777" w:rsidR="00912048" w:rsidRPr="006A7D30" w:rsidRDefault="00912048" w:rsidP="006C354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Pr="006A7D30">
              <w:rPr>
                <w:rFonts w:eastAsia="Calibri"/>
              </w:rPr>
              <w:t>,</w:t>
            </w:r>
          </w:p>
          <w:p w14:paraId="4B34953E" w14:textId="77777777" w:rsidR="00912048" w:rsidRPr="006A7D30" w:rsidRDefault="00912048" w:rsidP="006C3541">
            <w:pPr>
              <w:rPr>
                <w:rFonts w:eastAsia="Calibri"/>
              </w:rPr>
            </w:pPr>
            <w:r w:rsidRPr="006A7D30">
              <w:rPr>
                <w:rFonts w:eastAsia="Calibri"/>
              </w:rPr>
              <w:t>Dr. –Ing. (Computer Security)</w:t>
            </w:r>
          </w:p>
          <w:p w14:paraId="3B4E394D" w14:textId="77777777" w:rsidR="00912048" w:rsidRPr="006A7D30" w:rsidRDefault="00912048" w:rsidP="006C3541">
            <w:pPr>
              <w:rPr>
                <w:rFonts w:eastAsia="Calibri"/>
              </w:rPr>
            </w:pPr>
            <w:r w:rsidRPr="006A7D30">
              <w:rPr>
                <w:rFonts w:eastAsia="Calibri"/>
              </w:rPr>
              <w:t>Major advisor</w:t>
            </w:r>
          </w:p>
          <w:p w14:paraId="42F90747" w14:textId="77777777" w:rsidR="00912048" w:rsidRPr="006A7D30" w:rsidRDefault="00912048" w:rsidP="006C3541">
            <w:pPr>
              <w:rPr>
                <w:rFonts w:eastAsia="Calibri"/>
                <w:color w:val="000000"/>
              </w:rPr>
            </w:pPr>
          </w:p>
          <w:p w14:paraId="6699137F" w14:textId="77777777" w:rsidR="00912048" w:rsidRPr="006A7D30" w:rsidRDefault="00912048" w:rsidP="006C3541">
            <w:pPr>
              <w:rPr>
                <w:rFonts w:eastAsia="Calibri"/>
                <w:color w:val="000000"/>
              </w:rPr>
            </w:pPr>
          </w:p>
          <w:p w14:paraId="198DCDC6" w14:textId="77777777" w:rsidR="00912048" w:rsidRPr="006A7D30" w:rsidRDefault="00912048" w:rsidP="006C3541">
            <w:pPr>
              <w:rPr>
                <w:rFonts w:eastAsia="Calibri"/>
                <w:color w:val="000000"/>
              </w:rPr>
            </w:pPr>
          </w:p>
          <w:p w14:paraId="701BE836" w14:textId="77777777" w:rsidR="00912048" w:rsidRPr="006A7D30" w:rsidRDefault="00912048" w:rsidP="006C3541">
            <w:pPr>
              <w:rPr>
                <w:rFonts w:eastAsia="Calibri"/>
                <w:color w:val="000000"/>
              </w:rPr>
            </w:pPr>
            <w:r w:rsidRPr="006A7D30">
              <w:rPr>
                <w:rFonts w:eastAsia="Calibri"/>
                <w:color w:val="000000"/>
              </w:rPr>
              <w:t>…………………………………….......</w:t>
            </w:r>
          </w:p>
          <w:p w14:paraId="79A8642A" w14:textId="77777777" w:rsidR="00912048" w:rsidRPr="006A7D30" w:rsidRDefault="00912048" w:rsidP="006C3541">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Pr="006A7D30">
              <w:rPr>
                <w:rFonts w:eastAsia="Calibri"/>
                <w:szCs w:val="22"/>
              </w:rPr>
              <w:t>,</w:t>
            </w:r>
          </w:p>
          <w:p w14:paraId="4C178589" w14:textId="77777777" w:rsidR="00912048" w:rsidRPr="006A7D30" w:rsidRDefault="00912048" w:rsidP="006C3541">
            <w:pPr>
              <w:rPr>
                <w:rFonts w:eastAsia="Calibri"/>
                <w:szCs w:val="22"/>
              </w:rPr>
            </w:pPr>
          </w:p>
          <w:p w14:paraId="3D6AB05C" w14:textId="77777777" w:rsidR="00912048" w:rsidRPr="006A7D30" w:rsidRDefault="00912048" w:rsidP="006C3541">
            <w:pPr>
              <w:rPr>
                <w:rFonts w:eastAsia="Calibri"/>
                <w:szCs w:val="22"/>
              </w:rPr>
            </w:pPr>
            <w:r w:rsidRPr="006A7D30">
              <w:rPr>
                <w:rFonts w:eastAsia="Calibri"/>
                <w:szCs w:val="22"/>
              </w:rPr>
              <w:t>Co-advisor</w:t>
            </w:r>
          </w:p>
          <w:p w14:paraId="40FCA039" w14:textId="77777777" w:rsidR="00912048" w:rsidRPr="006A7D30" w:rsidRDefault="00912048" w:rsidP="006C3541">
            <w:pPr>
              <w:ind w:firstLine="720"/>
              <w:rPr>
                <w:rFonts w:eastAsia="Calibri"/>
              </w:rPr>
            </w:pPr>
          </w:p>
          <w:p w14:paraId="369B8CA4" w14:textId="77777777" w:rsidR="00912048" w:rsidRPr="006A7D30" w:rsidRDefault="00912048" w:rsidP="006C3541">
            <w:pPr>
              <w:ind w:firstLine="720"/>
              <w:rPr>
                <w:rFonts w:eastAsia="Calibri"/>
              </w:rPr>
            </w:pPr>
          </w:p>
          <w:p w14:paraId="086F3291" w14:textId="77777777" w:rsidR="00912048" w:rsidRPr="006A7D30" w:rsidRDefault="00912048" w:rsidP="006C3541">
            <w:pPr>
              <w:rPr>
                <w:rFonts w:eastAsia="Calibri"/>
              </w:rPr>
            </w:pPr>
          </w:p>
          <w:p w14:paraId="2CF3A6FD" w14:textId="77777777" w:rsidR="00912048" w:rsidRPr="006A7D30" w:rsidRDefault="00912048" w:rsidP="006C3541">
            <w:pPr>
              <w:rPr>
                <w:rFonts w:eastAsia="Calibri"/>
                <w:color w:val="000000"/>
              </w:rPr>
            </w:pPr>
            <w:r w:rsidRPr="006A7D30">
              <w:rPr>
                <w:rFonts w:eastAsia="Calibri"/>
                <w:color w:val="000000"/>
              </w:rPr>
              <w:t>…………………………………….......</w:t>
            </w:r>
          </w:p>
          <w:p w14:paraId="1A5A083C" w14:textId="77777777" w:rsidR="00912048" w:rsidRPr="006A7D30" w:rsidRDefault="00912048" w:rsidP="006C3541">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Pr="006A7D30">
              <w:rPr>
                <w:rFonts w:eastAsia="Calibri"/>
                <w:szCs w:val="22"/>
              </w:rPr>
              <w:t>,</w:t>
            </w:r>
          </w:p>
          <w:p w14:paraId="0AFAB4DA" w14:textId="77777777" w:rsidR="00912048" w:rsidRPr="006A7D30" w:rsidRDefault="00912048" w:rsidP="006C3541">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4EF8B482" w14:textId="77777777" w:rsidR="00912048" w:rsidRPr="006A7D30" w:rsidRDefault="00912048" w:rsidP="006C3541">
            <w:pPr>
              <w:rPr>
                <w:rFonts w:eastAsia="Calibri"/>
                <w:szCs w:val="22"/>
              </w:rPr>
            </w:pPr>
            <w:r w:rsidRPr="006A7D30">
              <w:rPr>
                <w:rFonts w:eastAsia="Calibri"/>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eastAsia="Calibri"/>
                <w:color w:val="000000"/>
              </w:rPr>
            </w:pPr>
          </w:p>
          <w:p w14:paraId="4D8C32A3" w14:textId="77777777" w:rsidR="00912048" w:rsidRPr="006A7D30" w:rsidRDefault="00912048" w:rsidP="006C3541">
            <w:pPr>
              <w:rPr>
                <w:rFonts w:eastAsia="Calibri"/>
                <w:color w:val="000000"/>
              </w:rPr>
            </w:pPr>
          </w:p>
          <w:p w14:paraId="167F7062" w14:textId="77777777" w:rsidR="00912048" w:rsidRPr="006A7D30" w:rsidRDefault="00912048" w:rsidP="006C3541">
            <w:pPr>
              <w:rPr>
                <w:rFonts w:eastAsia="Calibri"/>
                <w:color w:val="000000"/>
              </w:rPr>
            </w:pPr>
          </w:p>
          <w:p w14:paraId="320718EC" w14:textId="77777777" w:rsidR="00912048" w:rsidRPr="006A7D30" w:rsidRDefault="00912048" w:rsidP="006C3541">
            <w:pPr>
              <w:rPr>
                <w:rFonts w:eastAsia="Calibri"/>
                <w:color w:val="000000"/>
              </w:rPr>
            </w:pPr>
            <w:r w:rsidRPr="006A7D30">
              <w:rPr>
                <w:rFonts w:eastAsia="Calibri"/>
                <w:color w:val="000000"/>
              </w:rPr>
              <w:t>…………………………………….......</w:t>
            </w:r>
          </w:p>
          <w:p w14:paraId="5553EDD9" w14:textId="16A3AFBD" w:rsidR="00912048" w:rsidRPr="00532F60" w:rsidRDefault="00912048" w:rsidP="006C3541">
            <w:pPr>
              <w:autoSpaceDE w:val="0"/>
              <w:autoSpaceDN w:val="0"/>
              <w:ind w:right="-142"/>
              <w:rPr>
                <w:color w:val="FF0000"/>
              </w:rPr>
            </w:pPr>
            <w:proofErr w:type="spellStart"/>
            <w:r w:rsidRPr="006A7D30">
              <w:t>P</w:t>
            </w:r>
            <w:r w:rsidR="00532F60">
              <w:t>attanasak</w:t>
            </w:r>
            <w:proofErr w:type="spellEnd"/>
            <w:r w:rsidR="00532F60">
              <w:t xml:space="preserve"> </w:t>
            </w:r>
            <w:proofErr w:type="spellStart"/>
            <w:r w:rsidR="00532F60">
              <w:t>Mongkolwat</w:t>
            </w:r>
            <w:proofErr w:type="spellEnd"/>
            <w:r w:rsidRPr="006A7D30">
              <w:t>,</w:t>
            </w:r>
            <w:r w:rsidRPr="006A7D30">
              <w:rPr>
                <w:cs/>
                <w:lang w:val="en-GB"/>
              </w:rPr>
              <w:t xml:space="preserve"> </w:t>
            </w:r>
            <w:r w:rsidRPr="006A7D30">
              <w:br/>
            </w:r>
            <w:r w:rsidRPr="00532F60">
              <w:rPr>
                <w:color w:val="FF0000"/>
              </w:rPr>
              <w:t xml:space="preserve">M.D., Ph.D. (Biochemistry) </w:t>
            </w:r>
          </w:p>
          <w:p w14:paraId="0FD88F0D" w14:textId="77777777" w:rsidR="00912048" w:rsidRPr="00532F60" w:rsidRDefault="00912048" w:rsidP="006C3541">
            <w:pPr>
              <w:autoSpaceDE w:val="0"/>
              <w:autoSpaceDN w:val="0"/>
              <w:ind w:right="-142"/>
              <w:rPr>
                <w:color w:val="FF0000"/>
              </w:rPr>
            </w:pPr>
            <w:r w:rsidRPr="00532F60">
              <w:rPr>
                <w:color w:val="FF0000"/>
              </w:rPr>
              <w:t>Dean</w:t>
            </w:r>
          </w:p>
          <w:p w14:paraId="01F4AAD0" w14:textId="77777777" w:rsidR="00912048" w:rsidRPr="00532F60" w:rsidRDefault="00912048" w:rsidP="006C3541">
            <w:pPr>
              <w:autoSpaceDE w:val="0"/>
              <w:autoSpaceDN w:val="0"/>
              <w:ind w:right="-142"/>
              <w:rPr>
                <w:color w:val="FF0000"/>
              </w:rPr>
            </w:pPr>
            <w:r w:rsidRPr="00532F60">
              <w:rPr>
                <w:color w:val="FF0000"/>
              </w:rPr>
              <w:t xml:space="preserve">Faculty of Graduate Studies </w:t>
            </w:r>
          </w:p>
          <w:p w14:paraId="22498CCF" w14:textId="77777777" w:rsidR="00912048" w:rsidRPr="006A7D30" w:rsidRDefault="00912048" w:rsidP="006C3541">
            <w:pPr>
              <w:spacing w:before="10" w:after="10"/>
              <w:contextualSpacing/>
              <w:rPr>
                <w:rFonts w:eastAsia="Calibri"/>
                <w:b/>
                <w:bCs/>
                <w:sz w:val="28"/>
              </w:rPr>
            </w:pPr>
            <w:smartTag w:uri="urn:schemas-microsoft-com:office:smarttags" w:element="place">
              <w:smartTag w:uri="urn:schemas-microsoft-com:office:smarttags" w:element="PlaceName">
                <w:r w:rsidRPr="00532F60">
                  <w:rPr>
                    <w:color w:val="FF0000"/>
                  </w:rPr>
                  <w:t>Mahidol</w:t>
                </w:r>
              </w:smartTag>
              <w:r w:rsidRPr="00532F60">
                <w:rPr>
                  <w:color w:val="FF0000"/>
                </w:rPr>
                <w:t xml:space="preserve"> </w:t>
              </w:r>
              <w:smartTag w:uri="urn:schemas-microsoft-com:office:smarttags" w:element="PlaceType">
                <w:r w:rsidRPr="00532F60">
                  <w:rPr>
                    <w:color w:val="FF0000"/>
                  </w:rPr>
                  <w:t>University</w:t>
                </w:r>
              </w:smartTag>
            </w:smartTag>
          </w:p>
        </w:tc>
        <w:tc>
          <w:tcPr>
            <w:tcW w:w="4075" w:type="dxa"/>
          </w:tcPr>
          <w:p w14:paraId="7AABB139" w14:textId="77777777" w:rsidR="00912048" w:rsidRPr="006A7D30" w:rsidRDefault="00912048" w:rsidP="006C3541">
            <w:pPr>
              <w:rPr>
                <w:rFonts w:eastAsia="Calibri"/>
                <w:color w:val="000000"/>
              </w:rPr>
            </w:pPr>
          </w:p>
          <w:p w14:paraId="27BAC840" w14:textId="77777777" w:rsidR="00912048" w:rsidRPr="006A7D30" w:rsidRDefault="00912048" w:rsidP="006C3541">
            <w:pPr>
              <w:rPr>
                <w:rFonts w:eastAsia="Calibri"/>
                <w:color w:val="000000"/>
              </w:rPr>
            </w:pPr>
          </w:p>
          <w:p w14:paraId="43A1127F" w14:textId="77777777" w:rsidR="00912048" w:rsidRPr="006A7D30" w:rsidRDefault="00912048" w:rsidP="006C3541">
            <w:pPr>
              <w:rPr>
                <w:rFonts w:eastAsia="Calibri"/>
                <w:color w:val="000000"/>
              </w:rPr>
            </w:pPr>
          </w:p>
          <w:p w14:paraId="154F6469" w14:textId="77777777" w:rsidR="00912048" w:rsidRPr="006A7D30" w:rsidRDefault="00912048" w:rsidP="006C3541">
            <w:pPr>
              <w:rPr>
                <w:rFonts w:eastAsia="Calibri"/>
                <w:color w:val="000000"/>
              </w:rPr>
            </w:pPr>
            <w:r w:rsidRPr="006A7D30">
              <w:rPr>
                <w:rFonts w:eastAsia="Calibri"/>
                <w:color w:val="000000"/>
              </w:rPr>
              <w:t>…………………………………….......</w:t>
            </w:r>
          </w:p>
          <w:p w14:paraId="21CBD48E" w14:textId="77777777" w:rsidR="00912048" w:rsidRPr="006A7D30" w:rsidRDefault="00912048" w:rsidP="006C3541">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23A61F35" w14:textId="77777777" w:rsidR="00912048" w:rsidRPr="006A7D30" w:rsidRDefault="00912048" w:rsidP="006C3541">
            <w:pPr>
              <w:autoSpaceDE w:val="0"/>
              <w:autoSpaceDN w:val="0"/>
              <w:ind w:right="-108"/>
            </w:pPr>
            <w:r w:rsidRPr="006A7D30">
              <w:t>Ph.D. (Computer Engineering)</w:t>
            </w:r>
          </w:p>
          <w:p w14:paraId="37080301" w14:textId="77777777" w:rsidR="00912048" w:rsidRPr="006A7D30" w:rsidRDefault="00912048" w:rsidP="006C3541">
            <w:pPr>
              <w:autoSpaceDE w:val="0"/>
              <w:autoSpaceDN w:val="0"/>
            </w:pPr>
            <w:r w:rsidRPr="006A7D30">
              <w:t>Program Director</w:t>
            </w:r>
          </w:p>
          <w:p w14:paraId="49681388" w14:textId="77777777" w:rsidR="00912048" w:rsidRPr="006A7D30" w:rsidRDefault="00912048" w:rsidP="006C3541">
            <w:pPr>
              <w:autoSpaceDE w:val="0"/>
              <w:autoSpaceDN w:val="0"/>
            </w:pPr>
            <w:r w:rsidRPr="006A7D30">
              <w:t>Master of Science Program in Cyber Security and Information Assurance</w:t>
            </w:r>
          </w:p>
          <w:p w14:paraId="38C21DE6" w14:textId="77777777" w:rsidR="00912048" w:rsidRPr="006A7D30" w:rsidRDefault="00912048" w:rsidP="006C3541">
            <w:pPr>
              <w:autoSpaceDE w:val="0"/>
              <w:autoSpaceDN w:val="0"/>
            </w:pPr>
            <w:r w:rsidRPr="006A7D30">
              <w:t>Faculty of</w:t>
            </w:r>
            <w:r w:rsidRPr="006A7D30">
              <w:rPr>
                <w:color w:val="999999"/>
              </w:rPr>
              <w:t xml:space="preserve"> </w:t>
            </w:r>
            <w:r w:rsidRPr="006A7D30">
              <w:rPr>
                <w:color w:val="000000"/>
              </w:rPr>
              <w:t>Information and Communication Technology</w:t>
            </w:r>
          </w:p>
          <w:p w14:paraId="0A01E410" w14:textId="77777777" w:rsidR="00912048" w:rsidRPr="006A7D30" w:rsidRDefault="00912048" w:rsidP="006C3541">
            <w:pPr>
              <w:autoSpaceDE w:val="0"/>
              <w:autoSpaceDN w:val="0"/>
              <w:rPr>
                <w:color w:val="999999"/>
                <w:sz w:val="10"/>
                <w:szCs w:val="10"/>
              </w:rPr>
            </w:pPr>
            <w:r w:rsidRPr="006A7D30">
              <w:lastRenderedPageBreak/>
              <w:t>Mahidol University</w:t>
            </w:r>
          </w:p>
          <w:p w14:paraId="0596F5AF" w14:textId="3ED7BF66" w:rsidR="00F8586B" w:rsidRPr="006A7D30" w:rsidRDefault="00F8586B" w:rsidP="006C3541">
            <w:pPr>
              <w:rPr>
                <w:rFonts w:eastAsia="Calibri"/>
                <w:color w:val="000000"/>
              </w:rPr>
            </w:pPr>
          </w:p>
        </w:tc>
      </w:tr>
    </w:tbl>
    <w:p w14:paraId="75607453" w14:textId="77777777" w:rsidR="00F8586B" w:rsidRDefault="00F8586B" w:rsidP="00F8586B">
      <w:pPr>
        <w:spacing w:line="360" w:lineRule="auto"/>
        <w:jc w:val="center"/>
        <w:rPr>
          <w:b/>
          <w:bCs/>
          <w:sz w:val="28"/>
        </w:rPr>
      </w:pPr>
    </w:p>
    <w:p w14:paraId="598B970E" w14:textId="42EF6773" w:rsidR="00912048" w:rsidRPr="008F6A40" w:rsidRDefault="00912048" w:rsidP="00912048">
      <w:pPr>
        <w:spacing w:line="360" w:lineRule="auto"/>
        <w:jc w:val="center"/>
        <w:rPr>
          <w:b/>
          <w:bCs/>
          <w:sz w:val="28"/>
        </w:rPr>
      </w:pPr>
      <w:r w:rsidRPr="008F6A40">
        <w:rPr>
          <w:b/>
          <w:bCs/>
          <w:sz w:val="28"/>
        </w:rPr>
        <w:t>ACKNOWLEDGEMENTS</w:t>
      </w:r>
    </w:p>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77777777" w:rsidR="00912048" w:rsidRPr="00F82372" w:rsidRDefault="00912048" w:rsidP="00912048">
      <w:pPr>
        <w:tabs>
          <w:tab w:val="left" w:pos="1134"/>
        </w:tabs>
        <w:spacing w:line="360" w:lineRule="auto"/>
        <w:jc w:val="both"/>
        <w:rPr>
          <w:color w:val="FF0000"/>
          <w:szCs w:val="32"/>
        </w:rPr>
      </w:pPr>
      <w:r w:rsidRPr="00F82372">
        <w:rPr>
          <w:color w:val="FF0000"/>
          <w:szCs w:val="32"/>
        </w:rPr>
        <w:tab/>
        <w:t>The success of this thesis can be succeeded by the attentive support from …………………………………………………………………………………………………………………………………………………………………………………………………………………………………………………………………………………………………………………………………………………………………………………………………………………………………………………………………………………………………………………………….</w:t>
      </w:r>
    </w:p>
    <w:p w14:paraId="57230664" w14:textId="77777777" w:rsidR="00912048" w:rsidRPr="00F82372" w:rsidRDefault="00912048" w:rsidP="00912048">
      <w:pPr>
        <w:tabs>
          <w:tab w:val="left" w:pos="1134"/>
          <w:tab w:val="center" w:pos="4182"/>
        </w:tabs>
        <w:spacing w:line="360" w:lineRule="auto"/>
        <w:jc w:val="both"/>
        <w:rPr>
          <w:color w:val="FF0000"/>
        </w:rPr>
      </w:pPr>
      <w:r w:rsidRPr="00F82372">
        <w:rPr>
          <w:color w:val="FF0000"/>
          <w:szCs w:val="32"/>
        </w:rPr>
        <w:tab/>
      </w:r>
      <w:r w:rsidRPr="00F82372">
        <w:rPr>
          <w:color w:val="FF0000"/>
        </w:rPr>
        <w:t>I would like to thank the entire respondent who was the sampling in this study…………………………………………………………………………………………………………………………………………………………………………………………………………………………………………………………………………………………………………………………………………………………………………………………………………………………………………………………………………………………………………………………………</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r w:rsidRPr="006A7D30">
              <w:lastRenderedPageBreak/>
              <w:t>CROSS-ENTERPRISE DOCUMENT SHARING (XDS) IMPLEMENTATION BASED ON BLOCKCHAIN TECHNOLOGY</w:t>
            </w:r>
            <w:r w:rsidR="0008124E" w:rsidRPr="006A7D30">
              <w:t xml:space="preserve"> </w:t>
            </w:r>
          </w:p>
          <w:p w14:paraId="62F0506B" w14:textId="77777777" w:rsidR="0010335F" w:rsidRPr="006A7D30" w:rsidRDefault="0010335F" w:rsidP="0010335F"/>
          <w:p w14:paraId="7EF7E8FB" w14:textId="12967E21" w:rsidR="00CD2711" w:rsidRPr="006A7D30" w:rsidRDefault="0008124E" w:rsidP="0010335F">
            <w:pPr>
              <w:jc w:val="thaiDistribute"/>
            </w:pPr>
            <w:r w:rsidRPr="006A7D30">
              <w:t>PETNATHEAN JULLED 5936474</w:t>
            </w:r>
          </w:p>
          <w:p w14:paraId="384A16AD" w14:textId="77777777" w:rsidR="0010335F" w:rsidRPr="006A7D30" w:rsidRDefault="0010335F" w:rsidP="0010335F">
            <w:pPr>
              <w:jc w:val="thaiDistribute"/>
            </w:pPr>
          </w:p>
          <w:p w14:paraId="4D30216F" w14:textId="2A2E95FE" w:rsidR="00CD2711" w:rsidRPr="006A7D30" w:rsidRDefault="00500B95" w:rsidP="0010335F">
            <w:pPr>
              <w:jc w:val="both"/>
            </w:pPr>
            <w:r w:rsidRPr="006A7D30">
              <w:t>M.Sc. (CYBER SECURITY AND INFORMATION ASSURANCE)</w:t>
            </w:r>
          </w:p>
          <w:p w14:paraId="583D07E4" w14:textId="77777777" w:rsidR="00500B95" w:rsidRPr="006A7D30" w:rsidRDefault="00500B95" w:rsidP="0010335F">
            <w:pPr>
              <w:jc w:val="both"/>
            </w:pPr>
          </w:p>
          <w:p w14:paraId="27B8C608" w14:textId="77777777" w:rsidR="0010335F" w:rsidRPr="006A7D30" w:rsidRDefault="00CD2711" w:rsidP="0010335F">
            <w:pPr>
              <w:jc w:val="thaiDistribute"/>
            </w:pPr>
            <w:r w:rsidRPr="006A7D30">
              <w:t xml:space="preserve">THESIS ADVISORY COMMITTEE: </w:t>
            </w:r>
            <w:r w:rsidR="0010335F" w:rsidRPr="006A7D30">
              <w:t xml:space="preserve">ASSADARAT KHURAT, Ph.D., </w:t>
            </w:r>
          </w:p>
          <w:p w14:paraId="4A7F6BC0" w14:textId="5168231C" w:rsidR="00CD2711" w:rsidRPr="006A7D30" w:rsidRDefault="0010335F" w:rsidP="0010335F">
            <w:pPr>
              <w:jc w:val="thaiDistribute"/>
            </w:pPr>
            <w:r w:rsidRPr="006A7D30">
              <w:t>PATTANASAK MONGKOLWAT, Ph.D., THITINAN TANTIDHAM, Ph.D.</w:t>
            </w:r>
          </w:p>
          <w:p w14:paraId="15558915" w14:textId="77777777" w:rsidR="00CD2711" w:rsidRPr="006A7D30" w:rsidRDefault="00CD2711" w:rsidP="0010335F">
            <w:pPr>
              <w:jc w:val="both"/>
            </w:pPr>
          </w:p>
          <w:p w14:paraId="0D78A66D" w14:textId="77777777" w:rsidR="00CD2711" w:rsidRPr="006A7D30" w:rsidRDefault="00CD2711" w:rsidP="0010335F">
            <w:pPr>
              <w:jc w:val="center"/>
            </w:pPr>
            <w:r w:rsidRPr="006A7D30">
              <w:t>ABSTRACT</w:t>
            </w:r>
          </w:p>
          <w:p w14:paraId="4CBA3400" w14:textId="77777777" w:rsidR="009306D5" w:rsidRPr="006A7D30" w:rsidRDefault="00CD2711" w:rsidP="00500B95">
            <w:pPr>
              <w:pStyle w:val="ListParagraph"/>
              <w:ind w:left="0"/>
              <w:jc w:val="both"/>
            </w:pPr>
            <w:r w:rsidRPr="006A7D30">
              <w:t xml:space="preserve">              </w:t>
            </w:r>
            <w:r w:rsidR="00EF271F" w:rsidRPr="006A7D30">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proofErr w:type="gramStart"/>
            <w:r w:rsidR="00544ECD" w:rsidRPr="006A7D30">
              <w:t>But</w:t>
            </w:r>
            <w:r w:rsidR="00EF271F" w:rsidRPr="006A7D30">
              <w:t>,</w:t>
            </w:r>
            <w:proofErr w:type="gramEnd"/>
            <w:r w:rsidR="00EF271F" w:rsidRPr="006A7D30">
              <w:t xml:space="preserve"> there still many challenge inhibit the solution to become reality. </w:t>
            </w:r>
            <w:proofErr w:type="gramStart"/>
            <w:r w:rsidR="00EF271F" w:rsidRPr="006A7D30">
              <w:t>There</w:t>
            </w:r>
            <w:proofErr w:type="gramEnd"/>
            <w:r w:rsidR="00EF271F" w:rsidRPr="006A7D30">
              <w:t xml:space="preserve"> found initiatives to standardize healthcare information sharing method. To address issue about h</w:t>
            </w:r>
            <w:r w:rsidR="00544ECD" w:rsidRPr="006A7D30">
              <w:t xml:space="preserve">ealth document sharing between </w:t>
            </w:r>
            <w:r w:rsidR="00EF271F" w:rsidRPr="006A7D30">
              <w:t>different enterprises, Integrating Healthcare Enterprise (IHE) initiative have proposed Cross-Enterprise Document Sharing (</w:t>
            </w:r>
            <w:proofErr w:type="spellStart"/>
            <w:r w:rsidR="00EF271F" w:rsidRPr="006A7D30">
              <w:t>XDS.b</w:t>
            </w:r>
            <w:proofErr w:type="spellEnd"/>
            <w:r w:rsidR="00EF271F" w:rsidRPr="006A7D30">
              <w:t>) Profile</w:t>
            </w:r>
            <w:r w:rsidR="00544ECD" w:rsidRPr="006A7D30">
              <w:t xml:space="preserve">. The profile </w:t>
            </w:r>
            <w:proofErr w:type="gramStart"/>
            <w:r w:rsidR="00544ECD" w:rsidRPr="006A7D30">
              <w:t>allow</w:t>
            </w:r>
            <w:proofErr w:type="gramEnd"/>
            <w:r w:rsidR="00544ECD" w:rsidRPr="006A7D30">
              <w:t xml:space="preserve">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pPr>
            <w:r w:rsidRPr="006A7D30">
              <w:t xml:space="preserve">                 A</w:t>
            </w:r>
            <w:r w:rsidR="00544ECD" w:rsidRPr="006A7D30">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t xml:space="preserve"> These cyber-threats can cause damage to the industry in many </w:t>
            </w:r>
            <w:proofErr w:type="gramStart"/>
            <w:r w:rsidR="00DA1058" w:rsidRPr="006A7D30">
              <w:t>aspect</w:t>
            </w:r>
            <w:proofErr w:type="gramEnd"/>
            <w:r w:rsidR="00DA1058" w:rsidRPr="006A7D30">
              <w:t xml:space="preserve">, especially those cyber-attack that targeting integrity and availability of data. </w:t>
            </w:r>
            <w:proofErr w:type="gramStart"/>
            <w:r w:rsidR="00DA1058" w:rsidRPr="006A7D30">
              <w:t>These kind of cyber-attack</w:t>
            </w:r>
            <w:proofErr w:type="gramEnd"/>
            <w:r w:rsidR="00DA1058" w:rsidRPr="006A7D30">
              <w:t xml:space="preserve"> can severe the continuity of medical operation which potentially can result as the cost of patient’s life.</w:t>
            </w:r>
            <w:r w:rsidR="00544ECD" w:rsidRPr="006A7D30">
              <w:t xml:space="preserve"> There are many solutions technology proposed to deal with </w:t>
            </w:r>
            <w:proofErr w:type="gramStart"/>
            <w:r w:rsidR="00544ECD" w:rsidRPr="006A7D30">
              <w:t xml:space="preserve">these </w:t>
            </w:r>
            <w:r w:rsidR="00DA1058" w:rsidRPr="006A7D30">
              <w:t>kind of cyber-attacks</w:t>
            </w:r>
            <w:proofErr w:type="gramEnd"/>
            <w:r w:rsidR="00544ECD" w:rsidRPr="006A7D30">
              <w:t>.</w:t>
            </w:r>
            <w:r w:rsidR="00DA1058" w:rsidRPr="006A7D30">
              <w:t xml:space="preserve"> One of the </w:t>
            </w:r>
            <w:proofErr w:type="gramStart"/>
            <w:r w:rsidR="00DA1058" w:rsidRPr="006A7D30">
              <w:t>technology</w:t>
            </w:r>
            <w:proofErr w:type="gramEnd"/>
            <w:r w:rsidR="00DA1058" w:rsidRPr="006A7D30">
              <w:t xml:space="preserve"> that on the trend to deal with cyber-threat</w:t>
            </w:r>
            <w:r w:rsidRPr="006A7D30">
              <w:t>s</w:t>
            </w:r>
            <w:r w:rsidR="00DA1058" w:rsidRPr="006A7D30">
              <w:t xml:space="preserve"> threatening integrity</w:t>
            </w:r>
            <w:r w:rsidRPr="006A7D30">
              <w:t xml:space="preserve"> and availability</w:t>
            </w:r>
            <w:r w:rsidR="00DA1058" w:rsidRPr="006A7D30">
              <w:t xml:space="preserve"> of data is Blockchain technology.</w:t>
            </w:r>
          </w:p>
          <w:p w14:paraId="05D9589D" w14:textId="7D8CF570" w:rsidR="001050E1" w:rsidRPr="006A7D30" w:rsidRDefault="001050E1" w:rsidP="001050E1">
            <w:pPr>
              <w:pStyle w:val="ListParagraph"/>
              <w:tabs>
                <w:tab w:val="left" w:pos="169"/>
              </w:tabs>
              <w:ind w:left="0"/>
              <w:jc w:val="both"/>
            </w:pPr>
            <w:r w:rsidRPr="006A7D30">
              <w:t xml:space="preserve">                 There are several </w:t>
            </w:r>
            <w:proofErr w:type="gramStart"/>
            <w:r w:rsidRPr="006A7D30">
              <w:t>researches</w:t>
            </w:r>
            <w:proofErr w:type="gramEnd"/>
            <w:r w:rsidRPr="006A7D30">
              <w:t xml:space="preserve"> and concepts that proposed abou</w:t>
            </w:r>
            <w:r w:rsidR="00FF2E0C" w:rsidRPr="006A7D30">
              <w:t>t using Blockchain technology to solve</w:t>
            </w:r>
            <w:r w:rsidRPr="006A7D30">
              <w:t xml:space="preserve"> health information sharing issue.</w:t>
            </w:r>
            <w:r w:rsidR="00C37F29" w:rsidRPr="006A7D30">
              <w:t xml:space="preserv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00C37F29" w:rsidRPr="006A7D30">
              <w:t>XDS.b</w:t>
            </w:r>
            <w:proofErr w:type="spellEnd"/>
            <w:r w:rsidR="00C37F29" w:rsidRPr="006A7D30">
              <w:t xml:space="preserve">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pPr>
          </w:p>
          <w:p w14:paraId="1FD32A9E" w14:textId="616EE591" w:rsidR="00CD2711" w:rsidRPr="006A7D30" w:rsidRDefault="00CD2711" w:rsidP="00682E1C">
            <w:r w:rsidRPr="006A7D30">
              <w:t xml:space="preserve">KEY WORDS: </w:t>
            </w:r>
            <w:r w:rsidR="00682E1C" w:rsidRPr="006A7D30">
              <w:t xml:space="preserve">HEALTH INFORMATION / </w:t>
            </w:r>
            <w:r w:rsidR="00500B95" w:rsidRPr="006A7D30">
              <w:t>INTEROPERABILITY / INFORMATION SH</w:t>
            </w:r>
            <w:r w:rsidR="00682E1C" w:rsidRPr="006A7D30">
              <w:t>ARING /</w:t>
            </w:r>
            <w:r w:rsidR="00500B95" w:rsidRPr="006A7D30">
              <w:t xml:space="preserve"> INFORMATION SECURITY</w:t>
            </w:r>
            <w:r w:rsidR="00682E1C" w:rsidRPr="006A7D30">
              <w:t xml:space="preserve"> / BLOCKCHAIN / SMART CONTRACT</w:t>
            </w:r>
            <w:r w:rsidR="002F082D" w:rsidRPr="006A7D30">
              <w:t xml:space="preserve"> / IHE / XDS</w:t>
            </w:r>
          </w:p>
          <w:p w14:paraId="3DD16D78" w14:textId="77777777" w:rsidR="00500B95" w:rsidRPr="006A7D30" w:rsidRDefault="00500B95" w:rsidP="0010335F">
            <w:pPr>
              <w:jc w:val="thaiDistribute"/>
            </w:pPr>
          </w:p>
          <w:p w14:paraId="26615CE7" w14:textId="77777777" w:rsidR="00CD2711" w:rsidRPr="006A7D30" w:rsidRDefault="00500B95" w:rsidP="0010335F">
            <w:pPr>
              <w:jc w:val="thaiDistribute"/>
            </w:pPr>
            <w:r w:rsidRPr="006A7D30">
              <w:t>40</w:t>
            </w:r>
            <w:r w:rsidR="00CD2711" w:rsidRPr="006A7D30">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F14AAA" w:rsidRDefault="00142251" w:rsidP="00142251">
      <w:pPr>
        <w:spacing w:line="360" w:lineRule="auto"/>
        <w:jc w:val="center"/>
        <w:rPr>
          <w:rFonts w:eastAsiaTheme="minorEastAsia"/>
          <w:b/>
          <w:bCs/>
          <w:color w:val="808080" w:themeColor="background1" w:themeShade="80"/>
          <w:sz w:val="28"/>
        </w:rPr>
      </w:pPr>
      <w:r w:rsidRPr="00F14AAA">
        <w:rPr>
          <w:rFonts w:eastAsiaTheme="minorEastAsia"/>
          <w:b/>
          <w:bCs/>
          <w:color w:val="808080" w:themeColor="background1" w:themeShade="80"/>
          <w:sz w:val="28"/>
        </w:rPr>
        <w:t>CONTENTS</w:t>
      </w:r>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310"/>
      </w:tblGrid>
      <w:tr w:rsidR="00F14AAA" w:rsidRPr="00F14AAA" w14:paraId="01AB9507" w14:textId="77777777" w:rsidTr="00A57102">
        <w:tc>
          <w:tcPr>
            <w:tcW w:w="7052" w:type="dxa"/>
          </w:tcPr>
          <w:p w14:paraId="75ACE34E" w14:textId="77777777" w:rsidR="00EC1515" w:rsidRPr="00F14AAA" w:rsidRDefault="00EC1515" w:rsidP="00EC1515">
            <w:pPr>
              <w:spacing w:line="360" w:lineRule="auto"/>
              <w:rPr>
                <w:rFonts w:eastAsiaTheme="minorEastAsia"/>
                <w:color w:val="808080" w:themeColor="background1" w:themeShade="80"/>
              </w:rPr>
            </w:pPr>
          </w:p>
        </w:tc>
        <w:tc>
          <w:tcPr>
            <w:tcW w:w="1310" w:type="dxa"/>
          </w:tcPr>
          <w:p w14:paraId="0499219F" w14:textId="5F1AEB6F" w:rsidR="00EC1515" w:rsidRPr="00F14AAA" w:rsidRDefault="00EC1515" w:rsidP="00EC1515">
            <w:pPr>
              <w:spacing w:line="360" w:lineRule="auto"/>
              <w:jc w:val="right"/>
              <w:rPr>
                <w:color w:val="808080" w:themeColor="background1" w:themeShade="80"/>
              </w:rPr>
            </w:pPr>
            <w:r w:rsidRPr="00F14AAA">
              <w:rPr>
                <w:color w:val="808080" w:themeColor="background1" w:themeShade="80"/>
              </w:rPr>
              <w:t>Page</w:t>
            </w:r>
          </w:p>
        </w:tc>
      </w:tr>
      <w:tr w:rsidR="00F14AAA" w:rsidRPr="00F14AAA" w14:paraId="69A52899" w14:textId="77777777" w:rsidTr="00A57102">
        <w:tc>
          <w:tcPr>
            <w:tcW w:w="7052" w:type="dxa"/>
          </w:tcPr>
          <w:p w14:paraId="7C29558C" w14:textId="7577300D" w:rsidR="006476E6" w:rsidRPr="00F14AAA" w:rsidRDefault="006476E6"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ACKNOWLEDGEMENT</w:t>
            </w:r>
          </w:p>
        </w:tc>
        <w:tc>
          <w:tcPr>
            <w:tcW w:w="1310" w:type="dxa"/>
          </w:tcPr>
          <w:p w14:paraId="58C3C68E" w14:textId="6F1A7E9F" w:rsidR="006476E6" w:rsidRPr="00F14AAA" w:rsidRDefault="006476E6" w:rsidP="00EC1515">
            <w:pPr>
              <w:spacing w:line="360" w:lineRule="auto"/>
              <w:jc w:val="right"/>
              <w:rPr>
                <w:color w:val="808080" w:themeColor="background1" w:themeShade="80"/>
              </w:rPr>
            </w:pPr>
            <w:r w:rsidRPr="00F14AAA">
              <w:rPr>
                <w:color w:val="808080" w:themeColor="background1" w:themeShade="80"/>
              </w:rPr>
              <w:t>iii</w:t>
            </w:r>
          </w:p>
        </w:tc>
      </w:tr>
      <w:tr w:rsidR="00F14AAA" w:rsidRPr="00F14AAA" w14:paraId="3872A48A" w14:textId="77777777" w:rsidTr="00A57102">
        <w:tc>
          <w:tcPr>
            <w:tcW w:w="7052" w:type="dxa"/>
          </w:tcPr>
          <w:p w14:paraId="6369B5A6" w14:textId="1242B551" w:rsidR="006476E6" w:rsidRPr="00F14AAA" w:rsidRDefault="006476E6"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 xml:space="preserve">ABSTRACT </w:t>
            </w:r>
          </w:p>
        </w:tc>
        <w:tc>
          <w:tcPr>
            <w:tcW w:w="1310" w:type="dxa"/>
          </w:tcPr>
          <w:p w14:paraId="696A9212" w14:textId="2EE6340E" w:rsidR="006476E6" w:rsidRPr="00F14AAA" w:rsidRDefault="006476E6" w:rsidP="00EC1515">
            <w:pPr>
              <w:spacing w:line="360" w:lineRule="auto"/>
              <w:jc w:val="right"/>
              <w:rPr>
                <w:color w:val="808080" w:themeColor="background1" w:themeShade="80"/>
              </w:rPr>
            </w:pPr>
            <w:r w:rsidRPr="00F14AAA">
              <w:rPr>
                <w:color w:val="808080" w:themeColor="background1" w:themeShade="80"/>
              </w:rPr>
              <w:t>iv</w:t>
            </w:r>
          </w:p>
        </w:tc>
      </w:tr>
      <w:tr w:rsidR="00F14AAA" w:rsidRPr="00F14AAA" w14:paraId="4E6D4201" w14:textId="77777777" w:rsidTr="00A57102">
        <w:tc>
          <w:tcPr>
            <w:tcW w:w="7052" w:type="dxa"/>
          </w:tcPr>
          <w:p w14:paraId="1E56BBFA" w14:textId="6A786FB9" w:rsidR="004702A9" w:rsidRPr="00F14AAA" w:rsidRDefault="004702A9"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LIST OF TABLES</w:t>
            </w:r>
          </w:p>
        </w:tc>
        <w:tc>
          <w:tcPr>
            <w:tcW w:w="1310" w:type="dxa"/>
          </w:tcPr>
          <w:p w14:paraId="00761E18" w14:textId="3C3A344E" w:rsidR="004702A9" w:rsidRPr="00F14AAA" w:rsidRDefault="004702A9" w:rsidP="00EC1515">
            <w:pPr>
              <w:spacing w:line="360" w:lineRule="auto"/>
              <w:jc w:val="right"/>
              <w:rPr>
                <w:color w:val="808080" w:themeColor="background1" w:themeShade="80"/>
              </w:rPr>
            </w:pPr>
            <w:r w:rsidRPr="00F14AAA">
              <w:rPr>
                <w:color w:val="808080" w:themeColor="background1" w:themeShade="80"/>
              </w:rPr>
              <w:t>v</w:t>
            </w:r>
          </w:p>
        </w:tc>
      </w:tr>
      <w:tr w:rsidR="00F14AAA" w:rsidRPr="00F14AAA" w14:paraId="1F36824F" w14:textId="77777777" w:rsidTr="00A57102">
        <w:tc>
          <w:tcPr>
            <w:tcW w:w="7052" w:type="dxa"/>
          </w:tcPr>
          <w:p w14:paraId="1AF1F7E8" w14:textId="10100526" w:rsidR="004702A9" w:rsidRPr="00F14AAA" w:rsidRDefault="004702A9"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LIST OF FIGURES</w:t>
            </w:r>
          </w:p>
        </w:tc>
        <w:tc>
          <w:tcPr>
            <w:tcW w:w="1310" w:type="dxa"/>
          </w:tcPr>
          <w:p w14:paraId="4FC04C28" w14:textId="7FE11669" w:rsidR="004702A9" w:rsidRPr="00F14AAA" w:rsidRDefault="004702A9" w:rsidP="00EC1515">
            <w:pPr>
              <w:spacing w:line="360" w:lineRule="auto"/>
              <w:jc w:val="right"/>
              <w:rPr>
                <w:color w:val="808080" w:themeColor="background1" w:themeShade="80"/>
              </w:rPr>
            </w:pPr>
            <w:r w:rsidRPr="00F14AAA">
              <w:rPr>
                <w:color w:val="808080" w:themeColor="background1" w:themeShade="80"/>
              </w:rPr>
              <w:t>vii</w:t>
            </w:r>
          </w:p>
        </w:tc>
      </w:tr>
      <w:tr w:rsidR="00F14AAA" w:rsidRPr="00F14AAA" w14:paraId="50AC298D" w14:textId="77777777" w:rsidTr="00A57102">
        <w:tc>
          <w:tcPr>
            <w:tcW w:w="7052" w:type="dxa"/>
          </w:tcPr>
          <w:p w14:paraId="5521FD4F" w14:textId="53306B1F" w:rsidR="004702A9" w:rsidRPr="00F14AAA" w:rsidRDefault="004702A9"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LIST OF ABBREVIATION</w:t>
            </w:r>
            <w:r w:rsidR="00912411" w:rsidRPr="00F14AAA">
              <w:rPr>
                <w:rFonts w:eastAsiaTheme="minorEastAsia"/>
                <w:b/>
                <w:bCs/>
                <w:color w:val="808080" w:themeColor="background1" w:themeShade="80"/>
              </w:rPr>
              <w:t>S</w:t>
            </w:r>
          </w:p>
        </w:tc>
        <w:tc>
          <w:tcPr>
            <w:tcW w:w="1310" w:type="dxa"/>
          </w:tcPr>
          <w:p w14:paraId="13FFA00F" w14:textId="69210BF7" w:rsidR="004702A9" w:rsidRPr="00F14AAA" w:rsidRDefault="00EF4A12" w:rsidP="00EC1515">
            <w:pPr>
              <w:spacing w:line="360" w:lineRule="auto"/>
              <w:jc w:val="right"/>
              <w:rPr>
                <w:color w:val="808080" w:themeColor="background1" w:themeShade="80"/>
              </w:rPr>
            </w:pPr>
            <w:r w:rsidRPr="00F14AAA">
              <w:rPr>
                <w:color w:val="808080" w:themeColor="background1" w:themeShade="80"/>
              </w:rPr>
              <w:t>ix</w:t>
            </w:r>
          </w:p>
        </w:tc>
      </w:tr>
      <w:tr w:rsidR="00F14AAA" w:rsidRPr="00F14AAA" w14:paraId="1AE3BD37" w14:textId="77777777" w:rsidTr="00A57102">
        <w:tc>
          <w:tcPr>
            <w:tcW w:w="7052" w:type="dxa"/>
          </w:tcPr>
          <w:p w14:paraId="2E80CCDD" w14:textId="566E2656"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CHAPTER I INTRODUCTION</w:t>
            </w:r>
          </w:p>
        </w:tc>
        <w:tc>
          <w:tcPr>
            <w:tcW w:w="1310" w:type="dxa"/>
          </w:tcPr>
          <w:p w14:paraId="1E401148" w14:textId="73E945B0" w:rsidR="00EC1515" w:rsidRPr="00F14AAA" w:rsidRDefault="001F162B" w:rsidP="00EC1515">
            <w:pPr>
              <w:spacing w:line="360" w:lineRule="auto"/>
              <w:jc w:val="right"/>
              <w:rPr>
                <w:rFonts w:eastAsiaTheme="minorEastAsia"/>
                <w:b/>
                <w:bCs/>
                <w:color w:val="808080" w:themeColor="background1" w:themeShade="80"/>
              </w:rPr>
            </w:pPr>
            <w:r w:rsidRPr="00F14AAA">
              <w:rPr>
                <w:rFonts w:eastAsiaTheme="minorEastAsia"/>
                <w:b/>
                <w:bCs/>
                <w:color w:val="808080" w:themeColor="background1" w:themeShade="80"/>
              </w:rPr>
              <w:fldChar w:fldCharType="begin"/>
            </w:r>
            <w:r w:rsidRPr="00F14AAA">
              <w:rPr>
                <w:rFonts w:eastAsiaTheme="minorEastAsia"/>
                <w:b/>
                <w:bCs/>
                <w:color w:val="808080" w:themeColor="background1" w:themeShade="80"/>
              </w:rPr>
              <w:instrText xml:space="preserve"> PAGEREF Chapter1 \h </w:instrText>
            </w:r>
            <w:r w:rsidRPr="00F14AAA">
              <w:rPr>
                <w:rFonts w:eastAsiaTheme="minorEastAsia"/>
                <w:b/>
                <w:bCs/>
                <w:color w:val="808080" w:themeColor="background1" w:themeShade="80"/>
              </w:rPr>
            </w:r>
            <w:r w:rsidRPr="00F14AAA">
              <w:rPr>
                <w:rFonts w:eastAsiaTheme="minorEastAsia"/>
                <w:b/>
                <w:bCs/>
                <w:color w:val="808080" w:themeColor="background1" w:themeShade="80"/>
              </w:rPr>
              <w:fldChar w:fldCharType="separate"/>
            </w:r>
            <w:r w:rsidR="00251F66" w:rsidRPr="00F14AAA">
              <w:rPr>
                <w:rFonts w:eastAsiaTheme="minorEastAsia"/>
                <w:b/>
                <w:bCs/>
                <w:noProof/>
                <w:color w:val="808080" w:themeColor="background1" w:themeShade="80"/>
              </w:rPr>
              <w:t>1</w:t>
            </w:r>
            <w:r w:rsidRPr="00F14AAA">
              <w:rPr>
                <w:rFonts w:eastAsiaTheme="minorEastAsia"/>
                <w:b/>
                <w:bCs/>
                <w:color w:val="808080" w:themeColor="background1" w:themeShade="80"/>
              </w:rPr>
              <w:fldChar w:fldCharType="end"/>
            </w:r>
          </w:p>
        </w:tc>
      </w:tr>
      <w:tr w:rsidR="00F14AAA" w:rsidRPr="00F14AAA" w14:paraId="2761D30D" w14:textId="77777777" w:rsidTr="00A57102">
        <w:tc>
          <w:tcPr>
            <w:tcW w:w="7052" w:type="dxa"/>
          </w:tcPr>
          <w:p w14:paraId="2DDEBA74" w14:textId="6763150E"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1.1 Motivation………………………………………………………………</w:t>
            </w:r>
          </w:p>
        </w:tc>
        <w:tc>
          <w:tcPr>
            <w:tcW w:w="1310" w:type="dxa"/>
          </w:tcPr>
          <w:p w14:paraId="54A3B4F4" w14:textId="7BE0968A" w:rsidR="00EC1515" w:rsidRPr="00F14AAA" w:rsidRDefault="001F162B" w:rsidP="00EC1515">
            <w:pPr>
              <w:spacing w:line="360" w:lineRule="auto"/>
              <w:jc w:val="right"/>
              <w:rPr>
                <w:rFonts w:eastAsiaTheme="minorEastAsia"/>
                <w:color w:val="808080" w:themeColor="background1" w:themeShade="80"/>
              </w:rPr>
            </w:pPr>
            <w:r w:rsidRPr="00F14AAA">
              <w:rPr>
                <w:rFonts w:eastAsiaTheme="minorEastAsia"/>
                <w:color w:val="808080" w:themeColor="background1" w:themeShade="80"/>
              </w:rPr>
              <w:fldChar w:fldCharType="begin"/>
            </w:r>
            <w:r w:rsidRPr="00F14AAA">
              <w:rPr>
                <w:rFonts w:eastAsiaTheme="minorEastAsia"/>
                <w:color w:val="808080" w:themeColor="background1" w:themeShade="80"/>
              </w:rPr>
              <w:instrText xml:space="preserve"> PAGEREF Motivation \h </w:instrText>
            </w:r>
            <w:r w:rsidRPr="00F14AAA">
              <w:rPr>
                <w:rFonts w:eastAsiaTheme="minorEastAsia"/>
                <w:color w:val="808080" w:themeColor="background1" w:themeShade="80"/>
              </w:rPr>
            </w:r>
            <w:r w:rsidRPr="00F14AAA">
              <w:rPr>
                <w:rFonts w:eastAsiaTheme="minorEastAsia"/>
                <w:color w:val="808080" w:themeColor="background1" w:themeShade="80"/>
              </w:rPr>
              <w:fldChar w:fldCharType="separate"/>
            </w:r>
            <w:r w:rsidR="00251F66" w:rsidRPr="00F14AAA">
              <w:rPr>
                <w:rFonts w:eastAsiaTheme="minorEastAsia"/>
                <w:b/>
                <w:bCs/>
                <w:noProof/>
                <w:color w:val="808080" w:themeColor="background1" w:themeShade="80"/>
              </w:rPr>
              <w:t>Error! Bookmark not defined.</w:t>
            </w:r>
            <w:r w:rsidRPr="00F14AAA">
              <w:rPr>
                <w:rFonts w:eastAsiaTheme="minorEastAsia"/>
                <w:color w:val="808080" w:themeColor="background1" w:themeShade="80"/>
              </w:rPr>
              <w:fldChar w:fldCharType="end"/>
            </w:r>
          </w:p>
        </w:tc>
      </w:tr>
      <w:tr w:rsidR="00F14AAA" w:rsidRPr="00F14AAA" w14:paraId="40F67885" w14:textId="77777777" w:rsidTr="00A57102">
        <w:tc>
          <w:tcPr>
            <w:tcW w:w="7052" w:type="dxa"/>
          </w:tcPr>
          <w:p w14:paraId="6EEA6E77" w14:textId="5F2BA66E"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1.2 Problem Statement………………………………………………….......</w:t>
            </w:r>
          </w:p>
        </w:tc>
        <w:tc>
          <w:tcPr>
            <w:tcW w:w="1310" w:type="dxa"/>
          </w:tcPr>
          <w:p w14:paraId="329CB5C8" w14:textId="6EB73086" w:rsidR="00EC1515" w:rsidRPr="00F14AAA" w:rsidRDefault="001F162B" w:rsidP="00EC1515">
            <w:pPr>
              <w:spacing w:line="360" w:lineRule="auto"/>
              <w:jc w:val="right"/>
              <w:rPr>
                <w:rFonts w:eastAsiaTheme="minorEastAsia"/>
                <w:color w:val="808080" w:themeColor="background1" w:themeShade="80"/>
              </w:rPr>
            </w:pPr>
            <w:r w:rsidRPr="00F14AAA">
              <w:rPr>
                <w:rFonts w:eastAsiaTheme="minorEastAsia"/>
                <w:color w:val="808080" w:themeColor="background1" w:themeShade="80"/>
              </w:rPr>
              <w:fldChar w:fldCharType="begin"/>
            </w:r>
            <w:r w:rsidRPr="00F14AAA">
              <w:rPr>
                <w:rFonts w:eastAsiaTheme="minorEastAsia"/>
                <w:color w:val="808080" w:themeColor="background1" w:themeShade="80"/>
              </w:rPr>
              <w:instrText xml:space="preserve"> PAGEREF ProblemStatement \h </w:instrText>
            </w:r>
            <w:r w:rsidRPr="00F14AAA">
              <w:rPr>
                <w:rFonts w:eastAsiaTheme="minorEastAsia"/>
                <w:color w:val="808080" w:themeColor="background1" w:themeShade="80"/>
              </w:rPr>
            </w:r>
            <w:r w:rsidRPr="00F14AAA">
              <w:rPr>
                <w:rFonts w:eastAsiaTheme="minorEastAsia"/>
                <w:color w:val="808080" w:themeColor="background1" w:themeShade="80"/>
              </w:rPr>
              <w:fldChar w:fldCharType="separate"/>
            </w:r>
            <w:r w:rsidR="00251F66" w:rsidRPr="00F14AAA">
              <w:rPr>
                <w:rFonts w:eastAsiaTheme="minorEastAsia"/>
                <w:noProof/>
                <w:color w:val="808080" w:themeColor="background1" w:themeShade="80"/>
              </w:rPr>
              <w:t>4</w:t>
            </w:r>
            <w:r w:rsidRPr="00F14AAA">
              <w:rPr>
                <w:rFonts w:eastAsiaTheme="minorEastAsia"/>
                <w:color w:val="808080" w:themeColor="background1" w:themeShade="80"/>
              </w:rPr>
              <w:fldChar w:fldCharType="end"/>
            </w:r>
          </w:p>
        </w:tc>
      </w:tr>
      <w:tr w:rsidR="00F14AAA" w:rsidRPr="00F14AAA" w14:paraId="20958C16" w14:textId="77777777" w:rsidTr="00A57102">
        <w:tc>
          <w:tcPr>
            <w:tcW w:w="7052" w:type="dxa"/>
          </w:tcPr>
          <w:p w14:paraId="4A7A6F5E" w14:textId="00DB991A" w:rsidR="00EC1515" w:rsidRPr="00F14AAA" w:rsidRDefault="00EC1515" w:rsidP="00EC1515">
            <w:pPr>
              <w:spacing w:line="360" w:lineRule="auto"/>
              <w:rPr>
                <w:rFonts w:eastAsiaTheme="minorEastAsia"/>
                <w:color w:val="808080" w:themeColor="background1" w:themeShade="80"/>
              </w:rPr>
            </w:pPr>
            <w:r w:rsidRPr="00F14AAA">
              <w:rPr>
                <w:color w:val="808080" w:themeColor="background1" w:themeShade="80"/>
              </w:rPr>
              <w:t xml:space="preserve">    1.3 Objective……………………………………………………………</w:t>
            </w:r>
            <w:proofErr w:type="gramStart"/>
            <w:r w:rsidRPr="00F14AAA">
              <w:rPr>
                <w:color w:val="808080" w:themeColor="background1" w:themeShade="80"/>
              </w:rPr>
              <w:t>…</w:t>
            </w:r>
            <w:r w:rsidRPr="00F14AAA">
              <w:rPr>
                <w:rFonts w:eastAsiaTheme="minorEastAsia"/>
                <w:color w:val="808080" w:themeColor="background1" w:themeShade="80"/>
              </w:rPr>
              <w:t>..</w:t>
            </w:r>
            <w:proofErr w:type="gramEnd"/>
          </w:p>
        </w:tc>
        <w:tc>
          <w:tcPr>
            <w:tcW w:w="1310" w:type="dxa"/>
          </w:tcPr>
          <w:p w14:paraId="560F35F3" w14:textId="5878C5FD" w:rsidR="00EC1515" w:rsidRPr="00F14AAA" w:rsidRDefault="001F162B" w:rsidP="00EC1515">
            <w:pPr>
              <w:spacing w:line="360" w:lineRule="auto"/>
              <w:jc w:val="right"/>
              <w:rPr>
                <w:rFonts w:eastAsiaTheme="minorEastAsia"/>
                <w:color w:val="808080" w:themeColor="background1" w:themeShade="80"/>
              </w:rPr>
            </w:pPr>
            <w:r w:rsidRPr="00F14AAA">
              <w:rPr>
                <w:rFonts w:eastAsiaTheme="minorEastAsia"/>
                <w:color w:val="808080" w:themeColor="background1" w:themeShade="80"/>
              </w:rPr>
              <w:fldChar w:fldCharType="begin"/>
            </w:r>
            <w:r w:rsidRPr="00F14AAA">
              <w:rPr>
                <w:rFonts w:eastAsiaTheme="minorEastAsia"/>
                <w:color w:val="808080" w:themeColor="background1" w:themeShade="80"/>
              </w:rPr>
              <w:instrText xml:space="preserve"> PAGEREF Objective \h </w:instrText>
            </w:r>
            <w:r w:rsidRPr="00F14AAA">
              <w:rPr>
                <w:rFonts w:eastAsiaTheme="minorEastAsia"/>
                <w:color w:val="808080" w:themeColor="background1" w:themeShade="80"/>
              </w:rPr>
            </w:r>
            <w:r w:rsidRPr="00F14AAA">
              <w:rPr>
                <w:rFonts w:eastAsiaTheme="minorEastAsia"/>
                <w:color w:val="808080" w:themeColor="background1" w:themeShade="80"/>
              </w:rPr>
              <w:fldChar w:fldCharType="separate"/>
            </w:r>
            <w:r w:rsidR="00251F66" w:rsidRPr="00F14AAA">
              <w:rPr>
                <w:rFonts w:eastAsiaTheme="minorEastAsia"/>
                <w:noProof/>
                <w:color w:val="808080" w:themeColor="background1" w:themeShade="80"/>
              </w:rPr>
              <w:t>4</w:t>
            </w:r>
            <w:r w:rsidRPr="00F14AAA">
              <w:rPr>
                <w:rFonts w:eastAsiaTheme="minorEastAsia"/>
                <w:color w:val="808080" w:themeColor="background1" w:themeShade="80"/>
              </w:rPr>
              <w:fldChar w:fldCharType="end"/>
            </w:r>
          </w:p>
        </w:tc>
      </w:tr>
      <w:tr w:rsidR="00F14AAA" w:rsidRPr="00F14AAA" w14:paraId="1B8B680C" w14:textId="77777777" w:rsidTr="00A57102">
        <w:tc>
          <w:tcPr>
            <w:tcW w:w="7052" w:type="dxa"/>
          </w:tcPr>
          <w:p w14:paraId="242BF58C" w14:textId="038D2EC0" w:rsidR="00EC1515" w:rsidRPr="00F14AAA" w:rsidRDefault="00EC1515" w:rsidP="00EC1515">
            <w:pPr>
              <w:spacing w:line="360" w:lineRule="auto"/>
              <w:rPr>
                <w:rFonts w:eastAsiaTheme="minorEastAsia"/>
                <w:color w:val="808080" w:themeColor="background1" w:themeShade="80"/>
              </w:rPr>
            </w:pPr>
            <w:r w:rsidRPr="00F14AAA">
              <w:rPr>
                <w:rFonts w:eastAsiaTheme="minorEastAsia"/>
                <w:color w:val="808080" w:themeColor="background1" w:themeShade="80"/>
              </w:rPr>
              <w:t xml:space="preserve">    </w:t>
            </w:r>
            <w:r w:rsidRPr="00F14AAA">
              <w:rPr>
                <w:color w:val="808080" w:themeColor="background1" w:themeShade="80"/>
              </w:rPr>
              <w:t>1.4 Scope of Project……………………………………………………...</w:t>
            </w:r>
            <w:r w:rsidRPr="00F14AAA">
              <w:rPr>
                <w:rFonts w:eastAsiaTheme="minorEastAsia"/>
                <w:color w:val="808080" w:themeColor="background1" w:themeShade="80"/>
              </w:rPr>
              <w:t>....</w:t>
            </w:r>
          </w:p>
        </w:tc>
        <w:tc>
          <w:tcPr>
            <w:tcW w:w="1310" w:type="dxa"/>
          </w:tcPr>
          <w:p w14:paraId="4577AF43" w14:textId="23DB1860" w:rsidR="00EC1515" w:rsidRPr="00F14AAA" w:rsidRDefault="001F162B" w:rsidP="00EC1515">
            <w:pPr>
              <w:spacing w:line="360" w:lineRule="auto"/>
              <w:jc w:val="right"/>
              <w:rPr>
                <w:rFonts w:eastAsiaTheme="minorEastAsia"/>
                <w:color w:val="808080" w:themeColor="background1" w:themeShade="80"/>
              </w:rPr>
            </w:pPr>
            <w:r w:rsidRPr="00F14AAA">
              <w:rPr>
                <w:rFonts w:eastAsiaTheme="minorEastAsia"/>
                <w:color w:val="808080" w:themeColor="background1" w:themeShade="80"/>
              </w:rPr>
              <w:fldChar w:fldCharType="begin"/>
            </w:r>
            <w:r w:rsidRPr="00F14AAA">
              <w:rPr>
                <w:rFonts w:eastAsiaTheme="minorEastAsia"/>
                <w:color w:val="808080" w:themeColor="background1" w:themeShade="80"/>
              </w:rPr>
              <w:instrText xml:space="preserve"> PAGEREF Scope \h </w:instrText>
            </w:r>
            <w:r w:rsidRPr="00F14AAA">
              <w:rPr>
                <w:rFonts w:eastAsiaTheme="minorEastAsia"/>
                <w:color w:val="808080" w:themeColor="background1" w:themeShade="80"/>
              </w:rPr>
            </w:r>
            <w:r w:rsidRPr="00F14AAA">
              <w:rPr>
                <w:rFonts w:eastAsiaTheme="minorEastAsia"/>
                <w:color w:val="808080" w:themeColor="background1" w:themeShade="80"/>
              </w:rPr>
              <w:fldChar w:fldCharType="separate"/>
            </w:r>
            <w:r w:rsidR="00251F66" w:rsidRPr="00F14AAA">
              <w:rPr>
                <w:rFonts w:eastAsiaTheme="minorEastAsia"/>
                <w:noProof/>
                <w:color w:val="808080" w:themeColor="background1" w:themeShade="80"/>
              </w:rPr>
              <w:t>5</w:t>
            </w:r>
            <w:r w:rsidRPr="00F14AAA">
              <w:rPr>
                <w:rFonts w:eastAsiaTheme="minorEastAsia"/>
                <w:color w:val="808080" w:themeColor="background1" w:themeShade="80"/>
              </w:rPr>
              <w:fldChar w:fldCharType="end"/>
            </w:r>
          </w:p>
        </w:tc>
      </w:tr>
      <w:tr w:rsidR="00F14AAA" w:rsidRPr="00F14AAA" w14:paraId="1DB5368B" w14:textId="77777777" w:rsidTr="00A57102">
        <w:tc>
          <w:tcPr>
            <w:tcW w:w="7052" w:type="dxa"/>
          </w:tcPr>
          <w:p w14:paraId="4E234B82" w14:textId="135E5501"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CHAPTER II LITERATURES REVIEW</w:t>
            </w:r>
          </w:p>
        </w:tc>
        <w:tc>
          <w:tcPr>
            <w:tcW w:w="1310" w:type="dxa"/>
          </w:tcPr>
          <w:p w14:paraId="3B148814" w14:textId="4481A713" w:rsidR="00EC1515" w:rsidRPr="00F14AAA" w:rsidRDefault="00EC1515" w:rsidP="00EC1515">
            <w:pPr>
              <w:spacing w:line="360" w:lineRule="auto"/>
              <w:jc w:val="right"/>
              <w:rPr>
                <w:rFonts w:eastAsiaTheme="minorEastAsia"/>
                <w:b/>
                <w:bCs/>
                <w:color w:val="808080" w:themeColor="background1" w:themeShade="80"/>
              </w:rPr>
            </w:pPr>
          </w:p>
        </w:tc>
      </w:tr>
      <w:tr w:rsidR="00F14AAA" w:rsidRPr="00F14AAA" w14:paraId="21CD6C8A" w14:textId="77777777" w:rsidTr="00A57102">
        <w:tc>
          <w:tcPr>
            <w:tcW w:w="7052" w:type="dxa"/>
          </w:tcPr>
          <w:p w14:paraId="4BFA2CB7" w14:textId="08CEFF11"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2.1 State of Cyber Security and Cyber Threats in Healthcare Domain….…</w:t>
            </w:r>
          </w:p>
        </w:tc>
        <w:tc>
          <w:tcPr>
            <w:tcW w:w="1310" w:type="dxa"/>
          </w:tcPr>
          <w:p w14:paraId="5792477D" w14:textId="05E1DA55"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3EE1E362" w14:textId="77777777" w:rsidTr="00A57102">
        <w:tc>
          <w:tcPr>
            <w:tcW w:w="7052" w:type="dxa"/>
          </w:tcPr>
          <w:p w14:paraId="7D89272B" w14:textId="4DF5B080"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w:t>
            </w:r>
            <w:r w:rsidR="006F57FF" w:rsidRPr="00F14AAA">
              <w:rPr>
                <w:color w:val="808080" w:themeColor="background1" w:themeShade="80"/>
              </w:rPr>
              <w:t xml:space="preserve">2.2 Integrate the Healthcare Enterprise (IHE) </w:t>
            </w:r>
            <w:r w:rsidRPr="00F14AAA">
              <w:rPr>
                <w:color w:val="808080" w:themeColor="background1" w:themeShade="80"/>
              </w:rPr>
              <w:t>…………</w:t>
            </w:r>
          </w:p>
        </w:tc>
        <w:tc>
          <w:tcPr>
            <w:tcW w:w="1310" w:type="dxa"/>
          </w:tcPr>
          <w:p w14:paraId="11B098C8" w14:textId="34504132"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181455A5" w14:textId="77777777" w:rsidTr="00A57102">
        <w:tc>
          <w:tcPr>
            <w:tcW w:w="7052" w:type="dxa"/>
          </w:tcPr>
          <w:p w14:paraId="552F36BC" w14:textId="2E64ED72" w:rsidR="00EC1515" w:rsidRPr="00F14AAA" w:rsidRDefault="00EC1515" w:rsidP="00EC1515">
            <w:pPr>
              <w:spacing w:line="360" w:lineRule="auto"/>
              <w:rPr>
                <w:rFonts w:eastAsiaTheme="minorEastAsia"/>
                <w:color w:val="808080" w:themeColor="background1" w:themeShade="80"/>
              </w:rPr>
            </w:pPr>
            <w:r w:rsidRPr="00F14AAA">
              <w:rPr>
                <w:rFonts w:eastAsiaTheme="minorEastAsia"/>
                <w:color w:val="808080" w:themeColor="background1" w:themeShade="80"/>
              </w:rPr>
              <w:t xml:space="preserve">    </w:t>
            </w:r>
            <w:r w:rsidRPr="00F14AAA">
              <w:rPr>
                <w:color w:val="808080" w:themeColor="background1" w:themeShade="80"/>
              </w:rPr>
              <w:t>2.</w:t>
            </w:r>
            <w:r w:rsidR="00A57102" w:rsidRPr="00F14AAA">
              <w:rPr>
                <w:color w:val="808080" w:themeColor="background1" w:themeShade="80"/>
              </w:rPr>
              <w:t>3</w:t>
            </w:r>
            <w:r w:rsidRPr="00F14AAA">
              <w:rPr>
                <w:rFonts w:eastAsiaTheme="minorEastAsia"/>
                <w:color w:val="808080" w:themeColor="background1" w:themeShade="80"/>
              </w:rPr>
              <w:t xml:space="preserve"> </w:t>
            </w:r>
            <w:r w:rsidR="008D0DEE" w:rsidRPr="00F14AAA">
              <w:rPr>
                <w:rFonts w:eastAsiaTheme="minorEastAsia"/>
                <w:color w:val="808080" w:themeColor="background1" w:themeShade="80"/>
              </w:rPr>
              <w:t>Blockchain Technology………………………………………………...</w:t>
            </w:r>
          </w:p>
        </w:tc>
        <w:tc>
          <w:tcPr>
            <w:tcW w:w="1310" w:type="dxa"/>
          </w:tcPr>
          <w:p w14:paraId="0F53ACAE" w14:textId="1ADDC0ED"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1E7EAB95" w14:textId="77777777" w:rsidTr="00A57102">
        <w:tc>
          <w:tcPr>
            <w:tcW w:w="7052" w:type="dxa"/>
          </w:tcPr>
          <w:p w14:paraId="3E0C4FF6" w14:textId="72E107C2" w:rsidR="00EC1515" w:rsidRPr="00F14AAA" w:rsidRDefault="00EC1515" w:rsidP="00EC1515">
            <w:pPr>
              <w:spacing w:line="360" w:lineRule="auto"/>
              <w:rPr>
                <w:rFonts w:eastAsiaTheme="minorEastAsia"/>
                <w:color w:val="808080" w:themeColor="background1" w:themeShade="80"/>
              </w:rPr>
            </w:pPr>
            <w:r w:rsidRPr="00F14AAA">
              <w:rPr>
                <w:rFonts w:eastAsiaTheme="minorEastAsia"/>
                <w:color w:val="808080" w:themeColor="background1" w:themeShade="80"/>
              </w:rPr>
              <w:t xml:space="preserve">    </w:t>
            </w:r>
            <w:r w:rsidRPr="00F14AAA">
              <w:rPr>
                <w:color w:val="808080" w:themeColor="background1" w:themeShade="80"/>
              </w:rPr>
              <w:t>2.</w:t>
            </w:r>
            <w:r w:rsidR="00A57102" w:rsidRPr="00F14AAA">
              <w:rPr>
                <w:color w:val="808080" w:themeColor="background1" w:themeShade="80"/>
              </w:rPr>
              <w:t>4</w:t>
            </w:r>
            <w:r w:rsidRPr="00F14AAA">
              <w:rPr>
                <w:rFonts w:eastAsiaTheme="minorEastAsia"/>
                <w:color w:val="808080" w:themeColor="background1" w:themeShade="80"/>
              </w:rPr>
              <w:t xml:space="preserve"> </w:t>
            </w:r>
            <w:r w:rsidR="008D0DEE" w:rsidRPr="00F14AAA">
              <w:rPr>
                <w:rFonts w:eastAsiaTheme="minorEastAsia"/>
                <w:color w:val="808080" w:themeColor="background1" w:themeShade="80"/>
              </w:rPr>
              <w:t>Related Work……………………………</w:t>
            </w:r>
          </w:p>
        </w:tc>
        <w:tc>
          <w:tcPr>
            <w:tcW w:w="1310" w:type="dxa"/>
          </w:tcPr>
          <w:p w14:paraId="796478E4" w14:textId="6799FDB0"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524B0D51" w14:textId="77777777" w:rsidTr="00A57102">
        <w:tc>
          <w:tcPr>
            <w:tcW w:w="7052" w:type="dxa"/>
          </w:tcPr>
          <w:p w14:paraId="52398041" w14:textId="42CB4FF7"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CHAPTER III METHOD</w:t>
            </w:r>
          </w:p>
        </w:tc>
        <w:tc>
          <w:tcPr>
            <w:tcW w:w="1310" w:type="dxa"/>
          </w:tcPr>
          <w:p w14:paraId="02FA2ADD" w14:textId="45EE720C" w:rsidR="00EC1515" w:rsidRPr="00F14AAA" w:rsidRDefault="00EC1515" w:rsidP="00EC1515">
            <w:pPr>
              <w:spacing w:line="360" w:lineRule="auto"/>
              <w:jc w:val="right"/>
              <w:rPr>
                <w:rFonts w:eastAsiaTheme="minorEastAsia"/>
                <w:b/>
                <w:bCs/>
                <w:color w:val="808080" w:themeColor="background1" w:themeShade="80"/>
              </w:rPr>
            </w:pPr>
          </w:p>
        </w:tc>
      </w:tr>
      <w:tr w:rsidR="00F14AAA" w:rsidRPr="00F14AAA" w14:paraId="023F7570" w14:textId="77777777" w:rsidTr="00A57102">
        <w:tc>
          <w:tcPr>
            <w:tcW w:w="7052" w:type="dxa"/>
          </w:tcPr>
          <w:p w14:paraId="750EA525" w14:textId="0AD45EB1"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3.1 </w:t>
            </w:r>
            <w:r w:rsidR="005D18C4" w:rsidRPr="00F14AAA">
              <w:rPr>
                <w:color w:val="808080" w:themeColor="background1" w:themeShade="80"/>
              </w:rPr>
              <w:t xml:space="preserve">A Use Case Scenario </w:t>
            </w:r>
            <w:r w:rsidR="008B71B8" w:rsidRPr="00F14AAA">
              <w:rPr>
                <w:color w:val="808080" w:themeColor="background1" w:themeShade="80"/>
              </w:rPr>
              <w:t>…………………………………….</w:t>
            </w:r>
          </w:p>
        </w:tc>
        <w:tc>
          <w:tcPr>
            <w:tcW w:w="1310" w:type="dxa"/>
          </w:tcPr>
          <w:p w14:paraId="4DE26B69" w14:textId="4B458AE6"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7C22E02C" w14:textId="77777777" w:rsidTr="00A57102">
        <w:tc>
          <w:tcPr>
            <w:tcW w:w="7052" w:type="dxa"/>
          </w:tcPr>
          <w:p w14:paraId="444D5CBE" w14:textId="71F1C147"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3.2 </w:t>
            </w:r>
            <w:r w:rsidR="005D18C4" w:rsidRPr="00F14AAA">
              <w:rPr>
                <w:color w:val="808080" w:themeColor="background1" w:themeShade="80"/>
              </w:rPr>
              <w:t xml:space="preserve">Network Design </w:t>
            </w:r>
            <w:r w:rsidR="008B71B8" w:rsidRPr="00F14AAA">
              <w:rPr>
                <w:color w:val="808080" w:themeColor="background1" w:themeShade="80"/>
              </w:rPr>
              <w:t>…………………………………...</w:t>
            </w:r>
          </w:p>
        </w:tc>
        <w:tc>
          <w:tcPr>
            <w:tcW w:w="1310" w:type="dxa"/>
          </w:tcPr>
          <w:p w14:paraId="66EBB8F1" w14:textId="12330B4F"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13EE901C" w14:textId="77777777" w:rsidTr="00A57102">
        <w:tc>
          <w:tcPr>
            <w:tcW w:w="7052" w:type="dxa"/>
          </w:tcPr>
          <w:p w14:paraId="771955B6" w14:textId="1756C69B"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3.3 </w:t>
            </w:r>
            <w:r w:rsidR="005D18C4" w:rsidRPr="00F14AAA">
              <w:rPr>
                <w:color w:val="808080" w:themeColor="background1" w:themeShade="80"/>
              </w:rPr>
              <w:t xml:space="preserve">Blockchain Components and Consensus </w:t>
            </w:r>
            <w:r w:rsidR="008B71B8" w:rsidRPr="00F14AAA">
              <w:rPr>
                <w:color w:val="808080" w:themeColor="background1" w:themeShade="80"/>
              </w:rPr>
              <w:t>………</w:t>
            </w:r>
            <w:proofErr w:type="gramStart"/>
            <w:r w:rsidR="008B71B8" w:rsidRPr="00F14AAA">
              <w:rPr>
                <w:color w:val="808080" w:themeColor="background1" w:themeShade="80"/>
              </w:rPr>
              <w:t>…..</w:t>
            </w:r>
            <w:proofErr w:type="gramEnd"/>
          </w:p>
        </w:tc>
        <w:tc>
          <w:tcPr>
            <w:tcW w:w="1310" w:type="dxa"/>
          </w:tcPr>
          <w:p w14:paraId="21FA21C7" w14:textId="30784D1C"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33F53722" w14:textId="77777777" w:rsidTr="00A57102">
        <w:tc>
          <w:tcPr>
            <w:tcW w:w="7052" w:type="dxa"/>
          </w:tcPr>
          <w:p w14:paraId="45EE7210" w14:textId="37F7EB4E" w:rsidR="005D18C4" w:rsidRPr="00F14AAA" w:rsidRDefault="00994CD9" w:rsidP="00EC1515">
            <w:pPr>
              <w:spacing w:line="360" w:lineRule="auto"/>
              <w:rPr>
                <w:color w:val="808080" w:themeColor="background1" w:themeShade="80"/>
              </w:rPr>
            </w:pPr>
            <w:r w:rsidRPr="00F14AAA">
              <w:rPr>
                <w:color w:val="808080" w:themeColor="background1" w:themeShade="80"/>
              </w:rPr>
              <w:lastRenderedPageBreak/>
              <w:t xml:space="preserve">    3.4 Establish foundation of trust amongst the network</w:t>
            </w:r>
          </w:p>
        </w:tc>
        <w:tc>
          <w:tcPr>
            <w:tcW w:w="1310" w:type="dxa"/>
          </w:tcPr>
          <w:p w14:paraId="679AAD3F" w14:textId="77777777" w:rsidR="005D18C4" w:rsidRPr="00F14AAA" w:rsidRDefault="005D18C4" w:rsidP="00EC1515">
            <w:pPr>
              <w:spacing w:line="360" w:lineRule="auto"/>
              <w:jc w:val="right"/>
              <w:rPr>
                <w:rFonts w:eastAsiaTheme="minorEastAsia"/>
                <w:color w:val="808080" w:themeColor="background1" w:themeShade="80"/>
              </w:rPr>
            </w:pPr>
          </w:p>
        </w:tc>
      </w:tr>
      <w:tr w:rsidR="00F14AAA" w:rsidRPr="00F14AAA" w14:paraId="3F6F30D7" w14:textId="77777777" w:rsidTr="00A57102">
        <w:tc>
          <w:tcPr>
            <w:tcW w:w="7052" w:type="dxa"/>
          </w:tcPr>
          <w:p w14:paraId="5E6362BF" w14:textId="32B9EB00" w:rsidR="005D18C4" w:rsidRPr="00F14AAA" w:rsidRDefault="00994CD9" w:rsidP="00EC1515">
            <w:pPr>
              <w:spacing w:line="360" w:lineRule="auto"/>
              <w:rPr>
                <w:color w:val="808080" w:themeColor="background1" w:themeShade="80"/>
              </w:rPr>
            </w:pPr>
            <w:r w:rsidRPr="00F14AAA">
              <w:rPr>
                <w:color w:val="808080" w:themeColor="background1" w:themeShade="80"/>
              </w:rPr>
              <w:t xml:space="preserve">    3.5 Integrating Blockchain with </w:t>
            </w:r>
            <w:proofErr w:type="spellStart"/>
            <w:r w:rsidRPr="00F14AAA">
              <w:rPr>
                <w:color w:val="808080" w:themeColor="background1" w:themeShade="80"/>
              </w:rPr>
              <w:t>XDS.b</w:t>
            </w:r>
            <w:proofErr w:type="spellEnd"/>
          </w:p>
        </w:tc>
        <w:tc>
          <w:tcPr>
            <w:tcW w:w="1310" w:type="dxa"/>
          </w:tcPr>
          <w:p w14:paraId="25D03432" w14:textId="77777777" w:rsidR="005D18C4" w:rsidRPr="00F14AAA" w:rsidRDefault="005D18C4" w:rsidP="00EC1515">
            <w:pPr>
              <w:spacing w:line="360" w:lineRule="auto"/>
              <w:jc w:val="right"/>
              <w:rPr>
                <w:rFonts w:eastAsiaTheme="minorEastAsia"/>
                <w:color w:val="808080" w:themeColor="background1" w:themeShade="80"/>
              </w:rPr>
            </w:pPr>
          </w:p>
        </w:tc>
      </w:tr>
      <w:tr w:rsidR="00F14AAA" w:rsidRPr="00F14AAA" w14:paraId="2D904CDF" w14:textId="77777777" w:rsidTr="00A57102">
        <w:tc>
          <w:tcPr>
            <w:tcW w:w="7052" w:type="dxa"/>
          </w:tcPr>
          <w:p w14:paraId="0FA28169" w14:textId="26A42C85" w:rsidR="005D18C4" w:rsidRPr="00F14AAA" w:rsidRDefault="00994CD9" w:rsidP="00EC1515">
            <w:pPr>
              <w:spacing w:line="360" w:lineRule="auto"/>
              <w:rPr>
                <w:color w:val="808080" w:themeColor="background1" w:themeShade="80"/>
              </w:rPr>
            </w:pPr>
            <w:r w:rsidRPr="00F14AAA">
              <w:rPr>
                <w:color w:val="808080" w:themeColor="background1" w:themeShade="80"/>
              </w:rPr>
              <w:t xml:space="preserve">    3.6 XDS Blockchain and Smart-contract Design</w:t>
            </w:r>
          </w:p>
        </w:tc>
        <w:tc>
          <w:tcPr>
            <w:tcW w:w="1310" w:type="dxa"/>
          </w:tcPr>
          <w:p w14:paraId="684B5888" w14:textId="77777777" w:rsidR="005D18C4" w:rsidRPr="00F14AAA" w:rsidRDefault="005D18C4" w:rsidP="00EC1515">
            <w:pPr>
              <w:spacing w:line="360" w:lineRule="auto"/>
              <w:jc w:val="right"/>
              <w:rPr>
                <w:rFonts w:eastAsiaTheme="minorEastAsia"/>
                <w:color w:val="808080" w:themeColor="background1" w:themeShade="80"/>
              </w:rPr>
            </w:pPr>
          </w:p>
        </w:tc>
      </w:tr>
      <w:tr w:rsidR="00F14AAA" w:rsidRPr="00F14AAA" w14:paraId="7DED0C67" w14:textId="77777777" w:rsidTr="00A57102">
        <w:tc>
          <w:tcPr>
            <w:tcW w:w="7052" w:type="dxa"/>
          </w:tcPr>
          <w:p w14:paraId="7AE7992C" w14:textId="6F65C1CD" w:rsidR="005D18C4" w:rsidRPr="00F14AAA" w:rsidRDefault="00826504" w:rsidP="00EC1515">
            <w:pPr>
              <w:spacing w:line="360" w:lineRule="auto"/>
              <w:rPr>
                <w:color w:val="808080" w:themeColor="background1" w:themeShade="80"/>
              </w:rPr>
            </w:pPr>
            <w:r w:rsidRPr="00F14AAA">
              <w:rPr>
                <w:color w:val="808080" w:themeColor="background1" w:themeShade="80"/>
              </w:rPr>
              <w:t xml:space="preserve">    3.7 An augmentation to mitigate data-corruption incident</w:t>
            </w:r>
          </w:p>
        </w:tc>
        <w:tc>
          <w:tcPr>
            <w:tcW w:w="1310" w:type="dxa"/>
          </w:tcPr>
          <w:p w14:paraId="21EC3655" w14:textId="77777777" w:rsidR="005D18C4" w:rsidRPr="00F14AAA" w:rsidRDefault="005D18C4" w:rsidP="00EC1515">
            <w:pPr>
              <w:spacing w:line="360" w:lineRule="auto"/>
              <w:jc w:val="right"/>
              <w:rPr>
                <w:rFonts w:eastAsiaTheme="minorEastAsia"/>
                <w:color w:val="808080" w:themeColor="background1" w:themeShade="80"/>
              </w:rPr>
            </w:pPr>
          </w:p>
        </w:tc>
      </w:tr>
      <w:tr w:rsidR="00F14AAA" w:rsidRPr="00F14AAA" w14:paraId="472593FE" w14:textId="77777777" w:rsidTr="00A57102">
        <w:tc>
          <w:tcPr>
            <w:tcW w:w="7052" w:type="dxa"/>
          </w:tcPr>
          <w:p w14:paraId="4CBD6A7B" w14:textId="77777777" w:rsidR="00F04DA2" w:rsidRPr="00F14AAA" w:rsidRDefault="00F04DA2" w:rsidP="00EC1515">
            <w:pPr>
              <w:spacing w:line="360" w:lineRule="auto"/>
              <w:rPr>
                <w:color w:val="808080" w:themeColor="background1" w:themeShade="80"/>
              </w:rPr>
            </w:pPr>
          </w:p>
        </w:tc>
        <w:tc>
          <w:tcPr>
            <w:tcW w:w="1310" w:type="dxa"/>
          </w:tcPr>
          <w:p w14:paraId="19AAC3C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5BD7C8CA" w14:textId="77777777" w:rsidTr="00A57102">
        <w:tc>
          <w:tcPr>
            <w:tcW w:w="7052" w:type="dxa"/>
          </w:tcPr>
          <w:p w14:paraId="3CDC23A0" w14:textId="37B42783"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CHAPTER IV IMPLEMENTATION</w:t>
            </w:r>
          </w:p>
        </w:tc>
        <w:tc>
          <w:tcPr>
            <w:tcW w:w="1310" w:type="dxa"/>
          </w:tcPr>
          <w:p w14:paraId="644F936E" w14:textId="739B8633" w:rsidR="00EC1515" w:rsidRPr="00F14AAA" w:rsidRDefault="00EC1515" w:rsidP="00EC1515">
            <w:pPr>
              <w:spacing w:line="360" w:lineRule="auto"/>
              <w:jc w:val="right"/>
              <w:rPr>
                <w:rFonts w:eastAsiaTheme="minorEastAsia"/>
                <w:b/>
                <w:bCs/>
                <w:color w:val="808080" w:themeColor="background1" w:themeShade="80"/>
              </w:rPr>
            </w:pPr>
          </w:p>
        </w:tc>
      </w:tr>
      <w:tr w:rsidR="00F14AAA" w:rsidRPr="00F14AAA" w14:paraId="7523901F" w14:textId="77777777" w:rsidTr="00A57102">
        <w:tc>
          <w:tcPr>
            <w:tcW w:w="7052" w:type="dxa"/>
          </w:tcPr>
          <w:p w14:paraId="758D340C" w14:textId="0B7196A3" w:rsidR="00EC1515" w:rsidRPr="00F14AAA" w:rsidRDefault="00EC1515" w:rsidP="00EC1515">
            <w:pPr>
              <w:spacing w:line="360" w:lineRule="auto"/>
              <w:rPr>
                <w:color w:val="808080" w:themeColor="background1" w:themeShade="80"/>
              </w:rPr>
            </w:pPr>
          </w:p>
        </w:tc>
        <w:tc>
          <w:tcPr>
            <w:tcW w:w="1310" w:type="dxa"/>
          </w:tcPr>
          <w:p w14:paraId="4512967A" w14:textId="3BA63DBE"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269DD2E0" w14:textId="77777777" w:rsidTr="00A57102">
        <w:tc>
          <w:tcPr>
            <w:tcW w:w="7052" w:type="dxa"/>
          </w:tcPr>
          <w:p w14:paraId="20FF5916" w14:textId="6C978260"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w:t>
            </w:r>
            <w:r w:rsidR="00F04DA2" w:rsidRPr="00F14AAA">
              <w:rPr>
                <w:color w:val="808080" w:themeColor="background1" w:themeShade="80"/>
              </w:rPr>
              <w:t>Acquiring IHE ITI transaction samples</w:t>
            </w:r>
            <w:r w:rsidR="00276D6C" w:rsidRPr="00F14AAA">
              <w:rPr>
                <w:color w:val="808080" w:themeColor="background1" w:themeShade="80"/>
              </w:rPr>
              <w:t xml:space="preserve"> and analysis</w:t>
            </w:r>
          </w:p>
        </w:tc>
        <w:tc>
          <w:tcPr>
            <w:tcW w:w="1310" w:type="dxa"/>
          </w:tcPr>
          <w:p w14:paraId="7F096613" w14:textId="3E897DA7"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2D6303A2" w14:textId="77777777" w:rsidTr="00A57102">
        <w:tc>
          <w:tcPr>
            <w:tcW w:w="7052" w:type="dxa"/>
          </w:tcPr>
          <w:p w14:paraId="26DAAA46" w14:textId="1AF31681"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w:t>
            </w:r>
            <w:r w:rsidR="00F04DA2" w:rsidRPr="00F14AAA">
              <w:rPr>
                <w:color w:val="808080" w:themeColor="background1" w:themeShade="80"/>
              </w:rPr>
              <w:t xml:space="preserve">XDS Document </w:t>
            </w:r>
            <w:r w:rsidR="00B66AA7" w:rsidRPr="00F14AAA">
              <w:rPr>
                <w:color w:val="808080" w:themeColor="background1" w:themeShade="80"/>
              </w:rPr>
              <w:t>Metadata</w:t>
            </w:r>
            <w:r w:rsidR="00F04DA2" w:rsidRPr="00F14AAA">
              <w:rPr>
                <w:color w:val="808080" w:themeColor="background1" w:themeShade="80"/>
              </w:rPr>
              <w:t xml:space="preserve"> attributes analysis</w:t>
            </w:r>
          </w:p>
        </w:tc>
        <w:tc>
          <w:tcPr>
            <w:tcW w:w="1310" w:type="dxa"/>
          </w:tcPr>
          <w:p w14:paraId="2DC30351" w14:textId="61A62941"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66876278" w14:textId="77777777" w:rsidTr="00A57102">
        <w:tc>
          <w:tcPr>
            <w:tcW w:w="7052" w:type="dxa"/>
          </w:tcPr>
          <w:p w14:paraId="28D033EA" w14:textId="1FACA523" w:rsidR="00EC1515" w:rsidRPr="00F14AAA" w:rsidRDefault="00EC1515" w:rsidP="00EC1515">
            <w:pPr>
              <w:spacing w:line="360" w:lineRule="auto"/>
              <w:rPr>
                <w:color w:val="808080" w:themeColor="background1" w:themeShade="80"/>
              </w:rPr>
            </w:pPr>
          </w:p>
        </w:tc>
        <w:tc>
          <w:tcPr>
            <w:tcW w:w="1310" w:type="dxa"/>
          </w:tcPr>
          <w:p w14:paraId="56647272" w14:textId="79984544"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3F396261" w14:textId="77777777" w:rsidTr="00A57102">
        <w:tc>
          <w:tcPr>
            <w:tcW w:w="7052" w:type="dxa"/>
          </w:tcPr>
          <w:p w14:paraId="04EB190F" w14:textId="3D47F2DA" w:rsidR="00F04DA2" w:rsidRPr="00F14AAA" w:rsidRDefault="00F04DA2" w:rsidP="00EC1515">
            <w:pPr>
              <w:spacing w:line="360" w:lineRule="auto"/>
              <w:rPr>
                <w:color w:val="808080" w:themeColor="background1" w:themeShade="80"/>
              </w:rPr>
            </w:pPr>
          </w:p>
        </w:tc>
        <w:tc>
          <w:tcPr>
            <w:tcW w:w="1310" w:type="dxa"/>
          </w:tcPr>
          <w:p w14:paraId="4A2D198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0A86904E" w14:textId="77777777" w:rsidTr="00A57102">
        <w:tc>
          <w:tcPr>
            <w:tcW w:w="7052" w:type="dxa"/>
          </w:tcPr>
          <w:p w14:paraId="6307D363" w14:textId="040C8E80"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4.</w:t>
            </w:r>
            <w:r w:rsidR="0006184B" w:rsidRPr="00F14AAA">
              <w:rPr>
                <w:color w:val="808080" w:themeColor="background1" w:themeShade="80"/>
              </w:rPr>
              <w:t>1</w:t>
            </w:r>
            <w:r w:rsidRPr="00F14AAA">
              <w:rPr>
                <w:color w:val="808080" w:themeColor="background1" w:themeShade="80"/>
              </w:rPr>
              <w:t xml:space="preserve"> Blockchain setup</w:t>
            </w:r>
            <w:r w:rsidR="0006184B" w:rsidRPr="00F14AAA">
              <w:rPr>
                <w:color w:val="808080" w:themeColor="background1" w:themeShade="80"/>
              </w:rPr>
              <w:t xml:space="preserve"> </w:t>
            </w:r>
            <w:r w:rsidR="0006184B" w:rsidRPr="00F14AAA">
              <w:rPr>
                <w:color w:val="808080" w:themeColor="background1" w:themeShade="80"/>
              </w:rPr>
              <w:br/>
              <w:t xml:space="preserve">-&gt; subsection: Geth + Client </w:t>
            </w:r>
            <w:r w:rsidR="0006184B" w:rsidRPr="00F14AAA">
              <w:rPr>
                <w:color w:val="808080" w:themeColor="background1" w:themeShade="80"/>
              </w:rPr>
              <w:br/>
              <w:t>-&gt; subsection: Utilize Quorum</w:t>
            </w:r>
          </w:p>
        </w:tc>
        <w:tc>
          <w:tcPr>
            <w:tcW w:w="1310" w:type="dxa"/>
          </w:tcPr>
          <w:p w14:paraId="3E457AD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33495040" w14:textId="77777777" w:rsidTr="00A57102">
        <w:tc>
          <w:tcPr>
            <w:tcW w:w="7052" w:type="dxa"/>
          </w:tcPr>
          <w:p w14:paraId="478D0847" w14:textId="4AE9075D" w:rsidR="00F04DA2" w:rsidRPr="00F14AAA" w:rsidRDefault="00F04DA2" w:rsidP="00EC1515">
            <w:pPr>
              <w:spacing w:line="360" w:lineRule="auto"/>
              <w:rPr>
                <w:color w:val="808080" w:themeColor="background1" w:themeShade="80"/>
              </w:rPr>
            </w:pPr>
          </w:p>
        </w:tc>
        <w:tc>
          <w:tcPr>
            <w:tcW w:w="1310" w:type="dxa"/>
          </w:tcPr>
          <w:p w14:paraId="088361BD"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6819E28A" w14:textId="77777777" w:rsidTr="00A57102">
        <w:tc>
          <w:tcPr>
            <w:tcW w:w="7052" w:type="dxa"/>
          </w:tcPr>
          <w:p w14:paraId="6CD69C22" w14:textId="21B6BAEC"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w:t>
            </w:r>
          </w:p>
        </w:tc>
        <w:tc>
          <w:tcPr>
            <w:tcW w:w="1310" w:type="dxa"/>
          </w:tcPr>
          <w:p w14:paraId="0030B845"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51EFD403" w14:textId="77777777" w:rsidTr="00A57102">
        <w:tc>
          <w:tcPr>
            <w:tcW w:w="7052" w:type="dxa"/>
          </w:tcPr>
          <w:p w14:paraId="206A4AF7" w14:textId="77777777"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4.</w:t>
            </w:r>
            <w:r w:rsidR="0006184B" w:rsidRPr="00F14AAA">
              <w:rPr>
                <w:color w:val="808080" w:themeColor="background1" w:themeShade="80"/>
              </w:rPr>
              <w:t>2</w:t>
            </w:r>
            <w:r w:rsidRPr="00F14AAA">
              <w:rPr>
                <w:color w:val="808080" w:themeColor="background1" w:themeShade="80"/>
              </w:rPr>
              <w:t xml:space="preserve"> XDS Actor</w:t>
            </w:r>
            <w:r w:rsidR="0006184B" w:rsidRPr="00F14AAA">
              <w:rPr>
                <w:color w:val="808080" w:themeColor="background1" w:themeShade="80"/>
              </w:rPr>
              <w:t xml:space="preserve">s </w:t>
            </w:r>
          </w:p>
          <w:p w14:paraId="20E98F2E" w14:textId="0C56D61D" w:rsidR="0006184B" w:rsidRPr="00F14AAA" w:rsidRDefault="005542CD" w:rsidP="00EC1515">
            <w:pPr>
              <w:spacing w:line="360" w:lineRule="auto"/>
              <w:rPr>
                <w:color w:val="808080" w:themeColor="background1" w:themeShade="80"/>
              </w:rPr>
            </w:pPr>
            <w:r w:rsidRPr="00F14AAA">
              <w:rPr>
                <w:color w:val="808080" w:themeColor="background1" w:themeShade="80"/>
              </w:rPr>
              <w:t xml:space="preserve">Intro. paragraph 1: utilize </w:t>
            </w:r>
            <w:proofErr w:type="spellStart"/>
            <w:r w:rsidRPr="00F14AAA">
              <w:rPr>
                <w:color w:val="808080" w:themeColor="background1" w:themeShade="80"/>
              </w:rPr>
              <w:t>Javascript</w:t>
            </w:r>
            <w:proofErr w:type="spellEnd"/>
            <w:r w:rsidRPr="00F14AAA">
              <w:rPr>
                <w:color w:val="808080" w:themeColor="background1" w:themeShade="80"/>
              </w:rPr>
              <w:t xml:space="preserve"> with NodeJS, paragraph 2: utilize Web3JS (references attached)</w:t>
            </w:r>
            <w:r w:rsidRPr="00F14AAA">
              <w:rPr>
                <w:color w:val="808080" w:themeColor="background1" w:themeShade="80"/>
              </w:rPr>
              <w:br/>
              <w:t xml:space="preserve">4.2.1 </w:t>
            </w:r>
            <w:r w:rsidR="0006184B" w:rsidRPr="00F14AAA">
              <w:rPr>
                <w:color w:val="808080" w:themeColor="background1" w:themeShade="80"/>
              </w:rPr>
              <w:t xml:space="preserve">Registry Actor </w:t>
            </w:r>
            <w:r w:rsidR="0006184B" w:rsidRPr="00F14AAA">
              <w:rPr>
                <w:color w:val="808080" w:themeColor="background1" w:themeShade="80"/>
              </w:rPr>
              <w:br/>
              <w:t xml:space="preserve">       - Interpreter</w:t>
            </w:r>
            <w:r w:rsidRPr="00F14AAA">
              <w:rPr>
                <w:color w:val="808080" w:themeColor="background1" w:themeShade="80"/>
              </w:rPr>
              <w:br/>
              <w:t xml:space="preserve">       - Implementing Document Registry Smart Contract</w:t>
            </w:r>
            <w:r w:rsidR="0006184B" w:rsidRPr="00F14AAA">
              <w:rPr>
                <w:color w:val="808080" w:themeColor="background1" w:themeShade="80"/>
              </w:rPr>
              <w:br/>
            </w:r>
            <w:r w:rsidRPr="00F14AAA">
              <w:rPr>
                <w:color w:val="808080" w:themeColor="background1" w:themeShade="80"/>
              </w:rPr>
              <w:t>4.2.</w:t>
            </w:r>
            <w:proofErr w:type="gramStart"/>
            <w:r w:rsidRPr="00F14AAA">
              <w:rPr>
                <w:color w:val="808080" w:themeColor="background1" w:themeShade="80"/>
              </w:rPr>
              <w:t xml:space="preserve">2 </w:t>
            </w:r>
            <w:r w:rsidR="0006184B" w:rsidRPr="00F14AAA">
              <w:rPr>
                <w:color w:val="808080" w:themeColor="background1" w:themeShade="80"/>
              </w:rPr>
              <w:t xml:space="preserve"> Repository</w:t>
            </w:r>
            <w:proofErr w:type="gramEnd"/>
            <w:r w:rsidR="0006184B" w:rsidRPr="00F14AAA">
              <w:rPr>
                <w:color w:val="808080" w:themeColor="background1" w:themeShade="80"/>
              </w:rPr>
              <w:t xml:space="preserve"> Actor</w:t>
            </w:r>
            <w:r w:rsidRPr="00F14AAA">
              <w:rPr>
                <w:color w:val="808080" w:themeColor="background1" w:themeShade="80"/>
              </w:rPr>
              <w:br/>
              <w:t>4.2.3</w:t>
            </w:r>
            <w:r w:rsidR="0006184B" w:rsidRPr="00F14AAA">
              <w:rPr>
                <w:color w:val="808080" w:themeColor="background1" w:themeShade="80"/>
              </w:rPr>
              <w:t xml:space="preserve"> Consumer Actor</w:t>
            </w:r>
            <w:r w:rsidRPr="00F14AAA">
              <w:rPr>
                <w:color w:val="808080" w:themeColor="background1" w:themeShade="80"/>
              </w:rPr>
              <w:br/>
              <w:t xml:space="preserve">     Implementing Document Search function over smart-contract</w:t>
            </w:r>
            <w:r w:rsidRPr="00F14AAA">
              <w:rPr>
                <w:color w:val="808080" w:themeColor="background1" w:themeShade="80"/>
              </w:rPr>
              <w:br/>
              <w:t xml:space="preserve">     </w:t>
            </w:r>
            <w:proofErr w:type="spellStart"/>
            <w:r w:rsidRPr="00F14AAA">
              <w:rPr>
                <w:color w:val="808080" w:themeColor="background1" w:themeShade="80"/>
              </w:rPr>
              <w:t>Interprete</w:t>
            </w:r>
            <w:proofErr w:type="spellEnd"/>
            <w:r w:rsidRPr="00F14AAA">
              <w:rPr>
                <w:color w:val="808080" w:themeColor="background1" w:themeShade="80"/>
              </w:rPr>
              <w:t xml:space="preserve"> XML messages with xml2js module</w:t>
            </w:r>
          </w:p>
        </w:tc>
        <w:tc>
          <w:tcPr>
            <w:tcW w:w="1310" w:type="dxa"/>
          </w:tcPr>
          <w:p w14:paraId="3B26935B"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7E16FDD6" w14:textId="77777777" w:rsidTr="00A57102">
        <w:tc>
          <w:tcPr>
            <w:tcW w:w="7052" w:type="dxa"/>
          </w:tcPr>
          <w:p w14:paraId="3E11EC8B" w14:textId="49160D9C"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w:t>
            </w:r>
          </w:p>
        </w:tc>
        <w:tc>
          <w:tcPr>
            <w:tcW w:w="1310" w:type="dxa"/>
          </w:tcPr>
          <w:p w14:paraId="50AC53C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525CBA2D" w14:textId="77777777" w:rsidTr="00A57102">
        <w:tc>
          <w:tcPr>
            <w:tcW w:w="7052" w:type="dxa"/>
          </w:tcPr>
          <w:p w14:paraId="6A8D8F74" w14:textId="57ABA1B0"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w:t>
            </w:r>
          </w:p>
        </w:tc>
        <w:tc>
          <w:tcPr>
            <w:tcW w:w="1310" w:type="dxa"/>
          </w:tcPr>
          <w:p w14:paraId="53C547B5"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388960E6" w14:textId="77777777" w:rsidTr="00A57102">
        <w:tc>
          <w:tcPr>
            <w:tcW w:w="7052" w:type="dxa"/>
          </w:tcPr>
          <w:p w14:paraId="67B4E266" w14:textId="7A60D865" w:rsidR="00F04DA2" w:rsidRPr="00F14AAA" w:rsidRDefault="00F04DA2" w:rsidP="00EC1515">
            <w:pPr>
              <w:spacing w:line="360" w:lineRule="auto"/>
              <w:rPr>
                <w:color w:val="808080" w:themeColor="background1" w:themeShade="80"/>
              </w:rPr>
            </w:pPr>
          </w:p>
        </w:tc>
        <w:tc>
          <w:tcPr>
            <w:tcW w:w="1310" w:type="dxa"/>
          </w:tcPr>
          <w:p w14:paraId="215E44FD"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477AFF58" w14:textId="77777777" w:rsidTr="00A57102">
        <w:tc>
          <w:tcPr>
            <w:tcW w:w="7052" w:type="dxa"/>
          </w:tcPr>
          <w:p w14:paraId="2D1A5E2A" w14:textId="705A8DEE" w:rsidR="00F04DA2" w:rsidRPr="00F14AAA" w:rsidRDefault="00F04DA2" w:rsidP="00EC1515">
            <w:pPr>
              <w:spacing w:line="360" w:lineRule="auto"/>
              <w:rPr>
                <w:color w:val="808080" w:themeColor="background1" w:themeShade="80"/>
              </w:rPr>
            </w:pPr>
          </w:p>
        </w:tc>
        <w:tc>
          <w:tcPr>
            <w:tcW w:w="1310" w:type="dxa"/>
          </w:tcPr>
          <w:p w14:paraId="679B2F85"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2A95A294" w14:textId="77777777" w:rsidTr="00A57102">
        <w:tc>
          <w:tcPr>
            <w:tcW w:w="7052" w:type="dxa"/>
          </w:tcPr>
          <w:p w14:paraId="1B633B9E" w14:textId="5D03CB63" w:rsidR="00F04DA2" w:rsidRPr="00F14AAA" w:rsidRDefault="00F04DA2" w:rsidP="00EC1515">
            <w:pPr>
              <w:spacing w:line="360" w:lineRule="auto"/>
              <w:rPr>
                <w:color w:val="808080" w:themeColor="background1" w:themeShade="80"/>
              </w:rPr>
            </w:pPr>
          </w:p>
        </w:tc>
        <w:tc>
          <w:tcPr>
            <w:tcW w:w="1310" w:type="dxa"/>
          </w:tcPr>
          <w:p w14:paraId="48F2EDB2"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4A8E6F52" w14:textId="77777777" w:rsidTr="00A57102">
        <w:tc>
          <w:tcPr>
            <w:tcW w:w="7052" w:type="dxa"/>
          </w:tcPr>
          <w:p w14:paraId="298535DD" w14:textId="5C2B53B8" w:rsidR="00F04DA2" w:rsidRPr="00F14AAA" w:rsidRDefault="00F04DA2" w:rsidP="00EC1515">
            <w:pPr>
              <w:spacing w:line="360" w:lineRule="auto"/>
              <w:rPr>
                <w:color w:val="808080" w:themeColor="background1" w:themeShade="80"/>
              </w:rPr>
            </w:pPr>
          </w:p>
        </w:tc>
        <w:tc>
          <w:tcPr>
            <w:tcW w:w="1310" w:type="dxa"/>
          </w:tcPr>
          <w:p w14:paraId="76703AD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3664DC8A" w14:textId="77777777" w:rsidTr="00A57102">
        <w:tc>
          <w:tcPr>
            <w:tcW w:w="7052" w:type="dxa"/>
          </w:tcPr>
          <w:p w14:paraId="45955303" w14:textId="20D5E851" w:rsidR="00F04DA2" w:rsidRPr="00F14AAA" w:rsidRDefault="00F04DA2" w:rsidP="00EC1515">
            <w:pPr>
              <w:spacing w:line="360" w:lineRule="auto"/>
              <w:rPr>
                <w:color w:val="808080" w:themeColor="background1" w:themeShade="80"/>
              </w:rPr>
            </w:pPr>
            <w:r w:rsidRPr="00F14AAA">
              <w:rPr>
                <w:color w:val="808080" w:themeColor="background1" w:themeShade="80"/>
              </w:rPr>
              <w:lastRenderedPageBreak/>
              <w:t xml:space="preserve">    </w:t>
            </w:r>
          </w:p>
        </w:tc>
        <w:tc>
          <w:tcPr>
            <w:tcW w:w="1310" w:type="dxa"/>
          </w:tcPr>
          <w:p w14:paraId="0C9E77C1"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41ED6B15" w14:textId="77777777" w:rsidTr="00A57102">
        <w:tc>
          <w:tcPr>
            <w:tcW w:w="7052" w:type="dxa"/>
          </w:tcPr>
          <w:p w14:paraId="6897E818" w14:textId="0537A359" w:rsidR="00F04DA2" w:rsidRPr="00F14AAA" w:rsidRDefault="00F04DA2" w:rsidP="00EC1515">
            <w:pPr>
              <w:spacing w:line="360" w:lineRule="auto"/>
              <w:rPr>
                <w:color w:val="808080" w:themeColor="background1" w:themeShade="80"/>
              </w:rPr>
            </w:pPr>
          </w:p>
        </w:tc>
        <w:tc>
          <w:tcPr>
            <w:tcW w:w="1310" w:type="dxa"/>
          </w:tcPr>
          <w:p w14:paraId="26AFD0E3"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0AB33A1A" w14:textId="77777777" w:rsidTr="00A57102">
        <w:tc>
          <w:tcPr>
            <w:tcW w:w="7052" w:type="dxa"/>
          </w:tcPr>
          <w:p w14:paraId="339D4E52" w14:textId="613C2A30" w:rsidR="00F04DA2" w:rsidRPr="00F14AAA" w:rsidRDefault="00F04DA2" w:rsidP="00EC1515">
            <w:pPr>
              <w:spacing w:line="360" w:lineRule="auto"/>
              <w:rPr>
                <w:color w:val="808080" w:themeColor="background1" w:themeShade="80"/>
              </w:rPr>
            </w:pPr>
          </w:p>
        </w:tc>
        <w:tc>
          <w:tcPr>
            <w:tcW w:w="1310" w:type="dxa"/>
          </w:tcPr>
          <w:p w14:paraId="34D28132"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1FBDBB34" w14:textId="77777777" w:rsidTr="00A57102">
        <w:tc>
          <w:tcPr>
            <w:tcW w:w="7052" w:type="dxa"/>
          </w:tcPr>
          <w:p w14:paraId="401FA92B" w14:textId="0FEC6645" w:rsidR="00F04DA2" w:rsidRPr="00F14AAA" w:rsidRDefault="00F04DA2" w:rsidP="00EC1515">
            <w:pPr>
              <w:spacing w:line="360" w:lineRule="auto"/>
              <w:rPr>
                <w:color w:val="808080" w:themeColor="background1" w:themeShade="80"/>
              </w:rPr>
            </w:pPr>
          </w:p>
        </w:tc>
        <w:tc>
          <w:tcPr>
            <w:tcW w:w="1310" w:type="dxa"/>
          </w:tcPr>
          <w:p w14:paraId="19A9BCD3"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57C81CDD" w14:textId="77777777" w:rsidTr="00A57102">
        <w:tc>
          <w:tcPr>
            <w:tcW w:w="7052" w:type="dxa"/>
          </w:tcPr>
          <w:p w14:paraId="58F1783C" w14:textId="35BA7957" w:rsidR="005F7F16" w:rsidRPr="00F14AAA" w:rsidRDefault="005F7F16" w:rsidP="00EC1515">
            <w:pPr>
              <w:spacing w:line="360" w:lineRule="auto"/>
              <w:rPr>
                <w:color w:val="808080" w:themeColor="background1" w:themeShade="80"/>
              </w:rPr>
            </w:pPr>
            <w:r w:rsidRPr="00F14AAA">
              <w:rPr>
                <w:b/>
                <w:bCs/>
                <w:color w:val="808080" w:themeColor="background1" w:themeShade="80"/>
              </w:rPr>
              <w:t>CHAPTER V RESULT</w:t>
            </w:r>
          </w:p>
        </w:tc>
        <w:tc>
          <w:tcPr>
            <w:tcW w:w="1310" w:type="dxa"/>
          </w:tcPr>
          <w:p w14:paraId="429E8E5B" w14:textId="77777777" w:rsidR="005F7F16" w:rsidRPr="00F14AAA" w:rsidRDefault="005F7F16" w:rsidP="00EC1515">
            <w:pPr>
              <w:spacing w:line="360" w:lineRule="auto"/>
              <w:jc w:val="right"/>
              <w:rPr>
                <w:rFonts w:eastAsiaTheme="minorEastAsia"/>
                <w:color w:val="808080" w:themeColor="background1" w:themeShade="80"/>
              </w:rPr>
            </w:pPr>
          </w:p>
        </w:tc>
      </w:tr>
      <w:tr w:rsidR="00F14AAA" w:rsidRPr="00F14AAA" w14:paraId="0C371F23" w14:textId="77777777" w:rsidTr="00A57102">
        <w:tc>
          <w:tcPr>
            <w:tcW w:w="7052" w:type="dxa"/>
          </w:tcPr>
          <w:p w14:paraId="614A6AD5" w14:textId="58685407" w:rsidR="00CA4D18" w:rsidRPr="00F14AAA" w:rsidRDefault="00CA4D18" w:rsidP="00EC1515">
            <w:pPr>
              <w:spacing w:line="360" w:lineRule="auto"/>
              <w:rPr>
                <w:color w:val="808080" w:themeColor="background1" w:themeShade="80"/>
              </w:rPr>
            </w:pPr>
            <w:r w:rsidRPr="00F14AAA">
              <w:rPr>
                <w:color w:val="808080" w:themeColor="background1" w:themeShade="80"/>
              </w:rPr>
              <w:t xml:space="preserve">    5.1 Implementation </w:t>
            </w:r>
            <w:r w:rsidR="00C0408D" w:rsidRPr="00F14AAA">
              <w:rPr>
                <w:color w:val="808080" w:themeColor="background1" w:themeShade="80"/>
              </w:rPr>
              <w:t>Summary</w:t>
            </w:r>
          </w:p>
        </w:tc>
        <w:tc>
          <w:tcPr>
            <w:tcW w:w="1310" w:type="dxa"/>
          </w:tcPr>
          <w:p w14:paraId="7EF15AD8" w14:textId="77777777" w:rsidR="00CA4D18" w:rsidRPr="00F14AAA" w:rsidRDefault="00CA4D18" w:rsidP="00EC1515">
            <w:pPr>
              <w:spacing w:line="360" w:lineRule="auto"/>
              <w:jc w:val="right"/>
              <w:rPr>
                <w:rFonts w:eastAsiaTheme="minorEastAsia"/>
                <w:color w:val="808080" w:themeColor="background1" w:themeShade="80"/>
              </w:rPr>
            </w:pPr>
          </w:p>
        </w:tc>
      </w:tr>
      <w:tr w:rsidR="00F14AAA" w:rsidRPr="00F14AAA" w14:paraId="4208B99B" w14:textId="77777777" w:rsidTr="00A57102">
        <w:tc>
          <w:tcPr>
            <w:tcW w:w="7052" w:type="dxa"/>
          </w:tcPr>
          <w:p w14:paraId="19F1A9B5" w14:textId="79C93BEC" w:rsidR="00CA4D18" w:rsidRPr="00F14AAA" w:rsidRDefault="00CA4D18" w:rsidP="00EC1515">
            <w:pPr>
              <w:spacing w:line="360" w:lineRule="auto"/>
              <w:rPr>
                <w:color w:val="808080" w:themeColor="background1" w:themeShade="80"/>
              </w:rPr>
            </w:pPr>
            <w:r w:rsidRPr="00F14AAA">
              <w:rPr>
                <w:color w:val="808080" w:themeColor="background1" w:themeShade="80"/>
              </w:rPr>
              <w:t xml:space="preserve">    5.2 Performance Evaluation Result</w:t>
            </w:r>
          </w:p>
        </w:tc>
        <w:tc>
          <w:tcPr>
            <w:tcW w:w="1310" w:type="dxa"/>
          </w:tcPr>
          <w:p w14:paraId="67083C93" w14:textId="77777777" w:rsidR="00CA4D18" w:rsidRPr="00F14AAA" w:rsidRDefault="00CA4D18" w:rsidP="00EC1515">
            <w:pPr>
              <w:spacing w:line="360" w:lineRule="auto"/>
              <w:jc w:val="right"/>
              <w:rPr>
                <w:rFonts w:eastAsiaTheme="minorEastAsia"/>
                <w:color w:val="808080" w:themeColor="background1" w:themeShade="80"/>
              </w:rPr>
            </w:pPr>
          </w:p>
        </w:tc>
      </w:tr>
      <w:tr w:rsidR="00F14AAA" w:rsidRPr="00F14AAA" w14:paraId="58FD9540" w14:textId="77777777" w:rsidTr="00A57102">
        <w:tc>
          <w:tcPr>
            <w:tcW w:w="7052" w:type="dxa"/>
          </w:tcPr>
          <w:p w14:paraId="1B962A8D" w14:textId="7E56A553" w:rsidR="005F7F16" w:rsidRPr="00F14AAA" w:rsidRDefault="005F7F16" w:rsidP="005F7F16">
            <w:pPr>
              <w:spacing w:line="360" w:lineRule="auto"/>
              <w:rPr>
                <w:b/>
                <w:bCs/>
                <w:color w:val="808080" w:themeColor="background1" w:themeShade="80"/>
              </w:rPr>
            </w:pPr>
            <w:r w:rsidRPr="00F14AAA">
              <w:rPr>
                <w:b/>
                <w:bCs/>
                <w:color w:val="808080" w:themeColor="background1" w:themeShade="80"/>
              </w:rPr>
              <w:t>CHAPTER VI CONCLUSION</w:t>
            </w:r>
          </w:p>
        </w:tc>
        <w:tc>
          <w:tcPr>
            <w:tcW w:w="1310" w:type="dxa"/>
          </w:tcPr>
          <w:p w14:paraId="6AEB1E7D" w14:textId="6289B57D" w:rsidR="005F7F16" w:rsidRPr="00F14AAA" w:rsidRDefault="005F7F16" w:rsidP="005F7F16">
            <w:pPr>
              <w:spacing w:line="360" w:lineRule="auto"/>
              <w:jc w:val="right"/>
              <w:rPr>
                <w:rFonts w:eastAsiaTheme="minorEastAsia"/>
                <w:color w:val="808080" w:themeColor="background1" w:themeShade="80"/>
              </w:rPr>
            </w:pPr>
          </w:p>
        </w:tc>
      </w:tr>
      <w:tr w:rsidR="00F14AAA" w:rsidRPr="00F14AAA" w14:paraId="6CFAE27E" w14:textId="77777777" w:rsidTr="00A57102">
        <w:tc>
          <w:tcPr>
            <w:tcW w:w="7052" w:type="dxa"/>
          </w:tcPr>
          <w:p w14:paraId="2F7AFB38" w14:textId="034BF24F" w:rsidR="00CA4D18" w:rsidRPr="00F14AAA" w:rsidRDefault="00CA4D18" w:rsidP="005F7F16">
            <w:pPr>
              <w:spacing w:line="360" w:lineRule="auto"/>
              <w:rPr>
                <w:color w:val="808080" w:themeColor="background1" w:themeShade="80"/>
              </w:rPr>
            </w:pPr>
            <w:r w:rsidRPr="00F14AAA">
              <w:rPr>
                <w:color w:val="808080" w:themeColor="background1" w:themeShade="80"/>
              </w:rPr>
              <w:t xml:space="preserve">    6.1 Answering Problem Statement</w:t>
            </w:r>
          </w:p>
        </w:tc>
        <w:tc>
          <w:tcPr>
            <w:tcW w:w="1310" w:type="dxa"/>
          </w:tcPr>
          <w:p w14:paraId="1C045343" w14:textId="77777777" w:rsidR="00CA4D18" w:rsidRPr="00F14AAA" w:rsidRDefault="00CA4D18" w:rsidP="005F7F16">
            <w:pPr>
              <w:spacing w:line="360" w:lineRule="auto"/>
              <w:jc w:val="right"/>
              <w:rPr>
                <w:rFonts w:eastAsiaTheme="minorEastAsia"/>
                <w:color w:val="808080" w:themeColor="background1" w:themeShade="80"/>
              </w:rPr>
            </w:pPr>
          </w:p>
        </w:tc>
      </w:tr>
      <w:tr w:rsidR="00F14AAA" w:rsidRPr="00F14AAA" w14:paraId="429D42DC" w14:textId="77777777" w:rsidTr="00A57102">
        <w:tc>
          <w:tcPr>
            <w:tcW w:w="7052" w:type="dxa"/>
          </w:tcPr>
          <w:p w14:paraId="5F013849" w14:textId="64F4DDAD" w:rsidR="00CA4D18" w:rsidRPr="00F14AAA" w:rsidRDefault="00CA4D18" w:rsidP="005F7F16">
            <w:pPr>
              <w:spacing w:line="360" w:lineRule="auto"/>
              <w:rPr>
                <w:color w:val="808080" w:themeColor="background1" w:themeShade="80"/>
              </w:rPr>
            </w:pPr>
            <w:r w:rsidRPr="00F14AAA">
              <w:rPr>
                <w:color w:val="808080" w:themeColor="background1" w:themeShade="80"/>
              </w:rPr>
              <w:t xml:space="preserve">    6.2 Implementation Source Code</w:t>
            </w:r>
          </w:p>
        </w:tc>
        <w:tc>
          <w:tcPr>
            <w:tcW w:w="1310" w:type="dxa"/>
          </w:tcPr>
          <w:p w14:paraId="4CD92CEC" w14:textId="77777777" w:rsidR="00CA4D18" w:rsidRPr="00F14AAA" w:rsidRDefault="00CA4D18" w:rsidP="005F7F16">
            <w:pPr>
              <w:spacing w:line="360" w:lineRule="auto"/>
              <w:jc w:val="right"/>
              <w:rPr>
                <w:rFonts w:eastAsiaTheme="minorEastAsia"/>
                <w:color w:val="808080" w:themeColor="background1" w:themeShade="80"/>
              </w:rPr>
            </w:pPr>
          </w:p>
        </w:tc>
      </w:tr>
      <w:tr w:rsidR="00F14AAA" w:rsidRPr="00F14AAA" w14:paraId="21173562" w14:textId="77777777" w:rsidTr="00A57102">
        <w:tc>
          <w:tcPr>
            <w:tcW w:w="7052" w:type="dxa"/>
          </w:tcPr>
          <w:p w14:paraId="04D52EEC" w14:textId="5214A010" w:rsidR="005F7F16" w:rsidRPr="00F14AAA" w:rsidRDefault="005F7F16" w:rsidP="005F7F16">
            <w:pPr>
              <w:spacing w:line="360" w:lineRule="auto"/>
              <w:rPr>
                <w:b/>
                <w:bCs/>
                <w:color w:val="808080" w:themeColor="background1" w:themeShade="80"/>
              </w:rPr>
            </w:pPr>
            <w:r w:rsidRPr="00F14AAA">
              <w:rPr>
                <w:b/>
                <w:bCs/>
                <w:color w:val="808080" w:themeColor="background1" w:themeShade="80"/>
              </w:rPr>
              <w:t>CHAPTER VII DISCUSSION</w:t>
            </w:r>
          </w:p>
        </w:tc>
        <w:tc>
          <w:tcPr>
            <w:tcW w:w="1310" w:type="dxa"/>
          </w:tcPr>
          <w:p w14:paraId="0175D91F" w14:textId="77777777" w:rsidR="005F7F16" w:rsidRPr="00F14AAA" w:rsidRDefault="005F7F16" w:rsidP="005F7F16">
            <w:pPr>
              <w:spacing w:line="360" w:lineRule="auto"/>
              <w:jc w:val="right"/>
              <w:rPr>
                <w:rFonts w:eastAsiaTheme="minorEastAsia"/>
                <w:color w:val="808080" w:themeColor="background1" w:themeShade="80"/>
              </w:rPr>
            </w:pPr>
          </w:p>
        </w:tc>
      </w:tr>
      <w:tr w:rsidR="00F14AAA" w:rsidRPr="00F14AAA" w14:paraId="054E263B" w14:textId="77777777" w:rsidTr="00A57102">
        <w:tc>
          <w:tcPr>
            <w:tcW w:w="7052" w:type="dxa"/>
          </w:tcPr>
          <w:p w14:paraId="55EE4488" w14:textId="0C64312C" w:rsidR="00566A2A" w:rsidRPr="00F14AAA" w:rsidRDefault="00566A2A" w:rsidP="005F7F16">
            <w:pPr>
              <w:spacing w:line="360" w:lineRule="auto"/>
              <w:rPr>
                <w:color w:val="808080" w:themeColor="background1" w:themeShade="80"/>
              </w:rPr>
            </w:pPr>
            <w:r w:rsidRPr="00F14AAA">
              <w:rPr>
                <w:color w:val="808080" w:themeColor="background1" w:themeShade="80"/>
              </w:rPr>
              <w:t xml:space="preserve">    7.1 Limit of implementation based on current technology</w:t>
            </w:r>
          </w:p>
        </w:tc>
        <w:tc>
          <w:tcPr>
            <w:tcW w:w="1310" w:type="dxa"/>
          </w:tcPr>
          <w:p w14:paraId="30C80AAC" w14:textId="77777777" w:rsidR="00566A2A" w:rsidRPr="00F14AAA" w:rsidRDefault="00566A2A" w:rsidP="005F7F16">
            <w:pPr>
              <w:spacing w:line="360" w:lineRule="auto"/>
              <w:jc w:val="right"/>
              <w:rPr>
                <w:rFonts w:eastAsiaTheme="minorEastAsia"/>
                <w:color w:val="808080" w:themeColor="background1" w:themeShade="80"/>
              </w:rPr>
            </w:pPr>
          </w:p>
        </w:tc>
      </w:tr>
      <w:tr w:rsidR="00F14AAA" w:rsidRPr="00F14AAA" w14:paraId="69329CD6" w14:textId="77777777" w:rsidTr="00A57102">
        <w:tc>
          <w:tcPr>
            <w:tcW w:w="7052" w:type="dxa"/>
          </w:tcPr>
          <w:p w14:paraId="6C9859C5" w14:textId="0444D103" w:rsidR="00566A2A" w:rsidRPr="00F14AAA" w:rsidRDefault="00566A2A" w:rsidP="005F7F16">
            <w:pPr>
              <w:spacing w:line="360" w:lineRule="auto"/>
              <w:rPr>
                <w:color w:val="808080" w:themeColor="background1" w:themeShade="80"/>
              </w:rPr>
            </w:pPr>
            <w:r w:rsidRPr="00F14AAA">
              <w:rPr>
                <w:color w:val="808080" w:themeColor="background1" w:themeShade="80"/>
              </w:rPr>
              <w:t xml:space="preserve">    7.2 Suggestion for concept adoption</w:t>
            </w:r>
          </w:p>
        </w:tc>
        <w:tc>
          <w:tcPr>
            <w:tcW w:w="1310" w:type="dxa"/>
          </w:tcPr>
          <w:p w14:paraId="2BB8BCE0" w14:textId="77777777" w:rsidR="00566A2A" w:rsidRPr="00F14AAA" w:rsidRDefault="00566A2A" w:rsidP="005F7F16">
            <w:pPr>
              <w:spacing w:line="360" w:lineRule="auto"/>
              <w:jc w:val="right"/>
              <w:rPr>
                <w:rFonts w:eastAsiaTheme="minorEastAsia"/>
                <w:color w:val="808080" w:themeColor="background1" w:themeShade="80"/>
              </w:rPr>
            </w:pPr>
          </w:p>
        </w:tc>
      </w:tr>
      <w:tr w:rsidR="00F14AAA" w:rsidRPr="00F14AAA" w14:paraId="5729AED1" w14:textId="77777777" w:rsidTr="00A57102">
        <w:tc>
          <w:tcPr>
            <w:tcW w:w="7052" w:type="dxa"/>
          </w:tcPr>
          <w:p w14:paraId="48B9A7A6" w14:textId="2DA8D7CD" w:rsidR="00566A2A" w:rsidRPr="00F14AAA" w:rsidRDefault="00566A2A" w:rsidP="005F7F16">
            <w:pPr>
              <w:spacing w:line="360" w:lineRule="auto"/>
              <w:rPr>
                <w:color w:val="808080" w:themeColor="background1" w:themeShade="80"/>
              </w:rPr>
            </w:pPr>
            <w:r w:rsidRPr="00F14AAA">
              <w:rPr>
                <w:color w:val="808080" w:themeColor="background1" w:themeShade="80"/>
              </w:rPr>
              <w:t xml:space="preserve">    7.3 Suggestion for future work</w:t>
            </w:r>
          </w:p>
        </w:tc>
        <w:tc>
          <w:tcPr>
            <w:tcW w:w="1310" w:type="dxa"/>
          </w:tcPr>
          <w:p w14:paraId="15617747" w14:textId="77777777" w:rsidR="00566A2A" w:rsidRPr="00F14AAA" w:rsidRDefault="00566A2A" w:rsidP="005F7F16">
            <w:pPr>
              <w:spacing w:line="360" w:lineRule="auto"/>
              <w:jc w:val="right"/>
              <w:rPr>
                <w:rFonts w:eastAsiaTheme="minorEastAsia"/>
                <w:color w:val="808080" w:themeColor="background1" w:themeShade="80"/>
              </w:rPr>
            </w:pPr>
          </w:p>
        </w:tc>
      </w:tr>
      <w:tr w:rsidR="00F14AAA" w:rsidRPr="00F14AAA" w14:paraId="228577AD" w14:textId="77777777" w:rsidTr="00A57102">
        <w:tc>
          <w:tcPr>
            <w:tcW w:w="7052" w:type="dxa"/>
          </w:tcPr>
          <w:p w14:paraId="46CA4ACF" w14:textId="11B780FC"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REFERENCE</w:t>
            </w:r>
          </w:p>
        </w:tc>
        <w:tc>
          <w:tcPr>
            <w:tcW w:w="1310" w:type="dxa"/>
          </w:tcPr>
          <w:p w14:paraId="59A4CE26" w14:textId="34CEB8E7" w:rsidR="00EC1515" w:rsidRPr="00F14AAA" w:rsidRDefault="00EC1515" w:rsidP="00EC1515">
            <w:pPr>
              <w:spacing w:line="360" w:lineRule="auto"/>
              <w:jc w:val="right"/>
              <w:rPr>
                <w:rFonts w:eastAsiaTheme="minorEastAsia"/>
                <w:b/>
                <w:bCs/>
                <w:color w:val="808080" w:themeColor="background1" w:themeShade="80"/>
              </w:rPr>
            </w:pP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r w:rsidRPr="009E7770">
        <w:rPr>
          <w:b/>
          <w:bCs/>
          <w:color w:val="auto"/>
          <w:sz w:val="28"/>
          <w:szCs w:val="28"/>
        </w:rPr>
        <w:lastRenderedPageBreak/>
        <w:t>LIST OF TABLES</w:t>
      </w:r>
    </w:p>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16A3DB9D"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6C3541">
        <w:tc>
          <w:tcPr>
            <w:tcW w:w="817" w:type="dxa"/>
          </w:tcPr>
          <w:p w14:paraId="20128C22" w14:textId="3A50969C" w:rsidR="00FC702B" w:rsidRPr="00CB3327" w:rsidRDefault="00CB3327" w:rsidP="00FC702B">
            <w:pPr>
              <w:spacing w:line="360" w:lineRule="auto"/>
              <w:jc w:val="center"/>
            </w:pPr>
            <w:r w:rsidRPr="00CB3327">
              <w:t>1</w:t>
            </w:r>
          </w:p>
        </w:tc>
        <w:tc>
          <w:tcPr>
            <w:tcW w:w="6946" w:type="dxa"/>
          </w:tcPr>
          <w:p w14:paraId="0296AE46" w14:textId="1C46BC73" w:rsidR="00FC702B" w:rsidRPr="00CB3327" w:rsidRDefault="00CB3327" w:rsidP="00FC702B">
            <w:pPr>
              <w:spacing w:line="360" w:lineRule="auto"/>
              <w:ind w:hanging="108"/>
            </w:pPr>
            <w:r w:rsidRPr="00CB3327">
              <w:fldChar w:fldCharType="begin"/>
            </w:r>
            <w:r w:rsidRPr="00CB3327">
              <w:instrText xml:space="preserve"> REF _Ref69266279 \h  \* MERGEFORMAT </w:instrText>
            </w:r>
            <w:r w:rsidRPr="00CB3327">
              <w:fldChar w:fldCharType="separate"/>
            </w:r>
            <w:proofErr w:type="spellStart"/>
            <w:r w:rsidR="00251F66" w:rsidRPr="00D9339E">
              <w:t>SubmissionSet</w:t>
            </w:r>
            <w:proofErr w:type="spellEnd"/>
            <w:r w:rsidR="00251F66" w:rsidRPr="00D9339E">
              <w:t xml:space="preserve"> Metadata Attributes</w:t>
            </w:r>
            <w:r w:rsidRPr="00CB3327">
              <w:fldChar w:fldCharType="end"/>
            </w:r>
          </w:p>
        </w:tc>
        <w:tc>
          <w:tcPr>
            <w:tcW w:w="745" w:type="dxa"/>
          </w:tcPr>
          <w:p w14:paraId="69A87690" w14:textId="173EB8DB" w:rsidR="00FC702B" w:rsidRPr="00CB3327" w:rsidRDefault="00CB3327" w:rsidP="00FC702B">
            <w:pPr>
              <w:spacing w:line="360" w:lineRule="auto"/>
              <w:jc w:val="right"/>
            </w:pPr>
            <w:r w:rsidRPr="00CB3327">
              <w:fldChar w:fldCharType="begin"/>
            </w:r>
            <w:r w:rsidRPr="00CB3327">
              <w:instrText xml:space="preserve"> PAGEREF _Ref69266291 \h </w:instrText>
            </w:r>
            <w:r w:rsidRPr="00CB3327">
              <w:fldChar w:fldCharType="separate"/>
            </w:r>
            <w:r w:rsidR="00251F66">
              <w:rPr>
                <w:noProof/>
              </w:rPr>
              <w:t>13</w:t>
            </w:r>
            <w:r w:rsidRPr="00CB3327">
              <w:fldChar w:fldCharType="end"/>
            </w:r>
          </w:p>
        </w:tc>
      </w:tr>
      <w:tr w:rsidR="00CB3327" w:rsidRPr="00CB3327" w14:paraId="3BD63F64" w14:textId="77777777" w:rsidTr="006C3541">
        <w:tc>
          <w:tcPr>
            <w:tcW w:w="817" w:type="dxa"/>
          </w:tcPr>
          <w:p w14:paraId="777AC9C8" w14:textId="254AB6C5" w:rsidR="00CB3327" w:rsidRPr="00CB3327" w:rsidRDefault="00CB3327" w:rsidP="00FC702B">
            <w:pPr>
              <w:spacing w:line="360" w:lineRule="auto"/>
              <w:jc w:val="center"/>
            </w:pPr>
            <w:r w:rsidRPr="00CB3327">
              <w:t>2</w:t>
            </w:r>
          </w:p>
        </w:tc>
        <w:tc>
          <w:tcPr>
            <w:tcW w:w="6946" w:type="dxa"/>
          </w:tcPr>
          <w:p w14:paraId="3C9C0833" w14:textId="5B638640"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251F66" w:rsidRPr="00F95571">
              <w:t>Folder Metadata Attributes</w:t>
            </w:r>
            <w:r w:rsidRPr="00CB3327">
              <w:fldChar w:fldCharType="end"/>
            </w:r>
          </w:p>
        </w:tc>
        <w:tc>
          <w:tcPr>
            <w:tcW w:w="745" w:type="dxa"/>
          </w:tcPr>
          <w:p w14:paraId="48F360D2" w14:textId="7D687781"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r w:rsidR="00251F66">
              <w:rPr>
                <w:noProof/>
              </w:rPr>
              <w:t>14</w:t>
            </w:r>
            <w:r w:rsidRPr="00CB3327">
              <w:fldChar w:fldCharType="end"/>
            </w:r>
          </w:p>
        </w:tc>
      </w:tr>
      <w:tr w:rsidR="00CB3327" w:rsidRPr="00CB3327" w14:paraId="0EC00579" w14:textId="77777777" w:rsidTr="006C3541">
        <w:tc>
          <w:tcPr>
            <w:tcW w:w="817" w:type="dxa"/>
          </w:tcPr>
          <w:p w14:paraId="119ADC00" w14:textId="779EA6CE" w:rsidR="00CB3327" w:rsidRPr="00CB3327" w:rsidRDefault="00CB3327" w:rsidP="00FC702B">
            <w:pPr>
              <w:spacing w:line="360" w:lineRule="auto"/>
              <w:jc w:val="center"/>
            </w:pPr>
            <w:r w:rsidRPr="00CB3327">
              <w:t>3</w:t>
            </w:r>
          </w:p>
        </w:tc>
        <w:tc>
          <w:tcPr>
            <w:tcW w:w="6946" w:type="dxa"/>
          </w:tcPr>
          <w:p w14:paraId="7CF698CE" w14:textId="669F67F6"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proofErr w:type="spellStart"/>
            <w:r w:rsidR="00251F66" w:rsidRPr="003E35EF">
              <w:t>DocumentEntry</w:t>
            </w:r>
            <w:proofErr w:type="spellEnd"/>
            <w:r w:rsidR="00251F66" w:rsidRPr="003E35EF">
              <w:t xml:space="preserve"> Metadata Attributes</w:t>
            </w:r>
            <w:r w:rsidRPr="00CB3327">
              <w:fldChar w:fldCharType="end"/>
            </w:r>
          </w:p>
        </w:tc>
        <w:tc>
          <w:tcPr>
            <w:tcW w:w="745" w:type="dxa"/>
          </w:tcPr>
          <w:p w14:paraId="1B510881" w14:textId="78D1994D"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r w:rsidR="00251F66">
              <w:rPr>
                <w:noProof/>
              </w:rPr>
              <w:t>14</w:t>
            </w:r>
            <w:r w:rsidRPr="00CB3327">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77777777"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FC702B" w:rsidRPr="00FC702B" w14:paraId="7F0F50BC" w14:textId="77777777" w:rsidTr="00CB495E">
        <w:tc>
          <w:tcPr>
            <w:tcW w:w="817" w:type="dxa"/>
          </w:tcPr>
          <w:p w14:paraId="332BBC50" w14:textId="36C528B5" w:rsidR="00FC702B" w:rsidRPr="00FC702B" w:rsidRDefault="002533FF" w:rsidP="00453D7C">
            <w:pPr>
              <w:spacing w:line="360" w:lineRule="auto"/>
              <w:ind w:left="-140" w:right="-100"/>
              <w:jc w:val="center"/>
              <w:rPr>
                <w:color w:val="FF0000"/>
              </w:rPr>
            </w:pPr>
            <w:r>
              <w:rPr>
                <w:b/>
                <w:bCs/>
                <w:color w:val="FF0000"/>
              </w:rPr>
              <w:t>Figures</w:t>
            </w:r>
          </w:p>
        </w:tc>
        <w:tc>
          <w:tcPr>
            <w:tcW w:w="6946" w:type="dxa"/>
          </w:tcPr>
          <w:p w14:paraId="2FE416EA" w14:textId="77777777" w:rsidR="00FC702B" w:rsidRPr="00FC702B" w:rsidRDefault="00FC702B" w:rsidP="00453D7C">
            <w:pPr>
              <w:spacing w:line="360" w:lineRule="auto"/>
              <w:jc w:val="both"/>
              <w:rPr>
                <w:color w:val="FF0000"/>
              </w:rPr>
            </w:pPr>
          </w:p>
        </w:tc>
        <w:tc>
          <w:tcPr>
            <w:tcW w:w="753" w:type="dxa"/>
          </w:tcPr>
          <w:p w14:paraId="5C4FDE48" w14:textId="77777777" w:rsidR="00FC702B" w:rsidRPr="00FC702B" w:rsidRDefault="00FC702B" w:rsidP="00453D7C">
            <w:pPr>
              <w:spacing w:line="360" w:lineRule="auto"/>
              <w:jc w:val="right"/>
              <w:rPr>
                <w:color w:val="FF0000"/>
              </w:rPr>
            </w:pPr>
            <w:r w:rsidRPr="00FC702B">
              <w:rPr>
                <w:b/>
                <w:bCs/>
                <w:color w:val="FF0000"/>
              </w:rPr>
              <w:t>Page</w:t>
            </w:r>
          </w:p>
        </w:tc>
      </w:tr>
      <w:tr w:rsidR="00FC702B" w:rsidRPr="00FC702B" w14:paraId="7E810816" w14:textId="77777777" w:rsidTr="00CB495E">
        <w:tc>
          <w:tcPr>
            <w:tcW w:w="817" w:type="dxa"/>
          </w:tcPr>
          <w:p w14:paraId="099941AC" w14:textId="77777777" w:rsidR="00FC702B" w:rsidRPr="00FC702B" w:rsidRDefault="00FC702B" w:rsidP="00453D7C">
            <w:pPr>
              <w:spacing w:line="360" w:lineRule="auto"/>
              <w:jc w:val="center"/>
              <w:rPr>
                <w:color w:val="FF0000"/>
              </w:rPr>
            </w:pPr>
            <w:r w:rsidRPr="00FC702B">
              <w:rPr>
                <w:color w:val="FF0000"/>
              </w:rPr>
              <w:t>5.17</w:t>
            </w:r>
          </w:p>
        </w:tc>
        <w:tc>
          <w:tcPr>
            <w:tcW w:w="6946" w:type="dxa"/>
          </w:tcPr>
          <w:p w14:paraId="5779233F" w14:textId="77777777" w:rsidR="00FC702B" w:rsidRPr="00FC702B" w:rsidRDefault="00FC702B" w:rsidP="00453D7C">
            <w:pPr>
              <w:spacing w:line="360" w:lineRule="auto"/>
              <w:ind w:left="-116"/>
              <w:jc w:val="both"/>
              <w:rPr>
                <w:color w:val="FF0000"/>
              </w:rPr>
            </w:pPr>
            <w:proofErr w:type="gramStart"/>
            <w:r w:rsidRPr="00FC702B">
              <w:rPr>
                <w:color w:val="FF0000"/>
                <w:spacing w:val="-8"/>
              </w:rPr>
              <w:t>Cytotoxicity  screening</w:t>
            </w:r>
            <w:proofErr w:type="gramEnd"/>
            <w:r w:rsidRPr="00FC702B">
              <w:rPr>
                <w:color w:val="FF0000"/>
                <w:spacing w:val="-8"/>
              </w:rPr>
              <w:t xml:space="preserve"> of mangosteen  extract at various concentrations</w:t>
            </w:r>
            <w:r w:rsidRPr="00FC702B">
              <w:rPr>
                <w:color w:val="FF0000"/>
              </w:rPr>
              <w:t xml:space="preserve"> on SK-N-SH cells at 24 hours incubation by MTT assay</w:t>
            </w:r>
          </w:p>
        </w:tc>
        <w:tc>
          <w:tcPr>
            <w:tcW w:w="753" w:type="dxa"/>
          </w:tcPr>
          <w:p w14:paraId="5D4A17D4" w14:textId="77777777" w:rsidR="00FC702B" w:rsidRPr="00FC702B" w:rsidRDefault="00FC702B" w:rsidP="00453D7C">
            <w:pPr>
              <w:spacing w:line="360" w:lineRule="auto"/>
              <w:jc w:val="right"/>
              <w:rPr>
                <w:color w:val="FF0000"/>
              </w:rPr>
            </w:pPr>
            <w:r w:rsidRPr="00FC702B">
              <w:rPr>
                <w:color w:val="FF0000"/>
              </w:rPr>
              <w:t>72</w:t>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bookmarkStart w:id="1" w:name="Chapter1"/>
      <w:bookmarkEnd w:id="1"/>
    </w:p>
    <w:p w14:paraId="4F7C4EBF" w14:textId="674133BD" w:rsidR="00BD1489" w:rsidRDefault="00BD1489" w:rsidP="009C7F08">
      <w:pPr>
        <w:jc w:val="center"/>
        <w:rPr>
          <w:b/>
          <w:bCs/>
          <w:sz w:val="28"/>
          <w:szCs w:val="28"/>
        </w:rPr>
      </w:pPr>
      <w:r>
        <w:rPr>
          <w:b/>
          <w:bCs/>
          <w:sz w:val="28"/>
          <w:szCs w:val="28"/>
        </w:rPr>
        <w:t>CHAPTER I</w:t>
      </w:r>
    </w:p>
    <w:p w14:paraId="125DE7E2" w14:textId="6D96DBD4" w:rsidR="009C7F08" w:rsidRPr="009C7F08" w:rsidRDefault="009C7F08" w:rsidP="009C7F08">
      <w:pPr>
        <w:jc w:val="center"/>
        <w:rPr>
          <w:b/>
          <w:bCs/>
          <w:sz w:val="28"/>
          <w:szCs w:val="28"/>
        </w:rPr>
      </w:pPr>
      <w:r w:rsidRPr="009C7F08">
        <w:rPr>
          <w:b/>
          <w:bCs/>
          <w:sz w:val="28"/>
          <w:szCs w:val="28"/>
        </w:rPr>
        <w:t>INTRODUCTION</w:t>
      </w:r>
    </w:p>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157B260C" w14:textId="20C09B2C" w:rsidR="001F0AF0" w:rsidRPr="00EC2EB5" w:rsidRDefault="00E83ED0" w:rsidP="006733E4">
      <w:pPr>
        <w:spacing w:line="360" w:lineRule="auto"/>
        <w:jc w:val="thaiDistribute"/>
        <w:rPr>
          <w:color w:val="000000" w:themeColor="text1"/>
        </w:rPr>
      </w:pPr>
      <w:r w:rsidRPr="00EC2EB5">
        <w:tab/>
      </w:r>
      <w:bookmarkStart w:id="2" w:name="_Toc349141726"/>
      <w:bookmarkStart w:id="3" w:name="_Toc349142266"/>
      <w:r w:rsidR="00EE72AE" w:rsidRPr="00EE72AE">
        <w:t xml:space="preserve">With the transition from the age of paperwork, the healthcare industry is now undergoing digital transformation. Efficiency and continuity are the main factors that driven the healthcare industry to change. Paperwork starts falling behind when a huge amount of data is produced by healthcare service operation from day to day. Health information undeniably becoming an important component in developing efficient healthcare services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EE72AE">
        <w:rPr>
          <w:rFonts w:hint="cs"/>
          <w:color w:val="7F7F7F" w:themeColor="text1" w:themeTint="80"/>
          <w:cs/>
        </w:rPr>
        <w:t xml:space="preserve"> </w:t>
      </w:r>
      <w:r w:rsidR="00DB75D9" w:rsidRPr="00DB75D9">
        <w:rPr>
          <w:color w:val="000000" w:themeColor="text1"/>
        </w:rPr>
        <w:t>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s have their own method to process and handle healthcare information. This makes it hard for one healthcare piece of information to interoperate with other. To enable health information sharing from just one organization with one another can cost much more than the benefit they can gain. This even did not regard concern about business value. Sharing health information with not fully-trusted party exposing vulnerabilities to the business model. The risk that benefits the organization gain from sharing their patient information with others may not sustain the risk and cost they need to take. This creates high friction for one organization to share their information with others. It was even more difficult for an individual patient to integrate their healthcare with different providers. It revealed that these interoperation problems cause a huge decrease inefficiency in healthcare operation and result in lower quality of healthcare service</w:t>
      </w:r>
      <w:r w:rsidR="001C3F96" w:rsidRPr="00EC2EB5">
        <w:rPr>
          <w:color w:val="000000" w:themeColor="text1"/>
        </w:rPr>
        <w:t xml:space="preserv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64722B" w:rsidRPr="00EC2EB5">
        <w:rPr>
          <w:color w:val="000000" w:themeColor="text1"/>
        </w:rPr>
        <w:t xml:space="preserve"> </w:t>
      </w:r>
    </w:p>
    <w:p w14:paraId="629001E1" w14:textId="4559BA0B" w:rsidR="00E426D5" w:rsidRPr="007B5752" w:rsidRDefault="0064508F" w:rsidP="006733E4">
      <w:pPr>
        <w:spacing w:line="360" w:lineRule="auto"/>
        <w:jc w:val="thaiDistribute"/>
        <w:rPr>
          <w:color w:val="000000" w:themeColor="text1"/>
        </w:rPr>
      </w:pPr>
      <w:r>
        <w:rPr>
          <w:color w:val="000000" w:themeColor="text1"/>
        </w:rPr>
        <w:tab/>
      </w:r>
      <w:r w:rsidR="006B2FA3" w:rsidRPr="006B2FA3">
        <w:rPr>
          <w:color w:val="000000" w:themeColor="text1"/>
        </w:rPr>
        <w:t xml:space="preserve">That way many initiatives start to standardize healthcare information technology to allow healthcare organizations to be able to interoperate with each other. Integrating Healthcare Enterprise (IHE) is one of the well-known initiatives that provide materials for healthcare informatics standardization. IHE provides an implementation framework </w:t>
      </w:r>
      <w:r w:rsidR="006B2FA3" w:rsidRPr="006B2FA3">
        <w:rPr>
          <w:color w:val="000000" w:themeColor="text1"/>
        </w:rPr>
        <w:lastRenderedPageBreak/>
        <w:t>and guideline for developing a health informatics system. For health document sharing between different organizations, they provide a Cross-Enterprise Document Sharing (</w:t>
      </w:r>
      <w:proofErr w:type="spellStart"/>
      <w:r w:rsidR="006B2FA3" w:rsidRPr="006B2FA3">
        <w:rPr>
          <w:color w:val="000000" w:themeColor="text1"/>
        </w:rPr>
        <w:t>XDS.b</w:t>
      </w:r>
      <w:proofErr w:type="spellEnd"/>
      <w:r w:rsidR="006B2FA3" w:rsidRPr="006B2FA3">
        <w:rPr>
          <w:color w:val="000000" w:themeColor="text1"/>
        </w:rPr>
        <w:t>) profile. The profile act as a guideline for the system developer to implement their system to meet the requirement where the system can share health document with other organizations. This profile will be the main tool for this work, to deal with the health information sharing problem</w:t>
      </w:r>
      <w:r w:rsidR="00E54EB8" w:rsidRPr="007B5752">
        <w:rPr>
          <w:color w:val="000000" w:themeColor="text1"/>
        </w:rPr>
        <w:t>.</w:t>
      </w:r>
    </w:p>
    <w:p w14:paraId="73C931F2" w14:textId="02318FBA" w:rsidR="000B342E" w:rsidRPr="006A7D30" w:rsidRDefault="000B342E" w:rsidP="006733E4">
      <w:pPr>
        <w:spacing w:line="360" w:lineRule="auto"/>
        <w:jc w:val="thaiDistribute"/>
        <w:rPr>
          <w:color w:val="000000" w:themeColor="text1"/>
          <w:szCs w:val="36"/>
        </w:rPr>
      </w:pPr>
      <w:r>
        <w:rPr>
          <w:color w:val="000000" w:themeColor="text1"/>
          <w:szCs w:val="36"/>
        </w:rPr>
        <w:t>Motivation</w:t>
      </w:r>
    </w:p>
    <w:p w14:paraId="0B2DFCD3" w14:textId="0CAE0032" w:rsidR="00A62710" w:rsidRDefault="004F76C9" w:rsidP="006733E4">
      <w:pPr>
        <w:spacing w:line="360" w:lineRule="auto"/>
        <w:jc w:val="thaiDistribute"/>
        <w:rPr>
          <w:color w:val="000000" w:themeColor="text1"/>
        </w:rPr>
      </w:pPr>
      <w:r w:rsidRPr="006A7D30">
        <w:rPr>
          <w:color w:val="000000" w:themeColor="text1"/>
          <w:szCs w:val="22"/>
        </w:rPr>
        <w:tab/>
      </w:r>
      <w:r w:rsidR="00615290" w:rsidRPr="00615290">
        <w:rPr>
          <w:color w:val="000000" w:themeColor="text1"/>
        </w:rPr>
        <w:t xml:space="preserve">In the current age of information digitalization, cybersecurity has become an issue for many organizations and individuals. Anyone can become a target of cyber-attacks. Amongst many kinds of organization, the healthcare industry is one of the major targets that becomes a victim of cyber-attacks each year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615290" w:rsidRPr="00615290">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for a period. Halted in operation surely cause damage in various kinds. It may cost the hospital more than a million, or even cost individuals’ life because of the incident for the worst</w:t>
      </w:r>
      <w:r w:rsidR="008E2488" w:rsidRPr="00EC2EB5">
        <w:rPr>
          <w:color w:val="000000" w:themeColor="text1"/>
        </w:rPr>
        <w:t xml:space="preserve">. </w:t>
      </w:r>
    </w:p>
    <w:p w14:paraId="3E77A29B" w14:textId="1E43223F" w:rsidR="00E33EBB" w:rsidRDefault="00E33EBB" w:rsidP="006733E4">
      <w:pPr>
        <w:spacing w:line="360" w:lineRule="auto"/>
        <w:jc w:val="thaiDistribute"/>
        <w:rPr>
          <w:color w:val="000000" w:themeColor="text1"/>
        </w:rPr>
      </w:pPr>
      <w:r>
        <w:rPr>
          <w:color w:val="000000" w:themeColor="text1"/>
        </w:rPr>
        <w:tab/>
      </w:r>
      <w:r w:rsidRPr="00E33EBB">
        <w:rPr>
          <w:color w:val="000000" w:themeColor="text1"/>
        </w:rPr>
        <w:t>One of the major issues common amongst the healthcare industry is interoperability between each unit of the healthcare system. Especially, the interoperability between different organizations.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 However, interoperability is an extremely difficult issue for every single organization to solve. The foundation of healthcare informatics was developed separately by each organization. Each system has its own design and method to handle health information. That means there still have an open issue on how to solve interoperability in the field of healthcare. [7,9–11]</w:t>
      </w:r>
    </w:p>
    <w:p w14:paraId="10859418" w14:textId="77777777" w:rsidR="0064508F" w:rsidRPr="00EC2EB5" w:rsidRDefault="0064508F" w:rsidP="006733E4">
      <w:pPr>
        <w:spacing w:line="360" w:lineRule="auto"/>
        <w:jc w:val="thaiDistribute"/>
        <w:rPr>
          <w:color w:val="000000" w:themeColor="text1"/>
        </w:rPr>
      </w:pPr>
    </w:p>
    <w:p w14:paraId="7E48F19B" w14:textId="6D6C37FF" w:rsidR="001F0AF0" w:rsidRPr="00EC2EB5" w:rsidRDefault="00483422" w:rsidP="006733E4">
      <w:pPr>
        <w:spacing w:line="360" w:lineRule="auto"/>
        <w:jc w:val="thaiDistribute"/>
        <w:rPr>
          <w:color w:val="000000" w:themeColor="text1"/>
        </w:rPr>
      </w:pPr>
      <w:r w:rsidRPr="00EC2EB5">
        <w:rPr>
          <w:color w:val="000000" w:themeColor="text1"/>
        </w:rPr>
        <w:tab/>
        <w:t xml:space="preserve">There are many kinds of incidents targeting healthcare industry. </w:t>
      </w:r>
      <w:r w:rsidR="004048C7" w:rsidRPr="00EC2EB5">
        <w:rPr>
          <w:color w:val="000000" w:themeColor="text1"/>
        </w:rPr>
        <w:t xml:space="preserve">In recent years, one of major incidents found throughout the industry is hospital data breach. Data </w:t>
      </w:r>
      <w:r w:rsidR="004048C7" w:rsidRPr="00EC2EB5">
        <w:rPr>
          <w:color w:val="000000" w:themeColor="text1"/>
        </w:rPr>
        <w:lastRenderedPageBreak/>
        <w:t>breach often appeared in a form that hospital data got compromised by hacker unnoticed by hospital employees. The compromised data can be valuable in dark market as it can be further used for various kind of more advanced attacks</w:t>
      </w:r>
      <w:r w:rsidR="00D04D24" w:rsidRPr="00EC2EB5">
        <w:rPr>
          <w:color w:val="000000" w:themeColor="text1"/>
        </w:rPr>
        <w:t xml:space="preserve"> like i</w:t>
      </w:r>
      <w:r w:rsidR="008E40AD" w:rsidRPr="00EC2EB5">
        <w:rPr>
          <w:color w:val="000000" w:themeColor="text1"/>
        </w:rPr>
        <w:t xml:space="preserve">dentity theft, blackmailing, or </w:t>
      </w:r>
      <w:r w:rsidR="00D04D24" w:rsidRPr="00EC2EB5">
        <w:rPr>
          <w:color w:val="000000" w:themeColor="text1"/>
        </w:rPr>
        <w:t>social engineering</w:t>
      </w:r>
      <w:r w:rsidR="00D73B5A" w:rsidRPr="00EC2EB5">
        <w:rPr>
          <w:color w:val="000000" w:themeColor="text1"/>
        </w:rPr>
        <w:t>,</w:t>
      </w:r>
      <w:r w:rsidR="00803AE2" w:rsidRPr="00EC2EB5">
        <w:rPr>
          <w:color w:val="000000" w:themeColor="text1"/>
        </w:rPr>
        <w:t xml:space="preserve"> </w:t>
      </w:r>
      <w:r w:rsidR="004A176F" w:rsidRPr="00EC2EB5">
        <w:rPr>
          <w:color w:val="000000" w:themeColor="text1"/>
        </w:rPr>
        <w:t>due to</w:t>
      </w:r>
      <w:r w:rsidR="00803AE2" w:rsidRPr="00EC2EB5">
        <w:rPr>
          <w:color w:val="000000" w:themeColor="text1"/>
        </w:rPr>
        <w:t xml:space="preserve"> these data mostly included patients’ personal information and their health condition</w:t>
      </w:r>
      <w:r w:rsidR="004048C7" w:rsidRPr="00EC2EB5">
        <w:rPr>
          <w:color w:val="000000" w:themeColor="text1"/>
        </w:rPr>
        <w:t>.</w:t>
      </w:r>
      <w:r w:rsidR="0076404D" w:rsidRPr="00EC2EB5">
        <w:rPr>
          <w:color w:val="000000" w:themeColor="text1"/>
        </w:rPr>
        <w:t xml:space="preserve"> This kind of incident can potentially cost hospital ‘a trust’ from their customer if they showed a poor quality of incident mitigation</w:t>
      </w:r>
      <w:r w:rsidR="00EB690C" w:rsidRPr="00EC2EB5">
        <w:rPr>
          <w:color w:val="000000" w:themeColor="text1"/>
        </w:rPr>
        <w:t xml:space="preserve">, </w:t>
      </w:r>
      <w:r w:rsidR="004C74F6" w:rsidRPr="00EC2EB5">
        <w:rPr>
          <w:color w:val="000000" w:themeColor="text1"/>
        </w:rPr>
        <w:t xml:space="preserve">as </w:t>
      </w:r>
      <w:r w:rsidR="0076404D" w:rsidRPr="00EC2EB5">
        <w:rPr>
          <w:color w:val="000000" w:themeColor="text1"/>
        </w:rPr>
        <w:t xml:space="preserve">individuals’ </w:t>
      </w:r>
      <w:r w:rsidR="004A72DB" w:rsidRPr="00EC2EB5">
        <w:rPr>
          <w:color w:val="000000" w:themeColor="text1"/>
        </w:rPr>
        <w:t xml:space="preserve">safety and </w:t>
      </w:r>
      <w:r w:rsidR="0076404D" w:rsidRPr="00EC2EB5">
        <w:rPr>
          <w:color w:val="000000" w:themeColor="text1"/>
        </w:rPr>
        <w:t>privacy are</w:t>
      </w:r>
      <w:r w:rsidR="00BD717E" w:rsidRPr="00EC2EB5">
        <w:rPr>
          <w:color w:val="000000" w:themeColor="text1"/>
        </w:rPr>
        <w:t xml:space="preserve"> being</w:t>
      </w:r>
      <w:r w:rsidR="0076404D" w:rsidRPr="00EC2EB5">
        <w:rPr>
          <w:color w:val="000000" w:themeColor="text1"/>
        </w:rPr>
        <w:t xml:space="preserve"> put on the stake.</w:t>
      </w:r>
      <w:r w:rsidR="001B7143" w:rsidRPr="00EC2EB5">
        <w:rPr>
          <w:color w:val="000000" w:themeColor="text1"/>
        </w:rPr>
        <w:t xml:space="preserve"> </w:t>
      </w:r>
      <w:r w:rsidR="0044738A" w:rsidRPr="00EC2EB5">
        <w:rPr>
          <w:color w:val="000000" w:themeColor="text1"/>
        </w:rPr>
        <w:t>Also, there are the case that not just gain unauthorized access to patient’s private data but, take over the data or even wipe all important data out of existence.</w:t>
      </w:r>
      <w:r w:rsidR="00803AE2" w:rsidRPr="00EC2EB5">
        <w:rPr>
          <w:color w:val="000000" w:themeColor="text1"/>
        </w:rPr>
        <w:t xml:space="preserve"> ‘Ransomware’</w:t>
      </w:r>
      <w:r w:rsidR="0044738A" w:rsidRPr="00EC2EB5">
        <w:rPr>
          <w:color w:val="000000" w:themeColor="text1"/>
        </w:rPr>
        <w:t xml:space="preserve"> and ‘</w:t>
      </w:r>
      <w:proofErr w:type="spellStart"/>
      <w:r w:rsidR="0044738A" w:rsidRPr="00EC2EB5">
        <w:rPr>
          <w:color w:val="000000" w:themeColor="text1"/>
        </w:rPr>
        <w:t>Wipeware</w:t>
      </w:r>
      <w:proofErr w:type="spellEnd"/>
      <w:r w:rsidR="0044738A" w:rsidRPr="00EC2EB5">
        <w:rPr>
          <w:color w:val="000000" w:themeColor="text1"/>
        </w:rPr>
        <w:t>’ are the main cause of these threats</w:t>
      </w:r>
      <w:r w:rsidR="00803AE2" w:rsidRPr="00EC2EB5">
        <w:rPr>
          <w:color w:val="000000" w:themeColor="text1"/>
        </w:rPr>
        <w:t>. Ransomware take over</w:t>
      </w:r>
      <w:r w:rsidR="00412BFB" w:rsidRPr="00EC2EB5">
        <w:rPr>
          <w:color w:val="000000" w:themeColor="text1"/>
        </w:rPr>
        <w:t xml:space="preserve"> an</w:t>
      </w:r>
      <w:r w:rsidR="00803AE2" w:rsidRPr="00EC2EB5">
        <w:rPr>
          <w:color w:val="000000" w:themeColor="text1"/>
        </w:rPr>
        <w:t xml:space="preserve"> ownership</w:t>
      </w:r>
      <w:r w:rsidR="00AD5103" w:rsidRPr="00EC2EB5">
        <w:rPr>
          <w:color w:val="000000" w:themeColor="text1"/>
        </w:rPr>
        <w:t xml:space="preserve"> over data</w:t>
      </w:r>
      <w:r w:rsidR="00412BFB" w:rsidRPr="00EC2EB5">
        <w:rPr>
          <w:color w:val="000000" w:themeColor="text1"/>
        </w:rPr>
        <w:t xml:space="preserve"> away</w:t>
      </w:r>
      <w:r w:rsidR="00803AE2" w:rsidRPr="00EC2EB5">
        <w:rPr>
          <w:color w:val="000000" w:themeColor="text1"/>
        </w:rPr>
        <w:t xml:space="preserve"> from hospital system and encrypt all </w:t>
      </w:r>
      <w:r w:rsidR="00AD5103" w:rsidRPr="00EC2EB5">
        <w:rPr>
          <w:color w:val="000000" w:themeColor="text1"/>
        </w:rPr>
        <w:t xml:space="preserve">the </w:t>
      </w:r>
      <w:r w:rsidR="00803AE2" w:rsidRPr="00EC2EB5">
        <w:rPr>
          <w:color w:val="000000" w:themeColor="text1"/>
        </w:rPr>
        <w:t xml:space="preserve">data which often take an </w:t>
      </w:r>
      <w:proofErr w:type="gramStart"/>
      <w:r w:rsidR="00803AE2" w:rsidRPr="00EC2EB5">
        <w:rPr>
          <w:color w:val="000000" w:themeColor="text1"/>
        </w:rPr>
        <w:t>important roles</w:t>
      </w:r>
      <w:proofErr w:type="gramEnd"/>
      <w:r w:rsidR="00803AE2" w:rsidRPr="00EC2EB5">
        <w:rPr>
          <w:color w:val="000000" w:themeColor="text1"/>
        </w:rPr>
        <w:t xml:space="preserve"> on hospital operation.</w:t>
      </w:r>
      <w:r w:rsidR="008E3A23" w:rsidRPr="00EC2EB5">
        <w:rPr>
          <w:color w:val="000000" w:themeColor="text1"/>
        </w:rPr>
        <w:t xml:space="preserve"> At the same time, </w:t>
      </w:r>
      <w:proofErr w:type="spellStart"/>
      <w:r w:rsidR="008E3A23" w:rsidRPr="00EC2EB5">
        <w:rPr>
          <w:color w:val="000000" w:themeColor="text1"/>
        </w:rPr>
        <w:t>Wipeware</w:t>
      </w:r>
      <w:proofErr w:type="spellEnd"/>
      <w:r w:rsidR="008E3A23" w:rsidRPr="00EC2EB5">
        <w:rPr>
          <w:color w:val="000000" w:themeColor="text1"/>
        </w:rPr>
        <w:t xml:space="preserve"> will delete all the data from the victim machine.</w:t>
      </w:r>
      <w:r w:rsidR="0059139E" w:rsidRPr="00EC2EB5">
        <w:rPr>
          <w:color w:val="000000" w:themeColor="text1"/>
        </w:rPr>
        <w:t xml:space="preserve"> T</w:t>
      </w:r>
      <w:r w:rsidR="00B167CF" w:rsidRPr="00EC2EB5">
        <w:rPr>
          <w:color w:val="000000" w:themeColor="text1"/>
        </w:rPr>
        <w:t>his mostly</w:t>
      </w:r>
      <w:r w:rsidR="0059139E" w:rsidRPr="00EC2EB5">
        <w:rPr>
          <w:color w:val="000000" w:themeColor="text1"/>
        </w:rPr>
        <w:t xml:space="preserve"> cause great disruption on hospital operation as consequence.</w:t>
      </w:r>
      <w:r w:rsidR="00C678FC" w:rsidRPr="00EC2EB5">
        <w:rPr>
          <w:color w:val="000000" w:themeColor="text1"/>
        </w:rPr>
        <w:t xml:space="preserve"> Incidents that showed up in recent years seem to target </w:t>
      </w:r>
      <w:r w:rsidR="00181DC1" w:rsidRPr="00EC2EB5">
        <w:rPr>
          <w:color w:val="000000" w:themeColor="text1"/>
        </w:rPr>
        <w:t>healthcare organization</w:t>
      </w:r>
      <w:r w:rsidR="00C678FC" w:rsidRPr="00EC2EB5">
        <w:rPr>
          <w:color w:val="000000" w:themeColor="text1"/>
        </w:rPr>
        <w:t xml:space="preserve"> more frequently</w:t>
      </w:r>
      <w:r w:rsidR="00181DC1" w:rsidRPr="00EC2EB5">
        <w:rPr>
          <w:color w:val="000000" w:themeColor="text1"/>
        </w:rPr>
        <w:t>,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C678FC" w:rsidRPr="00EC2EB5">
        <w:rPr>
          <w:color w:val="000000" w:themeColor="text1"/>
        </w:rPr>
        <w:t>showed that social engineering</w:t>
      </w:r>
      <w:r w:rsidR="000D7F02" w:rsidRPr="00EC2EB5">
        <w:rPr>
          <w:color w:val="000000" w:themeColor="text1"/>
        </w:rPr>
        <w:t xml:space="preserve"> launched</w:t>
      </w:r>
      <w:r w:rsidR="00C678FC" w:rsidRPr="00EC2EB5">
        <w:rPr>
          <w:color w:val="000000" w:themeColor="text1"/>
        </w:rPr>
        <w:t xml:space="preserve"> on healthcare employees</w:t>
      </w:r>
      <w:r w:rsidR="00F21D22" w:rsidRPr="00EC2EB5">
        <w:rPr>
          <w:color w:val="000000" w:themeColor="text1"/>
        </w:rPr>
        <w:t xml:space="preserve"> are on risen. The </w:t>
      </w:r>
      <w:r w:rsidR="008E3A23" w:rsidRPr="00EC2EB5">
        <w:rPr>
          <w:color w:val="000000" w:themeColor="text1"/>
        </w:rPr>
        <w:t>threat</w:t>
      </w:r>
      <w:r w:rsidR="00F21D22" w:rsidRPr="00EC2EB5">
        <w:rPr>
          <w:color w:val="000000" w:themeColor="text1"/>
        </w:rPr>
        <w:t xml:space="preserve"> </w:t>
      </w:r>
      <w:proofErr w:type="gramStart"/>
      <w:r w:rsidR="00F21D22" w:rsidRPr="00EC2EB5">
        <w:rPr>
          <w:color w:val="000000" w:themeColor="text1"/>
        </w:rPr>
        <w:t>have</w:t>
      </w:r>
      <w:proofErr w:type="gramEnd"/>
      <w:r w:rsidR="00F21D22" w:rsidRPr="00EC2EB5">
        <w:rPr>
          <w:color w:val="000000" w:themeColor="text1"/>
        </w:rPr>
        <w:t xml:space="preserve"> potential to</w:t>
      </w:r>
      <w:r w:rsidR="00C678FC" w:rsidRPr="00EC2EB5">
        <w:rPr>
          <w:color w:val="000000" w:themeColor="text1"/>
        </w:rPr>
        <w:t xml:space="preserve"> seamlessly </w:t>
      </w:r>
      <w:r w:rsidR="00F21D22" w:rsidRPr="00EC2EB5">
        <w:rPr>
          <w:color w:val="000000" w:themeColor="text1"/>
        </w:rPr>
        <w:t>blend</w:t>
      </w:r>
      <w:r w:rsidR="00C678FC" w:rsidRPr="00EC2EB5">
        <w:rPr>
          <w:color w:val="000000" w:themeColor="text1"/>
        </w:rPr>
        <w:t xml:space="preserve"> into hospital workflow </w:t>
      </w:r>
      <w:r w:rsidR="00F21D22" w:rsidRPr="00EC2EB5">
        <w:rPr>
          <w:color w:val="000000" w:themeColor="text1"/>
        </w:rPr>
        <w:t>and made it hard to be noticed</w:t>
      </w:r>
      <w:r w:rsidR="00C678FC" w:rsidRPr="00EC2EB5">
        <w:rPr>
          <w:color w:val="000000" w:themeColor="text1"/>
        </w:rPr>
        <w:t>.</w:t>
      </w:r>
      <w:r w:rsidR="00C93660" w:rsidRPr="00EC2EB5">
        <w:rPr>
          <w:color w:val="000000" w:themeColor="text1"/>
        </w:rPr>
        <w:t xml:space="preserve"> However, follow these incidents, many stakeholders in healthcare domain start to implement cyber-security to the</w:t>
      </w:r>
      <w:r w:rsidR="00D93FF2" w:rsidRPr="00EC2EB5">
        <w:rPr>
          <w:color w:val="000000" w:themeColor="text1"/>
        </w:rPr>
        <w:t xml:space="preserve">ir organization infrastructure. </w:t>
      </w:r>
    </w:p>
    <w:p w14:paraId="4F69C809" w14:textId="4C8FAAA5" w:rsidR="001F0AF0" w:rsidRDefault="00FA684E" w:rsidP="006733E4">
      <w:pPr>
        <w:spacing w:line="360" w:lineRule="auto"/>
        <w:jc w:val="thaiDistribute"/>
        <w:rPr>
          <w:color w:val="000000" w:themeColor="text1"/>
        </w:rPr>
      </w:pPr>
      <w:r>
        <w:rPr>
          <w:color w:val="000000" w:themeColor="text1"/>
        </w:rPr>
        <w:tab/>
      </w:r>
      <w:r w:rsidR="00D93FF2" w:rsidRPr="00EC2EB5">
        <w:rPr>
          <w:color w:val="000000" w:themeColor="text1"/>
        </w:rPr>
        <w:t xml:space="preserve">At the foundation, each organization must start with educating their employees on cyber-security awareness to reduce risk of cyber-incident that may cause by human error or human vulnerabilities. </w:t>
      </w:r>
      <w:r w:rsidR="008965DB" w:rsidRPr="00EC2EB5">
        <w:rPr>
          <w:color w:val="000000" w:themeColor="text1"/>
        </w:rPr>
        <w:t>Next</w:t>
      </w:r>
      <w:r w:rsidR="00D93FF2" w:rsidRPr="00EC2EB5">
        <w:rPr>
          <w:color w:val="000000" w:themeColor="text1"/>
        </w:rPr>
        <w:t xml:space="preserve">, </w:t>
      </w:r>
      <w:r w:rsidR="008965DB" w:rsidRPr="00EC2EB5">
        <w:rPr>
          <w:color w:val="000000" w:themeColor="text1"/>
        </w:rPr>
        <w:t>define organization policy and management plan</w:t>
      </w:r>
      <w:r w:rsidR="00D93FF2" w:rsidRPr="00EC2EB5">
        <w:rPr>
          <w:color w:val="000000" w:themeColor="text1"/>
        </w:rPr>
        <w:t xml:space="preserve"> that help prepare against cy</w:t>
      </w:r>
      <w:r w:rsidR="008965DB" w:rsidRPr="00EC2EB5">
        <w:rPr>
          <w:color w:val="000000" w:themeColor="text1"/>
        </w:rPr>
        <w:t>ber-incident</w:t>
      </w:r>
      <w:r w:rsidR="00D93FF2" w:rsidRPr="00EC2EB5">
        <w:rPr>
          <w:color w:val="000000" w:themeColor="text1"/>
        </w:rPr>
        <w:t xml:space="preserve">. </w:t>
      </w:r>
      <w:r w:rsidR="008965DB" w:rsidRPr="00EC2EB5">
        <w:rPr>
          <w:color w:val="000000" w:themeColor="text1"/>
        </w:rPr>
        <w:t xml:space="preserve">When employees and management level of organization </w:t>
      </w:r>
      <w:r w:rsidR="00DD0267" w:rsidRPr="00EC2EB5">
        <w:rPr>
          <w:color w:val="000000" w:themeColor="text1"/>
        </w:rPr>
        <w:t xml:space="preserve">have prepared </w:t>
      </w:r>
      <w:r w:rsidR="008965DB" w:rsidRPr="00EC2EB5">
        <w:rPr>
          <w:color w:val="000000" w:themeColor="text1"/>
        </w:rPr>
        <w:t>cyber-secur</w:t>
      </w:r>
      <w:r w:rsidR="00423FB5" w:rsidRPr="00EC2EB5">
        <w:rPr>
          <w:color w:val="000000" w:themeColor="text1"/>
        </w:rPr>
        <w:t>ity, then, the organization will</w:t>
      </w:r>
      <w:r w:rsidR="008965DB" w:rsidRPr="00EC2EB5">
        <w:rPr>
          <w:color w:val="000000" w:themeColor="text1"/>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sidRPr="00EC2EB5">
        <w:rPr>
          <w:color w:val="000000" w:themeColor="text1"/>
        </w:rPr>
        <w:t xml:space="preserve"> directly</w:t>
      </w:r>
      <w:r w:rsidR="008965DB" w:rsidRPr="00EC2EB5">
        <w:rPr>
          <w:color w:val="000000" w:themeColor="text1"/>
        </w:rPr>
        <w:t xml:space="preserve"> deal with known and upcoming threats. </w:t>
      </w:r>
    </w:p>
    <w:p w14:paraId="3E9263F1" w14:textId="77777777" w:rsidR="00FA684E" w:rsidRPr="00EC2EB5" w:rsidRDefault="00FA684E" w:rsidP="006733E4">
      <w:pPr>
        <w:spacing w:line="360" w:lineRule="auto"/>
        <w:jc w:val="thaiDistribute"/>
        <w:rPr>
          <w:color w:val="000000" w:themeColor="text1"/>
        </w:rPr>
      </w:pPr>
    </w:p>
    <w:p w14:paraId="282BDD82" w14:textId="17D99451" w:rsidR="002C760E" w:rsidRPr="00EC2EB5" w:rsidRDefault="00FA684E" w:rsidP="006733E4">
      <w:pPr>
        <w:spacing w:line="360" w:lineRule="auto"/>
        <w:jc w:val="thaiDistribute"/>
        <w:rPr>
          <w:color w:val="000000" w:themeColor="text1"/>
        </w:rPr>
      </w:pPr>
      <w:r>
        <w:rPr>
          <w:color w:val="000000" w:themeColor="text1"/>
        </w:rPr>
        <w:tab/>
      </w:r>
      <w:r w:rsidR="008965DB" w:rsidRPr="00EC2EB5">
        <w:rPr>
          <w:color w:val="000000" w:themeColor="text1"/>
        </w:rPr>
        <w:t xml:space="preserve">One of many </w:t>
      </w:r>
      <w:r w:rsidRPr="00EC2EB5">
        <w:rPr>
          <w:color w:val="000000" w:themeColor="text1"/>
        </w:rPr>
        <w:t>concepts</w:t>
      </w:r>
      <w:r w:rsidR="008965DB" w:rsidRPr="00EC2EB5">
        <w:rPr>
          <w:color w:val="000000" w:themeColor="text1"/>
        </w:rPr>
        <w:t xml:space="preserve"> invented to mitigate these threats</w:t>
      </w:r>
      <w:r w:rsidR="00A32C05" w:rsidRPr="00EC2EB5">
        <w:rPr>
          <w:color w:val="000000" w:themeColor="text1"/>
        </w:rPr>
        <w:t xml:space="preserve"> is decentralization of data. </w:t>
      </w:r>
      <w:r w:rsidR="0041367B" w:rsidRPr="00EC2EB5">
        <w:rPr>
          <w:color w:val="000000" w:themeColor="text1"/>
        </w:rPr>
        <w:t>The concept of decentralization</w:t>
      </w:r>
      <w:r w:rsidR="00A32C05" w:rsidRPr="00EC2EB5">
        <w:rPr>
          <w:color w:val="000000" w:themeColor="text1"/>
        </w:rPr>
        <w:t xml:space="preserve"> was made to mitigate </w:t>
      </w:r>
      <w:r w:rsidR="00263EBC" w:rsidRPr="00EC2EB5">
        <w:rPr>
          <w:color w:val="000000" w:themeColor="text1"/>
        </w:rPr>
        <w:t>most incident and threat that involve single-point of failure vulnerability.</w:t>
      </w:r>
      <w:r w:rsidR="003013E7" w:rsidRPr="00EC2EB5">
        <w:rPr>
          <w:color w:val="000000" w:themeColor="text1"/>
        </w:rPr>
        <w:t xml:space="preserve"> For the case of healthcare industry where </w:t>
      </w:r>
      <w:r w:rsidR="002B7D9B" w:rsidRPr="00EC2EB5">
        <w:rPr>
          <w:color w:val="000000" w:themeColor="text1"/>
        </w:rPr>
        <w:lastRenderedPageBreak/>
        <w:t>loss</w:t>
      </w:r>
      <w:r w:rsidR="003013E7" w:rsidRPr="00EC2EB5">
        <w:rPr>
          <w:color w:val="000000" w:themeColor="text1"/>
        </w:rPr>
        <w:t xml:space="preserve"> of patient’s data can cause many major </w:t>
      </w:r>
      <w:r w:rsidRPr="00EC2EB5">
        <w:rPr>
          <w:color w:val="000000" w:themeColor="text1"/>
        </w:rPr>
        <w:t>damages</w:t>
      </w:r>
      <w:r w:rsidR="003013E7" w:rsidRPr="00EC2EB5">
        <w:rPr>
          <w:color w:val="000000" w:themeColor="text1"/>
        </w:rPr>
        <w:t xml:space="preserve"> to the affected organization and their patient</w:t>
      </w:r>
      <w:r w:rsidR="002B7D9B" w:rsidRPr="00EC2EB5">
        <w:rPr>
          <w:color w:val="000000" w:themeColor="text1"/>
        </w:rPr>
        <w:t>, decentralization of data can help reduce damage caused by the case.</w:t>
      </w:r>
      <w:r w:rsidR="00533A13" w:rsidRPr="00EC2EB5">
        <w:rPr>
          <w:color w:val="000000" w:themeColor="text1"/>
        </w:rPr>
        <w:t xml:space="preserve"> </w:t>
      </w:r>
      <w:r w:rsidR="00A02519" w:rsidRPr="00EC2EB5">
        <w:rPr>
          <w:color w:val="000000" w:themeColor="text1"/>
        </w:rPr>
        <w:t xml:space="preserve">There </w:t>
      </w:r>
      <w:r w:rsidRPr="00EC2EB5">
        <w:rPr>
          <w:color w:val="000000" w:themeColor="text1"/>
        </w:rPr>
        <w:t>is</w:t>
      </w:r>
      <w:r w:rsidR="00A02519" w:rsidRPr="00EC2EB5">
        <w:rPr>
          <w:color w:val="000000" w:themeColor="text1"/>
        </w:rPr>
        <w:t xml:space="preserve"> more than one benefit that healthcare document data can gain from decentralization. Decentralization </w:t>
      </w:r>
      <w:r w:rsidRPr="00EC2EB5">
        <w:rPr>
          <w:color w:val="000000" w:themeColor="text1"/>
        </w:rPr>
        <w:t>allows</w:t>
      </w:r>
      <w:r w:rsidR="00A02519" w:rsidRPr="00EC2EB5">
        <w:rPr>
          <w:color w:val="000000" w:themeColor="text1"/>
        </w:rPr>
        <w:t xml:space="preserve"> patient’s data that scattered across healthcare domain in different organization to link to each other.</w:t>
      </w:r>
      <w:r w:rsidR="00EC6B6E" w:rsidRPr="00EC2EB5">
        <w:rPr>
          <w:color w:val="000000" w:themeColor="text1"/>
        </w:rPr>
        <w:t xml:space="preserve"> As healthcare document data can scattered across different organization within healthcare industry, it also </w:t>
      </w:r>
      <w:r w:rsidRPr="00EC2EB5">
        <w:rPr>
          <w:color w:val="000000" w:themeColor="text1"/>
        </w:rPr>
        <w:t>increases</w:t>
      </w:r>
      <w:r w:rsidR="00EC6B6E" w:rsidRPr="00EC2EB5">
        <w:rPr>
          <w:color w:val="000000" w:themeColor="text1"/>
        </w:rPr>
        <w:t xml:space="preserve"> a chance that its copies can survive cyber-incidents.</w:t>
      </w:r>
      <w:r w:rsidR="00207406" w:rsidRPr="00EC2EB5">
        <w:rPr>
          <w:color w:val="000000" w:themeColor="text1"/>
        </w:rPr>
        <w:t xml:space="preserve"> Even in case that document in one organization got compromised, there is a chance that copies of compromised data also exist in other organization.</w:t>
      </w:r>
      <w:r w:rsidR="00270469" w:rsidRPr="00EC2EB5">
        <w:rPr>
          <w:color w:val="000000" w:themeColor="text1"/>
        </w:rPr>
        <w:t xml:space="preserve"> The survived copies can make substitute for the original</w:t>
      </w:r>
      <w:r w:rsidR="000B1B44" w:rsidRPr="00EC2EB5">
        <w:rPr>
          <w:color w:val="000000" w:themeColor="text1"/>
        </w:rPr>
        <w:t xml:space="preserve"> that got compromised</w:t>
      </w:r>
      <w:r w:rsidR="00270469" w:rsidRPr="00EC2EB5">
        <w:rPr>
          <w:color w:val="000000" w:themeColor="text1"/>
        </w:rPr>
        <w:t>.</w:t>
      </w:r>
      <w:r w:rsidR="0004654B" w:rsidRPr="00EC2EB5">
        <w:rPr>
          <w:color w:val="000000" w:themeColor="text1"/>
        </w:rPr>
        <w:t xml:space="preserve"> However, this only possible if there are the point that let every organization in the network known which document exist in which organization. This is where </w:t>
      </w:r>
      <w:r w:rsidR="000E22E1" w:rsidRPr="00EC2EB5">
        <w:rPr>
          <w:color w:val="000000" w:themeColor="text1"/>
        </w:rPr>
        <w:t>the concept of IHE Cross-Enterprise Document Sharing</w:t>
      </w:r>
      <w:r w:rsidR="0004654B" w:rsidRPr="00EC2EB5">
        <w:rPr>
          <w:color w:val="000000" w:themeColor="text1"/>
        </w:rPr>
        <w:t xml:space="preserve"> </w:t>
      </w:r>
      <w:r w:rsidR="00F842DB" w:rsidRPr="00EC2EB5">
        <w:rPr>
          <w:color w:val="000000" w:themeColor="text1"/>
        </w:rPr>
        <w:t xml:space="preserve">Profile </w:t>
      </w:r>
      <w:r w:rsidR="0004654B" w:rsidRPr="00EC2EB5">
        <w:rPr>
          <w:color w:val="000000" w:themeColor="text1"/>
        </w:rPr>
        <w:t xml:space="preserve">fit in. Combined with Blockchain technology that make the </w:t>
      </w:r>
      <w:r w:rsidR="0008338D" w:rsidRPr="00EC2EB5">
        <w:rPr>
          <w:color w:val="000000" w:themeColor="text1"/>
        </w:rPr>
        <w:t>Document Registry entry</w:t>
      </w:r>
      <w:r w:rsidR="0004654B" w:rsidRPr="00EC2EB5">
        <w:rPr>
          <w:color w:val="000000" w:themeColor="text1"/>
        </w:rPr>
        <w:t xml:space="preserve"> persist and immutable, this ensure that every organization in the network will always know whereabouts of document they need w</w:t>
      </w:r>
      <w:r w:rsidR="006F6133" w:rsidRPr="00EC2EB5">
        <w:rPr>
          <w:color w:val="000000" w:themeColor="text1"/>
        </w:rPr>
        <w:t>ithin the network while the entry</w:t>
      </w:r>
      <w:r w:rsidR="0004654B" w:rsidRPr="00EC2EB5">
        <w:rPr>
          <w:color w:val="000000" w:themeColor="text1"/>
        </w:rPr>
        <w:t xml:space="preserve"> itself cannot be tempered or deleted by any actor with ill intention.</w:t>
      </w:r>
      <w:r w:rsidR="00A02519" w:rsidRPr="00EC2EB5">
        <w:rPr>
          <w:color w:val="000000" w:themeColor="text1"/>
        </w:rPr>
        <w:t xml:space="preserve"> </w:t>
      </w:r>
    </w:p>
    <w:p w14:paraId="52E720F7" w14:textId="3847C275" w:rsidR="00AE0403" w:rsidRPr="005A4B24" w:rsidRDefault="0025271D" w:rsidP="006733E4">
      <w:pPr>
        <w:spacing w:after="240" w:line="360" w:lineRule="auto"/>
        <w:jc w:val="thaiDistribute"/>
        <w:rPr>
          <w:color w:val="000000" w:themeColor="text1"/>
          <w:cs/>
        </w:rPr>
      </w:pPr>
      <w:r w:rsidRPr="00EC2EB5">
        <w:rPr>
          <w:color w:val="000000" w:themeColor="text1"/>
        </w:rPr>
        <w:tab/>
        <w:t>This work will</w:t>
      </w:r>
      <w:r w:rsidR="00BD2DF0" w:rsidRPr="00EC2EB5">
        <w:rPr>
          <w:color w:val="000000" w:themeColor="text1"/>
        </w:rPr>
        <w:t xml:space="preserve"> introduce </w:t>
      </w:r>
      <w:r w:rsidR="00C22EF4" w:rsidRPr="00EC2EB5">
        <w:rPr>
          <w:color w:val="000000" w:themeColor="text1"/>
        </w:rPr>
        <w:t>another</w:t>
      </w:r>
      <w:r w:rsidRPr="00EC2EB5">
        <w:rPr>
          <w:color w:val="000000" w:themeColor="text1"/>
        </w:rPr>
        <w:t xml:space="preserve"> way to allow health document sharing</w:t>
      </w:r>
      <w:r w:rsidR="00C86E9F" w:rsidRPr="00EC2EB5">
        <w:rPr>
          <w:color w:val="000000" w:themeColor="text1"/>
        </w:rPr>
        <w:t xml:space="preserve"> between healthcare organizations</w:t>
      </w:r>
      <w:r w:rsidRPr="00EC2EB5">
        <w:rPr>
          <w:color w:val="000000" w:themeColor="text1"/>
        </w:rPr>
        <w:t xml:space="preserve"> with increased protection against cyber-threats, by using combination of Blockchain and IHE Cross-Enterprise Document Sharing </w:t>
      </w:r>
      <w:r w:rsidR="00540934" w:rsidRPr="00EC2EB5">
        <w:rPr>
          <w:color w:val="000000" w:themeColor="text1"/>
        </w:rPr>
        <w:t>(</w:t>
      </w:r>
      <w:proofErr w:type="spellStart"/>
      <w:r w:rsidR="00540934" w:rsidRPr="00EC2EB5">
        <w:rPr>
          <w:color w:val="000000" w:themeColor="text1"/>
        </w:rPr>
        <w:t>XDS.b</w:t>
      </w:r>
      <w:proofErr w:type="spellEnd"/>
      <w:r w:rsidR="00540934" w:rsidRPr="00EC2EB5">
        <w:rPr>
          <w:color w:val="000000" w:themeColor="text1"/>
        </w:rPr>
        <w:t xml:space="preserve">) </w:t>
      </w:r>
      <w:r w:rsidRPr="00EC2EB5">
        <w:rPr>
          <w:color w:val="000000" w:themeColor="text1"/>
        </w:rPr>
        <w:t>Profile.</w:t>
      </w:r>
      <w:bookmarkEnd w:id="2"/>
      <w:bookmarkEnd w:id="3"/>
    </w:p>
    <w:p w14:paraId="07E88C42" w14:textId="290AE9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r w:rsidR="001920CB" w:rsidRPr="006733E4">
        <w:rPr>
          <w:b/>
          <w:bCs/>
          <w:color w:val="000000" w:themeColor="text1"/>
          <w:sz w:val="28"/>
          <w:szCs w:val="28"/>
        </w:rPr>
        <w:t>Problem statement</w:t>
      </w:r>
      <w:bookmarkStart w:id="4" w:name="ProblemStatement"/>
      <w:bookmarkEnd w:id="4"/>
    </w:p>
    <w:p w14:paraId="7D952744" w14:textId="111BAA6A" w:rsidR="00EE0D83" w:rsidRDefault="0070670A" w:rsidP="006733E4">
      <w:pPr>
        <w:spacing w:after="240" w:line="360" w:lineRule="auto"/>
        <w:jc w:val="thaiDistribute"/>
      </w:pPr>
      <w:r w:rsidRPr="00EC2EB5">
        <w:tab/>
      </w:r>
      <w:r w:rsidR="00072413" w:rsidRPr="00072413">
        <w:t>To allow sharing of healthcare documents between different healthcare organizations which require maintenance of its confidentiality while mitigate emerging cyber-threats on the healthcare domain that tamper with integrity and availability of data, there needs the health document exchange medium that has distributed, decentralized, persistent, confidential, and immutable availability characteristics.</w:t>
      </w:r>
    </w:p>
    <w:p w14:paraId="6D6566D1" w14:textId="77777777" w:rsidR="00FA684E" w:rsidRPr="00EC2EB5" w:rsidRDefault="00FA684E" w:rsidP="006733E4">
      <w:pPr>
        <w:spacing w:after="240" w:line="360" w:lineRule="auto"/>
        <w:jc w:val="thaiDistribute"/>
        <w:rPr>
          <w:color w:val="A6A6A6" w:themeColor="background1" w:themeShade="A6"/>
        </w:rPr>
      </w:pPr>
    </w:p>
    <w:p w14:paraId="5E105516" w14:textId="37AB1212" w:rsidR="00BD0FAB" w:rsidRPr="006733E4" w:rsidRDefault="006733E4" w:rsidP="006733E4">
      <w:pPr>
        <w:spacing w:line="360" w:lineRule="auto"/>
        <w:rPr>
          <w:b/>
          <w:bCs/>
          <w:sz w:val="28"/>
          <w:szCs w:val="28"/>
        </w:rPr>
      </w:pPr>
      <w:r>
        <w:rPr>
          <w:b/>
          <w:bCs/>
          <w:sz w:val="28"/>
          <w:szCs w:val="28"/>
        </w:rPr>
        <w:t xml:space="preserve">1.3 </w:t>
      </w:r>
      <w:r w:rsidR="001920CB" w:rsidRPr="006733E4">
        <w:rPr>
          <w:b/>
          <w:bCs/>
          <w:sz w:val="28"/>
          <w:szCs w:val="28"/>
        </w:rPr>
        <w:t>Objective</w:t>
      </w:r>
      <w:bookmarkStart w:id="5" w:name="Objective"/>
      <w:bookmarkEnd w:id="5"/>
    </w:p>
    <w:p w14:paraId="339D10B9" w14:textId="71263C1B"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that follows the requirement for document registry defined in the </w:t>
      </w:r>
      <w:proofErr w:type="spellStart"/>
      <w:r w:rsidR="00B67105" w:rsidRPr="00B67105">
        <w:t>XDS.b</w:t>
      </w:r>
      <w:proofErr w:type="spellEnd"/>
      <w:r w:rsidR="00B67105" w:rsidRPr="00B67105">
        <w:t xml:space="preserve"> integration profile from IHE.</w:t>
      </w:r>
    </w:p>
    <w:p w14:paraId="567D2086" w14:textId="24FDA3F6" w:rsidR="003D701F" w:rsidRPr="00EC2EB5" w:rsidRDefault="00B757CB" w:rsidP="006733E4">
      <w:pPr>
        <w:spacing w:after="240" w:line="360" w:lineRule="auto"/>
      </w:pPr>
      <w:r w:rsidRPr="00EC2EB5">
        <w:lastRenderedPageBreak/>
        <w:tab/>
        <w:t>1.3</w:t>
      </w:r>
      <w:r w:rsidR="00B058C0" w:rsidRPr="00EC2EB5">
        <w:t xml:space="preserve">.2 </w:t>
      </w:r>
      <w:r w:rsidR="00B67105" w:rsidRPr="00B67105">
        <w:t>Design and implement Blockchain smart contract that gives the main function to Document Registry Blockchain as healthcare document registry</w:t>
      </w:r>
      <w:r w:rsidRPr="00EC2EB5">
        <w:t>.</w:t>
      </w:r>
      <w:r w:rsidRPr="00EC2EB5">
        <w:br/>
      </w:r>
      <w:r w:rsidRPr="00EC2EB5">
        <w:tab/>
        <w:t>1.3</w:t>
      </w:r>
      <w:r w:rsidR="006B6899" w:rsidRPr="00EC2EB5">
        <w:t xml:space="preserve">.3 </w:t>
      </w:r>
      <w:r w:rsidR="00B67105" w:rsidRPr="00B67105">
        <w:t>Design and implement Blockchain smart contract that gives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 Blockchain</w:t>
      </w:r>
      <w:r w:rsidR="00E209BB" w:rsidRPr="00EC2EB5">
        <w:t>.</w:t>
      </w:r>
    </w:p>
    <w:p w14:paraId="1955A24D" w14:textId="00AA1CAC"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r w:rsidR="001920CB" w:rsidRPr="006733E4">
        <w:rPr>
          <w:b/>
          <w:bCs/>
          <w:sz w:val="28"/>
          <w:szCs w:val="28"/>
        </w:rPr>
        <w:t>Scope of project</w:t>
      </w:r>
      <w:bookmarkStart w:id="6" w:name="Scope"/>
      <w:bookmarkEnd w:id="6"/>
    </w:p>
    <w:p w14:paraId="054033DA" w14:textId="37E14E24"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that followed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bookmarkStart w:id="7" w:name="Chapter2"/>
      <w:bookmarkEnd w:id="7"/>
    </w:p>
    <w:p w14:paraId="511D2332" w14:textId="2EAC9E6F" w:rsidR="00BD1489" w:rsidRPr="00BD1489" w:rsidRDefault="00BD1489" w:rsidP="00BD1489">
      <w:pPr>
        <w:jc w:val="center"/>
        <w:rPr>
          <w:b/>
          <w:bCs/>
          <w:sz w:val="28"/>
          <w:szCs w:val="28"/>
        </w:rPr>
      </w:pPr>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Integrating the Healthcare Enterprise (IHE)</w:t>
      </w:r>
      <w:bookmarkStart w:id="8" w:name="Lit2_2"/>
      <w:bookmarkEnd w:id="8"/>
    </w:p>
    <w:p w14:paraId="2DB54AB3" w14:textId="10711BB9"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Integrating Healthcare Enterprise initiative (IHE) is an initiative founded by healthcare professionals and industry with the objective to improve the way computer systems in healthcare 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BD66CA" w:rsidRPr="00C059E8">
        <w:rPr>
          <w:rFonts w:ascii="Times New Roman" w:hAnsi="Times New Roman" w:cs="Times New Roman"/>
          <w:sz w:val="24"/>
          <w:szCs w:val="24"/>
        </w:rPr>
        <w:t>.</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has a purpose to provid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1 IHE Process</w:t>
      </w:r>
    </w:p>
    <w:p w14:paraId="09B681CE" w14:textId="76FA7D5B"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251F66" w:rsidRPr="001D16B5">
        <w:rPr>
          <w:rFonts w:ascii="Times New Roman" w:hAnsi="Times New Roman" w:cs="Times New Roman"/>
          <w:spacing w:val="-12"/>
          <w:sz w:val="24"/>
          <w:szCs w:val="24"/>
        </w:rPr>
        <w:t xml:space="preserve">Figure </w:t>
      </w:r>
      <w:r w:rsidR="00251F66" w:rsidRPr="00251F66">
        <w:rPr>
          <w:rFonts w:ascii="Times New Roman" w:hAnsi="Times New Roman" w:cs="Times New Roman"/>
          <w:noProof/>
          <w:spacing w:val="-12"/>
          <w:sz w:val="24"/>
          <w:szCs w:val="24"/>
        </w:rPr>
        <w:t>2</w:t>
      </w:r>
      <w:r w:rsidR="00251F66" w:rsidRPr="00251F66">
        <w:rPr>
          <w:rFonts w:ascii="Times New Roman" w:hAnsi="Times New Roman" w:cs="Times New Roman"/>
          <w:noProof/>
          <w:spacing w:val="-12"/>
          <w:sz w:val="24"/>
          <w:szCs w:val="24"/>
        </w:rPr>
        <w:noBreakHyphen/>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ing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They also selecting and optimizing established standards during this step. After that, the industry implements these specifications which would be called “IHE Profile” into their healthcare information technology system. </w:t>
      </w:r>
      <w:r w:rsidR="00FE0FE4" w:rsidRPr="00FE0FE4">
        <w:rPr>
          <w:rFonts w:ascii="Times New Roman" w:hAnsi="Times New Roman"/>
          <w:sz w:val="24"/>
          <w:szCs w:val="24"/>
        </w:rPr>
        <w:t>The initiative then tests these implemented systems at carefully planned and supervised events called “</w:t>
      </w:r>
      <w:proofErr w:type="spellStart"/>
      <w:r w:rsidR="00FE0FE4" w:rsidRPr="00FE0FE4">
        <w:rPr>
          <w:rFonts w:ascii="Times New Roman" w:hAnsi="Times New Roman"/>
          <w:sz w:val="24"/>
          <w:szCs w:val="24"/>
        </w:rPr>
        <w:t>Connectathons</w:t>
      </w:r>
      <w:proofErr w:type="spellEnd"/>
      <w:r w:rsidR="00FE0FE4" w:rsidRPr="00FE0FE4">
        <w:rPr>
          <w:rFonts w:ascii="Times New Roman" w:hAnsi="Times New Roman"/>
          <w:sz w:val="24"/>
          <w:szCs w:val="24"/>
        </w:rPr>
        <w:t>” to ensure that the resulting IHE Profiles will provide benefit for the implementer and make them compatible with the unique environment of the healthcare industry.</w:t>
      </w:r>
      <w:r w:rsidR="00254BDB">
        <w:rPr>
          <w:rFonts w:ascii="Times New Roman" w:hAnsi="Times New Roman" w:hint="cs"/>
          <w:sz w:val="24"/>
          <w:szCs w:val="24"/>
          <w:cs/>
        </w:rPr>
        <w:t xml:space="preserve"> </w:t>
      </w:r>
      <w:r w:rsidR="00254BDB" w:rsidRPr="00254BDB">
        <w:rPr>
          <w:rFonts w:ascii="Times New Roman" w:hAnsi="Times New Roman"/>
          <w:sz w:val="24"/>
          <w:szCs w:val="24"/>
        </w:rPr>
        <w:t xml:space="preserve">The initiative </w:t>
      </w:r>
      <w:r w:rsidR="00254BDB" w:rsidRPr="00254BDB">
        <w:rPr>
          <w:rFonts w:ascii="Times New Roman" w:hAnsi="Times New Roman"/>
          <w:sz w:val="24"/>
          <w:szCs w:val="24"/>
        </w:rPr>
        <w:lastRenderedPageBreak/>
        <w:t>committees follow the four-step annual process to address interoperability in a variety of clinical domains including Cardiology, Dental, Devices, Endoscopy, Eye Care, I</w:t>
      </w:r>
      <w:r w:rsidR="00D92638">
        <w:rPr>
          <w:rFonts w:ascii="Times New Roman" w:hAnsi="Times New Roman"/>
          <w:sz w:val="24"/>
          <w:szCs w:val="24"/>
        </w:rPr>
        <w:t xml:space="preserve">nformation </w:t>
      </w:r>
      <w:r w:rsidR="00254BDB" w:rsidRPr="00254BDB">
        <w:rPr>
          <w:rFonts w:ascii="Times New Roman" w:hAnsi="Times New Roman"/>
          <w:sz w:val="24"/>
          <w:szCs w:val="24"/>
        </w:rPr>
        <w:t>T</w:t>
      </w:r>
      <w:r w:rsidR="00D92638">
        <w:rPr>
          <w:rFonts w:ascii="Times New Roman" w:hAnsi="Times New Roman"/>
          <w:sz w:val="24"/>
          <w:szCs w:val="24"/>
        </w:rPr>
        <w:t>echnology</w:t>
      </w:r>
      <w:r w:rsidR="00254BDB" w:rsidRPr="00254BDB">
        <w:rPr>
          <w:rFonts w:ascii="Times New Roman" w:hAnsi="Times New Roman"/>
          <w:sz w:val="24"/>
          <w:szCs w:val="24"/>
        </w:rPr>
        <w:t xml:space="preserve"> Infrastructure, Pathology and Laboratory Medicine, </w:t>
      </w:r>
      <w:r w:rsidR="009341A9">
        <w:rPr>
          <w:rFonts w:ascii="Times New Roman" w:hAnsi="Times New Roman"/>
          <w:sz w:val="24"/>
          <w:szCs w:val="24"/>
        </w:rPr>
        <w:br/>
      </w:r>
      <w:r w:rsidR="00254BDB" w:rsidRPr="00254BDB">
        <w:rPr>
          <w:rFonts w:ascii="Times New Roman" w:hAnsi="Times New Roman"/>
          <w:sz w:val="24"/>
          <w:szCs w:val="24"/>
        </w:rPr>
        <w:t xml:space="preserve">Patient Care Coordination, Pharmacy, Quality, Research, and Public Health, </w:t>
      </w:r>
      <w:r w:rsidR="009341A9">
        <w:rPr>
          <w:rFonts w:ascii="Times New Roman" w:hAnsi="Times New Roman"/>
          <w:sz w:val="24"/>
          <w:szCs w:val="24"/>
        </w:rPr>
        <w:br/>
      </w:r>
      <w:r w:rsidR="00254BDB" w:rsidRPr="00254BDB">
        <w:rPr>
          <w:rFonts w:ascii="Times New Roman" w:hAnsi="Times New Roman"/>
          <w:sz w:val="24"/>
          <w:szCs w:val="24"/>
        </w:rPr>
        <w:t>Radiation Oncology, Radiology, Surgery.</w:t>
      </w:r>
      <w:r w:rsidR="004B6AB2">
        <w:rPr>
          <w:rFonts w:ascii="Times New Roman" w:hAnsi="Times New Roman"/>
          <w:sz w:val="24"/>
          <w:szCs w:val="24"/>
        </w:rPr>
        <w:t xml:space="preserve"> </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188D181F" w:rsidR="00237839" w:rsidRDefault="002B083F" w:rsidP="008A4C8A">
      <w:pPr>
        <w:pStyle w:val="Caption"/>
        <w:spacing w:line="360" w:lineRule="auto"/>
        <w:jc w:val="thaiDistribute"/>
        <w:rPr>
          <w:rFonts w:ascii="Times New Roman" w:eastAsia="Times New Roman" w:hAnsi="Times New Roman" w:cs="Times New Roman"/>
          <w:i w:val="0"/>
          <w:iCs w:val="0"/>
          <w:color w:val="auto"/>
          <w:spacing w:val="-12"/>
          <w:sz w:val="24"/>
          <w:szCs w:val="24"/>
        </w:rPr>
      </w:pPr>
      <w:bookmarkStart w:id="9" w:name="_Ref69270806"/>
      <w:r w:rsidRPr="001D16B5">
        <w:rPr>
          <w:rFonts w:ascii="Times New Roman" w:hAnsi="Times New Roman" w:cs="Times New Roman"/>
          <w:i w:val="0"/>
          <w:iCs w:val="0"/>
          <w:color w:val="auto"/>
          <w:spacing w:val="-12"/>
          <w:sz w:val="24"/>
          <w:szCs w:val="24"/>
        </w:rPr>
        <w:t xml:space="preserve">Figure </w:t>
      </w:r>
      <w:r w:rsidR="00D22F28">
        <w:rPr>
          <w:rFonts w:ascii="Times New Roman" w:hAnsi="Times New Roman" w:cs="Times New Roman"/>
          <w:i w:val="0"/>
          <w:iCs w:val="0"/>
          <w:color w:val="auto"/>
          <w:spacing w:val="-12"/>
          <w:sz w:val="24"/>
          <w:szCs w:val="24"/>
        </w:rPr>
        <w:fldChar w:fldCharType="begin"/>
      </w:r>
      <w:r w:rsidR="00D22F28">
        <w:rPr>
          <w:rFonts w:ascii="Times New Roman" w:hAnsi="Times New Roman" w:cs="Times New Roman"/>
          <w:i w:val="0"/>
          <w:iCs w:val="0"/>
          <w:color w:val="auto"/>
          <w:spacing w:val="-12"/>
          <w:sz w:val="24"/>
          <w:szCs w:val="24"/>
        </w:rPr>
        <w:instrText xml:space="preserve"> STYLEREF 1 \s </w:instrText>
      </w:r>
      <w:r w:rsidR="00D22F28">
        <w:rPr>
          <w:rFonts w:ascii="Times New Roman" w:hAnsi="Times New Roman" w:cs="Times New Roman"/>
          <w:i w:val="0"/>
          <w:iCs w:val="0"/>
          <w:color w:val="auto"/>
          <w:spacing w:val="-12"/>
          <w:sz w:val="24"/>
          <w:szCs w:val="24"/>
        </w:rPr>
        <w:fldChar w:fldCharType="separate"/>
      </w:r>
      <w:r w:rsidR="00251F66">
        <w:rPr>
          <w:rFonts w:ascii="Times New Roman" w:hAnsi="Times New Roman" w:cs="Times New Roman"/>
          <w:i w:val="0"/>
          <w:iCs w:val="0"/>
          <w:noProof/>
          <w:color w:val="auto"/>
          <w:spacing w:val="-12"/>
          <w:sz w:val="24"/>
          <w:szCs w:val="24"/>
        </w:rPr>
        <w:t>2</w:t>
      </w:r>
      <w:r w:rsidR="00D22F28">
        <w:rPr>
          <w:rFonts w:ascii="Times New Roman" w:hAnsi="Times New Roman" w:cs="Times New Roman"/>
          <w:i w:val="0"/>
          <w:iCs w:val="0"/>
          <w:color w:val="auto"/>
          <w:spacing w:val="-12"/>
          <w:sz w:val="24"/>
          <w:szCs w:val="24"/>
        </w:rPr>
        <w:fldChar w:fldCharType="end"/>
      </w:r>
      <w:r w:rsidR="00D22F28">
        <w:rPr>
          <w:rFonts w:ascii="Times New Roman" w:hAnsi="Times New Roman" w:cs="Times New Roman"/>
          <w:i w:val="0"/>
          <w:iCs w:val="0"/>
          <w:color w:val="auto"/>
          <w:spacing w:val="-12"/>
          <w:sz w:val="24"/>
          <w:szCs w:val="24"/>
        </w:rPr>
        <w:noBreakHyphen/>
      </w:r>
      <w:r w:rsidR="00D22F28">
        <w:rPr>
          <w:rFonts w:ascii="Times New Roman" w:hAnsi="Times New Roman" w:cs="Times New Roman"/>
          <w:i w:val="0"/>
          <w:iCs w:val="0"/>
          <w:color w:val="auto"/>
          <w:spacing w:val="-12"/>
          <w:sz w:val="24"/>
          <w:szCs w:val="24"/>
        </w:rPr>
        <w:fldChar w:fldCharType="begin"/>
      </w:r>
      <w:r w:rsidR="00D22F28">
        <w:rPr>
          <w:rFonts w:ascii="Times New Roman" w:hAnsi="Times New Roman" w:cs="Times New Roman"/>
          <w:i w:val="0"/>
          <w:iCs w:val="0"/>
          <w:color w:val="auto"/>
          <w:spacing w:val="-12"/>
          <w:sz w:val="24"/>
          <w:szCs w:val="24"/>
        </w:rPr>
        <w:instrText xml:space="preserve"> SEQ Figure \* ARABIC \s 1 </w:instrText>
      </w:r>
      <w:r w:rsidR="00D22F28">
        <w:rPr>
          <w:rFonts w:ascii="Times New Roman" w:hAnsi="Times New Roman" w:cs="Times New Roman"/>
          <w:i w:val="0"/>
          <w:iCs w:val="0"/>
          <w:color w:val="auto"/>
          <w:spacing w:val="-12"/>
          <w:sz w:val="24"/>
          <w:szCs w:val="24"/>
        </w:rPr>
        <w:fldChar w:fldCharType="separate"/>
      </w:r>
      <w:r w:rsidR="00251F66">
        <w:rPr>
          <w:rFonts w:ascii="Times New Roman" w:hAnsi="Times New Roman" w:cs="Times New Roman"/>
          <w:i w:val="0"/>
          <w:iCs w:val="0"/>
          <w:noProof/>
          <w:color w:val="auto"/>
          <w:spacing w:val="-12"/>
          <w:sz w:val="24"/>
          <w:szCs w:val="24"/>
        </w:rPr>
        <w:t>1</w:t>
      </w:r>
      <w:r w:rsidR="00D22F28">
        <w:rPr>
          <w:rFonts w:ascii="Times New Roman" w:hAnsi="Times New Roman" w:cs="Times New Roman"/>
          <w:i w:val="0"/>
          <w:iCs w:val="0"/>
          <w:color w:val="auto"/>
          <w:spacing w:val="-12"/>
          <w:sz w:val="24"/>
          <w:szCs w:val="24"/>
        </w:rPr>
        <w:fldChar w:fldCharType="end"/>
      </w:r>
      <w:bookmarkEnd w:id="9"/>
      <w:r w:rsidR="004623E8" w:rsidRPr="001D16B5">
        <w:rPr>
          <w:rFonts w:ascii="Times New Roman" w:hAnsi="Times New Roman" w:cs="Times New Roman"/>
          <w:i w:val="0"/>
          <w:iCs w:val="0"/>
          <w:color w:val="auto"/>
          <w:spacing w:val="-12"/>
          <w:sz w:val="24"/>
          <w:szCs w:val="24"/>
        </w:rPr>
        <w:t xml:space="preserve"> </w:t>
      </w:r>
      <w:r w:rsidRPr="001D16B5">
        <w:rPr>
          <w:rFonts w:ascii="Times New Roman" w:hAnsi="Times New Roman" w:cs="Times New Roman"/>
          <w:i w:val="0"/>
          <w:iCs w:val="0"/>
          <w:color w:val="auto"/>
          <w:spacing w:val="-12"/>
          <w:sz w:val="24"/>
          <w:szCs w:val="24"/>
        </w:rPr>
        <w:t>IHE Process to create guid</w:t>
      </w:r>
      <w:r w:rsidR="004623E8" w:rsidRPr="001D16B5">
        <w:rPr>
          <w:rFonts w:ascii="Times New Roman" w:hAnsi="Times New Roman" w:cs="Times New Roman"/>
          <w:i w:val="0"/>
          <w:iCs w:val="0"/>
          <w:color w:val="auto"/>
          <w:spacing w:val="-12"/>
          <w:sz w:val="24"/>
          <w:szCs w:val="24"/>
        </w:rPr>
        <w:t>e</w:t>
      </w:r>
      <w:r w:rsidRPr="001D16B5">
        <w:rPr>
          <w:rFonts w:ascii="Times New Roman" w:hAnsi="Times New Roman" w:cs="Times New Roman"/>
          <w:i w:val="0"/>
          <w:iCs w:val="0"/>
          <w:color w:val="auto"/>
          <w:spacing w:val="-12"/>
          <w:sz w:val="24"/>
          <w:szCs w:val="24"/>
        </w:rPr>
        <w:t>line for implementation of health information technology</w:t>
      </w:r>
      <w:r w:rsidR="004A1626" w:rsidRPr="001D16B5">
        <w:rPr>
          <w:rFonts w:ascii="Times New Roman" w:eastAsia="Times New Roman" w:hAnsi="Times New Roman" w:cs="Times New Roman"/>
          <w:i w:val="0"/>
          <w:iCs w:val="0"/>
          <w:color w:val="auto"/>
          <w:spacing w:val="-12"/>
          <w:sz w:val="24"/>
          <w:szCs w:val="24"/>
        </w:rPr>
        <w:t xml:space="preserve"> </w:t>
      </w:r>
      <w:r w:rsidR="004A1626" w:rsidRPr="001D16B5">
        <w:rPr>
          <w:rFonts w:ascii="Times New Roman" w:eastAsia="Times New Roman" w:hAnsi="Times New Roman" w:cs="Times New Roman"/>
          <w:i w:val="0"/>
          <w:iCs w:val="0"/>
          <w:color w:val="auto"/>
          <w:spacing w:val="-12"/>
          <w:sz w:val="24"/>
          <w:szCs w:val="24"/>
        </w:rPr>
        <w:fldChar w:fldCharType="begin" w:fldLock="1"/>
      </w:r>
      <w:r w:rsidR="00572A37">
        <w:rPr>
          <w:rFonts w:ascii="Times New Roman" w:eastAsia="Times New Roman" w:hAnsi="Times New Roman" w:cs="Times New Roman"/>
          <w:i w:val="0"/>
          <w:iCs w:val="0"/>
          <w:color w:val="auto"/>
          <w:spacing w:val="-12"/>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rFonts w:ascii="Times New Roman" w:eastAsia="Times New Roman" w:hAnsi="Times New Roman" w:cs="Times New Roman"/>
          <w:i w:val="0"/>
          <w:iCs w:val="0"/>
          <w:color w:val="auto"/>
          <w:spacing w:val="-12"/>
          <w:sz w:val="24"/>
          <w:szCs w:val="24"/>
        </w:rPr>
        <w:fldChar w:fldCharType="separate"/>
      </w:r>
      <w:r w:rsidR="00572A37" w:rsidRPr="00572A37">
        <w:rPr>
          <w:rFonts w:ascii="Times New Roman" w:eastAsia="Times New Roman" w:hAnsi="Times New Roman" w:cs="Times New Roman"/>
          <w:i w:val="0"/>
          <w:iCs w:val="0"/>
          <w:noProof/>
          <w:color w:val="auto"/>
          <w:spacing w:val="-12"/>
          <w:sz w:val="24"/>
          <w:szCs w:val="24"/>
        </w:rPr>
        <w:t>[20]</w:t>
      </w:r>
      <w:r w:rsidR="004A1626" w:rsidRPr="001D16B5">
        <w:rPr>
          <w:rFonts w:ascii="Times New Roman" w:eastAsia="Times New Roman" w:hAnsi="Times New Roman" w:cs="Times New Roman"/>
          <w:i w:val="0"/>
          <w:iCs w:val="0"/>
          <w:color w:val="auto"/>
          <w:spacing w:val="-12"/>
          <w:sz w:val="24"/>
          <w:szCs w:val="24"/>
        </w:rPr>
        <w:fldChar w:fldCharType="end"/>
      </w:r>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2 IHE Integration Profiles</w:t>
      </w:r>
    </w:p>
    <w:p w14:paraId="0CAEEAD4" w14:textId="2FE763C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They address critical interoperability issues related to information access for care providers and patients, clinical workflow, security, administration, and information infrastructure. IHE Profile was purposely designed to offers a clear implementation path for IT developers to develop and implement IT systems for a healthcare organization that meets the need and compatible with the environment of the healthcare industry while also aiding them in dealing with various kinds of communication standards existing within the healthcare IT domain. These profiles organize and leverage the integration capabilities that can be achieved by the coordinated implementation of communication standards, such as DICOM, HL7 W3C, </w:t>
      </w:r>
      <w:r w:rsidR="00362E94" w:rsidRPr="00362E94">
        <w:rPr>
          <w:rFonts w:ascii="Times New Roman" w:hAnsi="Times New Roman" w:cs="Times New Roman"/>
          <w:sz w:val="24"/>
          <w:szCs w:val="24"/>
        </w:rPr>
        <w:lastRenderedPageBreak/>
        <w:t>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p>
    <w:p w14:paraId="0F333C06" w14:textId="15A23B5E"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 further explanation into the specifications of cross-transaction and content used in Document Sharing Profiles. The fourth volume provid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Start w:id="10" w:name="Lit2_3"/>
      <w:bookmarkEnd w:id="10"/>
    </w:p>
    <w:p w14:paraId="0FCADF81" w14:textId="39ABCCAC"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w:t>
      </w:r>
      <w:r w:rsidRPr="007B5752">
        <w:rPr>
          <w:rFonts w:ascii="Times New Roman" w:hAnsi="Times New Roman" w:cs="Times New Roman"/>
          <w:sz w:val="24"/>
          <w:szCs w:val="24"/>
        </w:rPr>
        <w:lastRenderedPageBreak/>
        <w:t xml:space="preserve">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3]</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00D87F70">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w:t>
      </w:r>
      <w:proofErr w:type="gramStart"/>
      <w:r w:rsidR="0064332C" w:rsidRPr="007B5752">
        <w:rPr>
          <w:rFonts w:ascii="Times New Roman" w:hAnsi="Times New Roman" w:cs="Times New Roman"/>
          <w:sz w:val="24"/>
          <w:szCs w:val="24"/>
        </w:rPr>
        <w:t>make</w:t>
      </w:r>
      <w:proofErr w:type="gramEnd"/>
      <w:r w:rsidR="0064332C" w:rsidRPr="007B5752">
        <w:rPr>
          <w:rFonts w:ascii="Times New Roman" w:hAnsi="Times New Roman" w:cs="Times New Roman"/>
          <w:sz w:val="24"/>
          <w:szCs w:val="24"/>
        </w:rPr>
        <w:t xml:space="preserv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23FD2EB9"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251F66" w:rsidRPr="00251F66">
        <w:rPr>
          <w:rFonts w:ascii="Times New Roman" w:hAnsi="Times New Roman" w:cs="Times New Roman"/>
          <w:sz w:val="24"/>
          <w:szCs w:val="24"/>
        </w:rPr>
        <w:t xml:space="preserve">Figure </w:t>
      </w:r>
      <w:r w:rsidR="00251F66" w:rsidRPr="00251F66">
        <w:rPr>
          <w:rFonts w:ascii="Times New Roman" w:hAnsi="Times New Roman" w:cs="Times New Roman"/>
          <w:noProof/>
          <w:sz w:val="24"/>
          <w:szCs w:val="24"/>
        </w:rPr>
        <w:t>2</w:t>
      </w:r>
      <w:r w:rsidR="00251F66" w:rsidRPr="00251F66">
        <w:rPr>
          <w:rFonts w:ascii="Times New Roman" w:hAnsi="Times New Roman" w:cs="Times New Roman"/>
          <w:noProof/>
          <w:sz w:val="24"/>
          <w:szCs w:val="24"/>
        </w:rPr>
        <w:noBreakHyphen/>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For exampl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This made it called ‘XDS Integrated Document Source Repository actor’. The XDS Integrated Document Source Repository function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125D6F5E"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The message transaction in this process will 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w:t>
      </w:r>
      <w:r w:rsidRPr="007B5752">
        <w:rPr>
          <w:rFonts w:ascii="Times New Roman" w:hAnsi="Times New Roman" w:cs="Times New Roman"/>
          <w:sz w:val="24"/>
          <w:szCs w:val="24"/>
        </w:rPr>
        <w:lastRenderedPageBreak/>
        <w:t>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6E2D70BF" w:rsidR="003A26E0" w:rsidRDefault="003A26E0" w:rsidP="004B4F40">
      <w:pPr>
        <w:pStyle w:val="Caption"/>
        <w:jc w:val="center"/>
        <w:rPr>
          <w:rFonts w:ascii="Times New Roman" w:hAnsi="Times New Roman" w:cs="Times New Roman"/>
          <w:i w:val="0"/>
          <w:iCs w:val="0"/>
          <w:noProof/>
          <w:color w:val="auto"/>
          <w:spacing w:val="-6"/>
          <w:sz w:val="24"/>
          <w:szCs w:val="24"/>
        </w:rPr>
      </w:pPr>
      <w:bookmarkStart w:id="11" w:name="_Ref7291759"/>
      <w:bookmarkStart w:id="12" w:name="_Ref7291652"/>
      <w:r w:rsidRPr="00695B3C">
        <w:rPr>
          <w:rFonts w:ascii="Times New Roman" w:hAnsi="Times New Roman" w:cs="Times New Roman"/>
          <w:i w:val="0"/>
          <w:iCs w:val="0"/>
          <w:color w:val="auto"/>
          <w:spacing w:val="-6"/>
          <w:sz w:val="24"/>
          <w:szCs w:val="24"/>
        </w:rPr>
        <w:t xml:space="preserve">Figure </w:t>
      </w:r>
      <w:r w:rsidR="00D22F28">
        <w:rPr>
          <w:rFonts w:ascii="Times New Roman" w:hAnsi="Times New Roman" w:cs="Times New Roman"/>
          <w:i w:val="0"/>
          <w:iCs w:val="0"/>
          <w:color w:val="auto"/>
          <w:spacing w:val="-6"/>
          <w:sz w:val="24"/>
          <w:szCs w:val="24"/>
        </w:rPr>
        <w:fldChar w:fldCharType="begin"/>
      </w:r>
      <w:r w:rsidR="00D22F28">
        <w:rPr>
          <w:rFonts w:ascii="Times New Roman" w:hAnsi="Times New Roman" w:cs="Times New Roman"/>
          <w:i w:val="0"/>
          <w:iCs w:val="0"/>
          <w:color w:val="auto"/>
          <w:spacing w:val="-6"/>
          <w:sz w:val="24"/>
          <w:szCs w:val="24"/>
        </w:rPr>
        <w:instrText xml:space="preserve"> STYLEREF 1 \s </w:instrText>
      </w:r>
      <w:r w:rsidR="00D22F28">
        <w:rPr>
          <w:rFonts w:ascii="Times New Roman" w:hAnsi="Times New Roman" w:cs="Times New Roman"/>
          <w:i w:val="0"/>
          <w:iCs w:val="0"/>
          <w:color w:val="auto"/>
          <w:spacing w:val="-6"/>
          <w:sz w:val="24"/>
          <w:szCs w:val="24"/>
        </w:rPr>
        <w:fldChar w:fldCharType="separate"/>
      </w:r>
      <w:r w:rsidR="00251F66">
        <w:rPr>
          <w:rFonts w:ascii="Times New Roman" w:hAnsi="Times New Roman" w:cs="Times New Roman"/>
          <w:i w:val="0"/>
          <w:iCs w:val="0"/>
          <w:noProof/>
          <w:color w:val="auto"/>
          <w:spacing w:val="-6"/>
          <w:sz w:val="24"/>
          <w:szCs w:val="24"/>
        </w:rPr>
        <w:t>2</w:t>
      </w:r>
      <w:r w:rsidR="00D22F28">
        <w:rPr>
          <w:rFonts w:ascii="Times New Roman" w:hAnsi="Times New Roman" w:cs="Times New Roman"/>
          <w:i w:val="0"/>
          <w:iCs w:val="0"/>
          <w:color w:val="auto"/>
          <w:spacing w:val="-6"/>
          <w:sz w:val="24"/>
          <w:szCs w:val="24"/>
        </w:rPr>
        <w:fldChar w:fldCharType="end"/>
      </w:r>
      <w:r w:rsidR="00D22F28">
        <w:rPr>
          <w:rFonts w:ascii="Times New Roman" w:hAnsi="Times New Roman" w:cs="Times New Roman"/>
          <w:i w:val="0"/>
          <w:iCs w:val="0"/>
          <w:color w:val="auto"/>
          <w:spacing w:val="-6"/>
          <w:sz w:val="24"/>
          <w:szCs w:val="24"/>
        </w:rPr>
        <w:noBreakHyphen/>
      </w:r>
      <w:r w:rsidR="00D22F28">
        <w:rPr>
          <w:rFonts w:ascii="Times New Roman" w:hAnsi="Times New Roman" w:cs="Times New Roman"/>
          <w:i w:val="0"/>
          <w:iCs w:val="0"/>
          <w:color w:val="auto"/>
          <w:spacing w:val="-6"/>
          <w:sz w:val="24"/>
          <w:szCs w:val="24"/>
        </w:rPr>
        <w:fldChar w:fldCharType="begin"/>
      </w:r>
      <w:r w:rsidR="00D22F28">
        <w:rPr>
          <w:rFonts w:ascii="Times New Roman" w:hAnsi="Times New Roman" w:cs="Times New Roman"/>
          <w:i w:val="0"/>
          <w:iCs w:val="0"/>
          <w:color w:val="auto"/>
          <w:spacing w:val="-6"/>
          <w:sz w:val="24"/>
          <w:szCs w:val="24"/>
        </w:rPr>
        <w:instrText xml:space="preserve"> SEQ Figure \* ARABIC \s 1 </w:instrText>
      </w:r>
      <w:r w:rsidR="00D22F28">
        <w:rPr>
          <w:rFonts w:ascii="Times New Roman" w:hAnsi="Times New Roman" w:cs="Times New Roman"/>
          <w:i w:val="0"/>
          <w:iCs w:val="0"/>
          <w:color w:val="auto"/>
          <w:spacing w:val="-6"/>
          <w:sz w:val="24"/>
          <w:szCs w:val="24"/>
        </w:rPr>
        <w:fldChar w:fldCharType="separate"/>
      </w:r>
      <w:r w:rsidR="00251F66">
        <w:rPr>
          <w:rFonts w:ascii="Times New Roman" w:hAnsi="Times New Roman" w:cs="Times New Roman"/>
          <w:i w:val="0"/>
          <w:iCs w:val="0"/>
          <w:noProof/>
          <w:color w:val="auto"/>
          <w:spacing w:val="-6"/>
          <w:sz w:val="24"/>
          <w:szCs w:val="24"/>
        </w:rPr>
        <w:t>2</w:t>
      </w:r>
      <w:r w:rsidR="00D22F28">
        <w:rPr>
          <w:rFonts w:ascii="Times New Roman" w:hAnsi="Times New Roman" w:cs="Times New Roman"/>
          <w:i w:val="0"/>
          <w:iCs w:val="0"/>
          <w:color w:val="auto"/>
          <w:spacing w:val="-6"/>
          <w:sz w:val="24"/>
          <w:szCs w:val="24"/>
        </w:rPr>
        <w:fldChar w:fldCharType="end"/>
      </w:r>
      <w:bookmarkEnd w:id="11"/>
      <w:r w:rsidRPr="00695B3C">
        <w:rPr>
          <w:rFonts w:ascii="Times New Roman" w:hAnsi="Times New Roman" w:cs="Times New Roman"/>
          <w:i w:val="0"/>
          <w:iCs w:val="0"/>
          <w:noProof/>
          <w:color w:val="auto"/>
          <w:spacing w:val="-6"/>
          <w:sz w:val="24"/>
          <w:szCs w:val="24"/>
        </w:rPr>
        <w:t xml:space="preserve"> Cross-Enterprise Document Sharing - b Diagram </w:t>
      </w:r>
      <w:r w:rsidRPr="00695B3C">
        <w:rPr>
          <w:rFonts w:ascii="Times New Roman" w:hAnsi="Times New Roman" w:cs="Times New Roman"/>
          <w:i w:val="0"/>
          <w:iCs w:val="0"/>
          <w:noProof/>
          <w:color w:val="auto"/>
          <w:spacing w:val="-6"/>
          <w:sz w:val="24"/>
          <w:szCs w:val="24"/>
        </w:rPr>
        <w:fldChar w:fldCharType="begin" w:fldLock="1"/>
      </w:r>
      <w:r w:rsidR="00572A37">
        <w:rPr>
          <w:rFonts w:ascii="Times New Roman" w:hAnsi="Times New Roman" w:cs="Times New Roman"/>
          <w:i w:val="0"/>
          <w:iCs w:val="0"/>
          <w:noProof/>
          <w:color w:val="auto"/>
          <w:spacing w:val="-6"/>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rFonts w:ascii="Times New Roman" w:hAnsi="Times New Roman" w:cs="Times New Roman"/>
          <w:i w:val="0"/>
          <w:iCs w:val="0"/>
          <w:noProof/>
          <w:color w:val="auto"/>
          <w:spacing w:val="-6"/>
          <w:sz w:val="24"/>
          <w:szCs w:val="24"/>
        </w:rPr>
        <w:fldChar w:fldCharType="separate"/>
      </w:r>
      <w:r w:rsidR="00572A37" w:rsidRPr="00572A37">
        <w:rPr>
          <w:rFonts w:ascii="Times New Roman" w:hAnsi="Times New Roman" w:cs="Times New Roman"/>
          <w:i w:val="0"/>
          <w:iCs w:val="0"/>
          <w:noProof/>
          <w:color w:val="auto"/>
          <w:spacing w:val="-6"/>
          <w:sz w:val="24"/>
          <w:szCs w:val="24"/>
        </w:rPr>
        <w:t>[22]</w:t>
      </w:r>
      <w:r w:rsidRPr="00695B3C">
        <w:rPr>
          <w:rFonts w:ascii="Times New Roman" w:hAnsi="Times New Roman" w:cs="Times New Roman"/>
          <w:i w:val="0"/>
          <w:iCs w:val="0"/>
          <w:noProof/>
          <w:color w:val="auto"/>
          <w:spacing w:val="-6"/>
          <w:sz w:val="24"/>
          <w:szCs w:val="24"/>
        </w:rPr>
        <w:fldChar w:fldCharType="end"/>
      </w:r>
      <w:bookmarkEnd w:id="12"/>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XDS Transaction Format Types</w:t>
      </w:r>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w:t>
      </w:r>
      <w:proofErr w:type="gramStart"/>
      <w:r w:rsidRPr="007B5752">
        <w:rPr>
          <w:rFonts w:ascii="Times New Roman" w:hAnsi="Times New Roman" w:cs="Times New Roman"/>
          <w:sz w:val="24"/>
          <w:szCs w:val="24"/>
        </w:rPr>
        <w:t>types</w:t>
      </w:r>
      <w:proofErr w:type="gramEnd"/>
      <w:r w:rsidRPr="007B5752">
        <w:rPr>
          <w:rFonts w:ascii="Times New Roman" w:hAnsi="Times New Roman" w:cs="Times New Roman"/>
          <w:sz w:val="24"/>
          <w:szCs w:val="24"/>
        </w:rPr>
        <w:t xml:space="preserve">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3D7D8DF4"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proofErr w:type="gramStart"/>
      <w:r w:rsidR="00F053A9" w:rsidRPr="007B5752">
        <w:rPr>
          <w:rFonts w:ascii="Times New Roman" w:hAnsi="Times New Roman" w:cs="Times New Roman"/>
          <w:sz w:val="24"/>
          <w:szCs w:val="24"/>
        </w:rPr>
        <w:t>define</w:t>
      </w:r>
      <w:proofErr w:type="gramEnd"/>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w:t>
      </w:r>
      <w:proofErr w:type="gramStart"/>
      <w:r w:rsidR="006232C7" w:rsidRPr="007B5752">
        <w:rPr>
          <w:rFonts w:ascii="Times New Roman" w:hAnsi="Times New Roman" w:cs="Times New Roman"/>
          <w:sz w:val="24"/>
          <w:szCs w:val="24"/>
        </w:rPr>
        <w:t>require</w:t>
      </w:r>
      <w:proofErr w:type="gramEnd"/>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proofErr w:type="gramStart"/>
      <w:r w:rsidR="00694053" w:rsidRPr="007B5752">
        <w:rPr>
          <w:rFonts w:ascii="Times New Roman" w:hAnsi="Times New Roman" w:cs="Times New Roman"/>
          <w:sz w:val="24"/>
          <w:szCs w:val="24"/>
        </w:rPr>
        <w:t>will</w:t>
      </w:r>
      <w:proofErr w:type="gramEnd"/>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3E209DA"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proofErr w:type="gramStart"/>
      <w:r w:rsidR="009527CF" w:rsidRPr="007B5752">
        <w:rPr>
          <w:rFonts w:ascii="Times New Roman" w:hAnsi="Times New Roman" w:cs="Times New Roman"/>
          <w:sz w:val="24"/>
          <w:szCs w:val="24"/>
        </w:rPr>
        <w:t>define</w:t>
      </w:r>
      <w:proofErr w:type="gramEnd"/>
      <w:r w:rsidR="009527CF" w:rsidRPr="007B5752">
        <w:rPr>
          <w:rFonts w:ascii="Times New Roman" w:hAnsi="Times New Roman" w:cs="Times New Roman"/>
          <w:sz w:val="24"/>
          <w:szCs w:val="24"/>
        </w:rPr>
        <w:t xml:space="preserve"> XML schema for message that send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2CA45C32"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p>
    <w:p w14:paraId="0AD18FEC" w14:textId="490D3BBE"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69266203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251F66" w:rsidRPr="00D9339E">
        <w:rPr>
          <w:rFonts w:ascii="Times New Roman" w:hAnsi="Times New Roman" w:cs="Times New Roman"/>
          <w:sz w:val="24"/>
          <w:szCs w:val="24"/>
        </w:rPr>
        <w:t xml:space="preserve">Table </w:t>
      </w:r>
      <w:r w:rsidR="00251F66">
        <w:rPr>
          <w:rFonts w:ascii="Times New Roman" w:hAnsi="Times New Roman" w:cs="Times New Roman"/>
          <w:i/>
          <w:iCs/>
          <w:noProof/>
          <w:sz w:val="24"/>
          <w:szCs w:val="24"/>
        </w:rPr>
        <w:t>1</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251F66" w:rsidRPr="00F95571">
        <w:rPr>
          <w:rFonts w:ascii="Times New Roman" w:hAnsi="Times New Roman" w:cs="Times New Roman"/>
          <w:sz w:val="24"/>
          <w:szCs w:val="24"/>
        </w:rPr>
        <w:t xml:space="preserve">Table </w:t>
      </w:r>
      <w:r w:rsidR="00251F66">
        <w:rPr>
          <w:rFonts w:ascii="Times New Roman" w:hAnsi="Times New Roman" w:cs="Times New Roman"/>
          <w:i/>
          <w:iCs/>
          <w:noProof/>
          <w:sz w:val="24"/>
          <w:szCs w:val="24"/>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251F66" w:rsidRPr="003E35EF">
        <w:rPr>
          <w:rFonts w:ascii="Times New Roman" w:hAnsi="Times New Roman" w:cs="Times New Roman"/>
          <w:sz w:val="24"/>
          <w:szCs w:val="24"/>
        </w:rPr>
        <w:t xml:space="preserve">Table </w:t>
      </w:r>
      <w:r w:rsidR="00251F66">
        <w:rPr>
          <w:rFonts w:ascii="Times New Roman" w:hAnsi="Times New Roman" w:cs="Times New Roman"/>
          <w:i/>
          <w:iCs/>
          <w:noProof/>
          <w:sz w:val="24"/>
          <w:szCs w:val="24"/>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131774C7" w14:textId="7577DFD8" w:rsidR="009E41BE" w:rsidRPr="00A24A12" w:rsidRDefault="001A52B5"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69B8DA8A" w14:textId="44E6DE92" w:rsidR="00D9339E" w:rsidRPr="00D9339E" w:rsidRDefault="00D9339E" w:rsidP="00D9339E">
      <w:pPr>
        <w:pStyle w:val="Caption"/>
        <w:keepNext/>
        <w:jc w:val="center"/>
        <w:rPr>
          <w:rFonts w:ascii="Times New Roman" w:hAnsi="Times New Roman" w:cs="Times New Roman"/>
          <w:i w:val="0"/>
          <w:iCs w:val="0"/>
          <w:color w:val="auto"/>
          <w:sz w:val="24"/>
          <w:szCs w:val="24"/>
        </w:rPr>
      </w:pPr>
      <w:bookmarkStart w:id="13" w:name="_Ref69266203"/>
      <w:bookmarkStart w:id="14" w:name="_Ref69266291"/>
      <w:r w:rsidRPr="00D9339E">
        <w:rPr>
          <w:rFonts w:ascii="Times New Roman" w:hAnsi="Times New Roman" w:cs="Times New Roman"/>
          <w:i w:val="0"/>
          <w:iCs w:val="0"/>
          <w:color w:val="auto"/>
          <w:sz w:val="24"/>
          <w:szCs w:val="24"/>
        </w:rPr>
        <w:t xml:space="preserve">Table </w:t>
      </w:r>
      <w:r w:rsidRPr="00D9339E">
        <w:rPr>
          <w:rFonts w:ascii="Times New Roman" w:hAnsi="Times New Roman" w:cs="Times New Roman"/>
          <w:i w:val="0"/>
          <w:iCs w:val="0"/>
          <w:color w:val="auto"/>
          <w:sz w:val="24"/>
          <w:szCs w:val="24"/>
        </w:rPr>
        <w:fldChar w:fldCharType="begin"/>
      </w:r>
      <w:r w:rsidRPr="00D9339E">
        <w:rPr>
          <w:rFonts w:ascii="Times New Roman" w:hAnsi="Times New Roman" w:cs="Times New Roman"/>
          <w:i w:val="0"/>
          <w:iCs w:val="0"/>
          <w:color w:val="auto"/>
          <w:sz w:val="24"/>
          <w:szCs w:val="24"/>
        </w:rPr>
        <w:instrText xml:space="preserve"> SEQ Table \* ARABIC </w:instrText>
      </w:r>
      <w:r w:rsidRPr="00D9339E">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1</w:t>
      </w:r>
      <w:r w:rsidRPr="00D9339E">
        <w:rPr>
          <w:rFonts w:ascii="Times New Roman" w:hAnsi="Times New Roman" w:cs="Times New Roman"/>
          <w:i w:val="0"/>
          <w:iCs w:val="0"/>
          <w:color w:val="auto"/>
          <w:sz w:val="24"/>
          <w:szCs w:val="24"/>
        </w:rPr>
        <w:fldChar w:fldCharType="end"/>
      </w:r>
      <w:bookmarkEnd w:id="13"/>
      <w:r w:rsidRPr="00D9339E">
        <w:rPr>
          <w:rFonts w:ascii="Times New Roman" w:hAnsi="Times New Roman" w:cs="Times New Roman"/>
          <w:i w:val="0"/>
          <w:iCs w:val="0"/>
          <w:color w:val="auto"/>
          <w:sz w:val="24"/>
          <w:szCs w:val="24"/>
        </w:rPr>
        <w:t xml:space="preserve"> </w:t>
      </w:r>
      <w:bookmarkStart w:id="15" w:name="_Ref69266279"/>
      <w:proofErr w:type="spellStart"/>
      <w:r w:rsidRPr="00D9339E">
        <w:rPr>
          <w:rFonts w:ascii="Times New Roman" w:hAnsi="Times New Roman" w:cs="Times New Roman"/>
          <w:i w:val="0"/>
          <w:iCs w:val="0"/>
          <w:color w:val="auto"/>
          <w:sz w:val="24"/>
          <w:szCs w:val="24"/>
        </w:rPr>
        <w:t>SubmissionSet</w:t>
      </w:r>
      <w:proofErr w:type="spellEnd"/>
      <w:r w:rsidRPr="00D9339E">
        <w:rPr>
          <w:rFonts w:ascii="Times New Roman" w:hAnsi="Times New Roman" w:cs="Times New Roman"/>
          <w:i w:val="0"/>
          <w:iCs w:val="0"/>
          <w:color w:val="auto"/>
          <w:sz w:val="24"/>
          <w:szCs w:val="24"/>
        </w:rPr>
        <w:t xml:space="preserve"> Metadata Attributes</w:t>
      </w:r>
      <w:bookmarkEnd w:id="14"/>
      <w:bookmarkEnd w:id="15"/>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61CAC236" w:rsidR="00F95571" w:rsidRPr="00F95571" w:rsidRDefault="00F95571" w:rsidP="00F95571">
      <w:pPr>
        <w:pStyle w:val="Caption"/>
        <w:keepNext/>
        <w:jc w:val="center"/>
        <w:rPr>
          <w:rFonts w:ascii="Times New Roman" w:hAnsi="Times New Roman" w:cs="Times New Roman"/>
          <w:i w:val="0"/>
          <w:iCs w:val="0"/>
          <w:color w:val="auto"/>
          <w:sz w:val="24"/>
          <w:szCs w:val="24"/>
        </w:rPr>
      </w:pPr>
      <w:bookmarkStart w:id="16" w:name="_Ref72933640"/>
      <w:bookmarkStart w:id="17" w:name="_Ref69266323"/>
      <w:r w:rsidRPr="00F95571">
        <w:rPr>
          <w:rFonts w:ascii="Times New Roman" w:hAnsi="Times New Roman" w:cs="Times New Roman"/>
          <w:i w:val="0"/>
          <w:iCs w:val="0"/>
          <w:color w:val="auto"/>
          <w:sz w:val="24"/>
          <w:szCs w:val="24"/>
        </w:rPr>
        <w:t xml:space="preserve">Table </w:t>
      </w:r>
      <w:r w:rsidRPr="00F95571">
        <w:rPr>
          <w:rFonts w:ascii="Times New Roman" w:hAnsi="Times New Roman" w:cs="Times New Roman"/>
          <w:i w:val="0"/>
          <w:iCs w:val="0"/>
          <w:color w:val="auto"/>
          <w:sz w:val="24"/>
          <w:szCs w:val="24"/>
        </w:rPr>
        <w:fldChar w:fldCharType="begin"/>
      </w:r>
      <w:r w:rsidRPr="00F95571">
        <w:rPr>
          <w:rFonts w:ascii="Times New Roman" w:hAnsi="Times New Roman" w:cs="Times New Roman"/>
          <w:i w:val="0"/>
          <w:iCs w:val="0"/>
          <w:color w:val="auto"/>
          <w:sz w:val="24"/>
          <w:szCs w:val="24"/>
        </w:rPr>
        <w:instrText xml:space="preserve"> SEQ Table \* ARABIC </w:instrText>
      </w:r>
      <w:r w:rsidRPr="00F95571">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2</w:t>
      </w:r>
      <w:r w:rsidRPr="00F95571">
        <w:rPr>
          <w:rFonts w:ascii="Times New Roman" w:hAnsi="Times New Roman" w:cs="Times New Roman"/>
          <w:i w:val="0"/>
          <w:iCs w:val="0"/>
          <w:color w:val="auto"/>
          <w:sz w:val="24"/>
          <w:szCs w:val="24"/>
        </w:rPr>
        <w:fldChar w:fldCharType="end"/>
      </w:r>
      <w:bookmarkEnd w:id="16"/>
      <w:r w:rsidRPr="00F95571">
        <w:rPr>
          <w:rFonts w:ascii="Times New Roman" w:hAnsi="Times New Roman" w:cs="Times New Roman"/>
          <w:i w:val="0"/>
          <w:iCs w:val="0"/>
          <w:color w:val="auto"/>
          <w:sz w:val="24"/>
          <w:szCs w:val="24"/>
        </w:rPr>
        <w:t xml:space="preserve"> </w:t>
      </w:r>
      <w:bookmarkStart w:id="18" w:name="_Ref69266313"/>
      <w:r w:rsidRPr="00F95571">
        <w:rPr>
          <w:rFonts w:ascii="Times New Roman" w:hAnsi="Times New Roman" w:cs="Times New Roman"/>
          <w:i w:val="0"/>
          <w:iCs w:val="0"/>
          <w:color w:val="auto"/>
          <w:sz w:val="24"/>
          <w:szCs w:val="24"/>
        </w:rPr>
        <w:t>Folder Metadata Attributes</w:t>
      </w:r>
      <w:bookmarkEnd w:id="17"/>
      <w:bookmarkEnd w:id="18"/>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66E7E5E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2E181790" w:rsidR="003E35EF" w:rsidRPr="003E35EF" w:rsidRDefault="003E35EF" w:rsidP="003E35EF">
      <w:pPr>
        <w:pStyle w:val="Caption"/>
        <w:keepNext/>
        <w:jc w:val="center"/>
        <w:rPr>
          <w:rFonts w:ascii="Times New Roman" w:hAnsi="Times New Roman" w:cs="Times New Roman"/>
          <w:i w:val="0"/>
          <w:iCs w:val="0"/>
          <w:color w:val="auto"/>
          <w:sz w:val="24"/>
          <w:szCs w:val="24"/>
        </w:rPr>
      </w:pPr>
      <w:bookmarkStart w:id="19" w:name="_Ref72933659"/>
      <w:bookmarkStart w:id="20" w:name="_Ref69266329"/>
      <w:r w:rsidRPr="003E35EF">
        <w:rPr>
          <w:rFonts w:ascii="Times New Roman" w:hAnsi="Times New Roman" w:cs="Times New Roman"/>
          <w:i w:val="0"/>
          <w:iCs w:val="0"/>
          <w:color w:val="auto"/>
          <w:sz w:val="24"/>
          <w:szCs w:val="24"/>
        </w:rPr>
        <w:t xml:space="preserve">Table </w:t>
      </w:r>
      <w:r w:rsidRPr="003E35EF">
        <w:rPr>
          <w:rFonts w:ascii="Times New Roman" w:hAnsi="Times New Roman" w:cs="Times New Roman"/>
          <w:i w:val="0"/>
          <w:iCs w:val="0"/>
          <w:color w:val="auto"/>
          <w:sz w:val="24"/>
          <w:szCs w:val="24"/>
        </w:rPr>
        <w:fldChar w:fldCharType="begin"/>
      </w:r>
      <w:r w:rsidRPr="003E35EF">
        <w:rPr>
          <w:rFonts w:ascii="Times New Roman" w:hAnsi="Times New Roman" w:cs="Times New Roman"/>
          <w:i w:val="0"/>
          <w:iCs w:val="0"/>
          <w:color w:val="auto"/>
          <w:sz w:val="24"/>
          <w:szCs w:val="24"/>
        </w:rPr>
        <w:instrText xml:space="preserve"> SEQ Table \* ARABIC </w:instrText>
      </w:r>
      <w:r w:rsidRPr="003E35EF">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Pr="003E35EF">
        <w:rPr>
          <w:rFonts w:ascii="Times New Roman" w:hAnsi="Times New Roman" w:cs="Times New Roman"/>
          <w:i w:val="0"/>
          <w:iCs w:val="0"/>
          <w:color w:val="auto"/>
          <w:sz w:val="24"/>
          <w:szCs w:val="24"/>
        </w:rPr>
        <w:fldChar w:fldCharType="end"/>
      </w:r>
      <w:bookmarkEnd w:id="19"/>
      <w:r w:rsidRPr="003E35EF">
        <w:rPr>
          <w:rFonts w:ascii="Times New Roman" w:hAnsi="Times New Roman" w:cs="Times New Roman"/>
          <w:i w:val="0"/>
          <w:iCs w:val="0"/>
          <w:color w:val="auto"/>
          <w:sz w:val="24"/>
          <w:szCs w:val="24"/>
        </w:rPr>
        <w:t xml:space="preserve"> </w:t>
      </w:r>
      <w:bookmarkStart w:id="21" w:name="_Ref69266317"/>
      <w:proofErr w:type="spellStart"/>
      <w:r w:rsidRPr="003E35EF">
        <w:rPr>
          <w:rFonts w:ascii="Times New Roman" w:hAnsi="Times New Roman" w:cs="Times New Roman"/>
          <w:i w:val="0"/>
          <w:iCs w:val="0"/>
          <w:color w:val="auto"/>
          <w:sz w:val="24"/>
          <w:szCs w:val="24"/>
        </w:rPr>
        <w:t>DocumentEntry</w:t>
      </w:r>
      <w:proofErr w:type="spellEnd"/>
      <w:r w:rsidRPr="003E35EF">
        <w:rPr>
          <w:rFonts w:ascii="Times New Roman" w:hAnsi="Times New Roman" w:cs="Times New Roman"/>
          <w:i w:val="0"/>
          <w:iCs w:val="0"/>
          <w:color w:val="auto"/>
          <w:sz w:val="24"/>
          <w:szCs w:val="24"/>
        </w:rPr>
        <w:t xml:space="preserve"> Metadata Attributes</w:t>
      </w:r>
      <w:bookmarkEnd w:id="20"/>
      <w:bookmarkEnd w:id="21"/>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lastRenderedPageBreak/>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lastRenderedPageBreak/>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57D22683" w14:textId="77777777" w:rsidR="004B4F40" w:rsidRDefault="004B4F40" w:rsidP="00737723">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Blockchain Technology</w:t>
      </w:r>
      <w:bookmarkStart w:id="22" w:name="Lit2_4"/>
      <w:bookmarkEnd w:id="22"/>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Definition of Blockchain</w:t>
      </w:r>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6BA3FD4C"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 xml:space="preserve">This technology became widely known in 2009 with the launch of the Bitcoin network as the first widely known Blockchain network with its purpose as cryptocurrency, followed by multi-purpose Blockchains like Ethereum and many other platforms with their own application.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l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Benefit of Blockchain</w:t>
      </w:r>
    </w:p>
    <w:p w14:paraId="7A5381F8" w14:textId="68D060AB" w:rsidR="00BC4E14" w:rsidRPr="00A24A12"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r w:rsidR="00CB551C" w:rsidRPr="006A7D30">
        <w:rPr>
          <w:b/>
          <w:bCs/>
          <w:sz w:val="28"/>
        </w:rPr>
        <w:t>Ethereum</w:t>
      </w:r>
      <w:bookmarkStart w:id="23" w:name="Lit2_5"/>
      <w:bookmarkEnd w:id="23"/>
      <w:r w:rsidR="00A75F2D">
        <w:rPr>
          <w:b/>
          <w:bCs/>
          <w:sz w:val="28"/>
        </w:rPr>
        <w:t xml:space="preserve"> and Smart-Contract</w:t>
      </w:r>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19D42C37" w14:textId="77777777" w:rsidR="00BA5A0F" w:rsidRDefault="00BA5A0F" w:rsidP="00EC2CCA">
      <w:pPr>
        <w:pStyle w:val="ListParagraph"/>
        <w:spacing w:line="360" w:lineRule="auto"/>
        <w:ind w:left="0"/>
        <w:jc w:val="thaiDistribute"/>
        <w:rPr>
          <w:rFonts w:ascii="Times New Roman" w:hAnsi="Times New Roman" w:cs="Times New Roman"/>
          <w:sz w:val="24"/>
          <w:szCs w:val="24"/>
        </w:rPr>
      </w:pPr>
    </w:p>
    <w:p w14:paraId="6454D5B8" w14:textId="5C56CE69" w:rsidR="00744ED2" w:rsidRPr="00744ED2" w:rsidRDefault="00744ED2" w:rsidP="00744ED2">
      <w:pPr>
        <w:pStyle w:val="ListParagraph"/>
        <w:spacing w:line="360" w:lineRule="auto"/>
        <w:ind w:left="0"/>
        <w:jc w:val="thaiDistribute"/>
        <w:rPr>
          <w:rFonts w:ascii="Times New Roman" w:hAnsi="Times New Roman" w:cs="Times New Roman"/>
          <w:b/>
          <w:bCs/>
          <w:sz w:val="24"/>
          <w:szCs w:val="24"/>
        </w:rPr>
      </w:pPr>
      <w:r w:rsidRPr="00744ED2">
        <w:rPr>
          <w:rFonts w:ascii="Times New Roman" w:hAnsi="Times New Roman" w:cs="Times New Roman"/>
          <w:b/>
          <w:bCs/>
          <w:sz w:val="24"/>
          <w:szCs w:val="24"/>
        </w:rPr>
        <w:tab/>
        <w:t>2.3.1 Blockchain Characteristics</w:t>
      </w:r>
    </w:p>
    <w:p w14:paraId="2597E8F5" w14:textId="7777777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FD0D52C" w14:textId="056C2998"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1 Decentralization</w:t>
      </w:r>
    </w:p>
    <w:p w14:paraId="198ECE7B" w14:textId="51C01DBC" w:rsidR="00744ED2" w:rsidRDefault="00744ED2" w:rsidP="00744ED2">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 xml:space="preserve">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w:t>
      </w:r>
      <w:r w:rsidR="001E0AA5"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the compromised database become single point of failure which prevent follower system to </w:t>
      </w:r>
      <w:r w:rsidRPr="00A24A12">
        <w:rPr>
          <w:rFonts w:ascii="Times New Roman" w:hAnsi="Times New Roman" w:cs="Times New Roman"/>
          <w:sz w:val="24"/>
          <w:szCs w:val="24"/>
        </w:rPr>
        <w:lastRenderedPageBreak/>
        <w:t xml:space="preserve">operate. Decentralization of data was proposed to scatter the chance of single database from getting compromise. This </w:t>
      </w:r>
      <w:r w:rsidR="00697FF2"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ecentralized database network have more resistant against incident threatening centralized data. Even hit by incident that aim to compromise the data. If at least half of decentralized network survived the incident, the data survive the attack.</w:t>
      </w:r>
    </w:p>
    <w:p w14:paraId="169401D4" w14:textId="406D67A5"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2 Immutab</w:t>
      </w:r>
      <w:r w:rsidR="00697FF2">
        <w:rPr>
          <w:rFonts w:ascii="Times New Roman" w:hAnsi="Times New Roman" w:cs="Times New Roman"/>
          <w:sz w:val="24"/>
          <w:szCs w:val="24"/>
        </w:rPr>
        <w:t>le</w:t>
      </w:r>
    </w:p>
    <w:p w14:paraId="4716DDE2" w14:textId="19ED84C9" w:rsidR="00744ED2" w:rsidRPr="00A24A12" w:rsidRDefault="00744ED2" w:rsidP="00744ED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 xml:space="preserve">With utilization of cryptographically hashed chain combined with decentralized network, the Blockchain technology ensure that any data published on Blockchain cannot be deleted or modified. If there are any modification made to content of published data, it will cause change on the hash chain and detected the network. Any action that </w:t>
      </w:r>
      <w:r w:rsidR="00697FF2" w:rsidRPr="00A24A12">
        <w:rPr>
          <w:rFonts w:ascii="Times New Roman" w:hAnsi="Times New Roman" w:cs="Times New Roman"/>
          <w:sz w:val="24"/>
          <w:szCs w:val="24"/>
        </w:rPr>
        <w:t>causes</w:t>
      </w:r>
      <w:r w:rsidRPr="00A24A12">
        <w:rPr>
          <w:rFonts w:ascii="Times New Roman" w:hAnsi="Times New Roman" w:cs="Times New Roman"/>
          <w:sz w:val="24"/>
          <w:szCs w:val="24"/>
        </w:rPr>
        <w:t xml:space="preserve"> change to hash chain will be negate by majority of the network. This mean if anyone want to temper with published data on Blockchain, they will need to compromise the entire network at once. Any survived node </w:t>
      </w:r>
      <w:r w:rsidR="00697FF2" w:rsidRPr="00A24A12">
        <w:rPr>
          <w:rFonts w:ascii="Times New Roman" w:hAnsi="Times New Roman" w:cs="Times New Roman"/>
          <w:sz w:val="24"/>
          <w:szCs w:val="24"/>
        </w:rPr>
        <w:t>has</w:t>
      </w:r>
      <w:r w:rsidRPr="00A24A12">
        <w:rPr>
          <w:rFonts w:ascii="Times New Roman" w:hAnsi="Times New Roman" w:cs="Times New Roman"/>
          <w:sz w:val="24"/>
          <w:szCs w:val="24"/>
        </w:rPr>
        <w:t xml:space="preserve"> chance to notify the abnormal to the entire network.</w:t>
      </w:r>
    </w:p>
    <w:p w14:paraId="534B05F6" w14:textId="782A51EE"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3 Transparency</w:t>
      </w:r>
    </w:p>
    <w:p w14:paraId="00308690" w14:textId="6D6954FD"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s the foundation of Blockchain is to have all participant nodes have the exact same copy of Blockchain ledger, it passively </w:t>
      </w:r>
      <w:r w:rsidR="00697FF2" w:rsidRPr="00A24A12">
        <w:rPr>
          <w:rFonts w:ascii="Times New Roman" w:hAnsi="Times New Roman" w:cs="Times New Roman"/>
          <w:sz w:val="24"/>
          <w:szCs w:val="24"/>
        </w:rPr>
        <w:t>gives</w:t>
      </w:r>
      <w:r w:rsidRPr="00A24A12">
        <w:rPr>
          <w:rFonts w:ascii="Times New Roman" w:hAnsi="Times New Roman" w:cs="Times New Roman"/>
          <w:sz w:val="24"/>
          <w:szCs w:val="24"/>
        </w:rPr>
        <w:t xml:space="preserve"> transparency to published data. It is impossible for anyone to secretly hide something inside Blockchain without let other participants in the Blockchain network know.</w:t>
      </w:r>
    </w:p>
    <w:p w14:paraId="60A6EDC5" w14:textId="5F6C69EC"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4 Distributed</w:t>
      </w:r>
    </w:p>
    <w:p w14:paraId="7EFC85E4" w14:textId="7811165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Blockchain have distributed characteristic by design. All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 xml:space="preserve"> will have </w:t>
      </w:r>
      <w:r w:rsidR="00697FF2" w:rsidRPr="00A24A12">
        <w:rPr>
          <w:rFonts w:ascii="Times New Roman" w:hAnsi="Times New Roman" w:cs="Times New Roman"/>
          <w:sz w:val="24"/>
          <w:szCs w:val="24"/>
        </w:rPr>
        <w:t>the same</w:t>
      </w:r>
      <w:r w:rsidRPr="00A24A12">
        <w:rPr>
          <w:rFonts w:ascii="Times New Roman" w:hAnsi="Times New Roman" w:cs="Times New Roman"/>
          <w:sz w:val="24"/>
          <w:szCs w:val="24"/>
        </w:rPr>
        <w:t xml:space="preserve"> Blockchain ledger. Any content published to Blockchain ledger are passively distributed to all Blockchain node. With consensus algorithm, it </w:t>
      </w:r>
      <w:r w:rsidR="00697FF2"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 xml:space="preserve">either sent to all nodes before </w:t>
      </w:r>
      <w:r w:rsidR="00697FF2" w:rsidRPr="00A24A12">
        <w:rPr>
          <w:rFonts w:ascii="Times New Roman" w:hAnsi="Times New Roman" w:cs="Times New Roman"/>
          <w:sz w:val="24"/>
          <w:szCs w:val="24"/>
        </w:rPr>
        <w:t>accepting</w:t>
      </w:r>
      <w:r w:rsidRPr="00A24A12">
        <w:rPr>
          <w:rFonts w:ascii="Times New Roman" w:hAnsi="Times New Roman" w:cs="Times New Roman"/>
          <w:sz w:val="24"/>
          <w:szCs w:val="24"/>
        </w:rPr>
        <w:t xml:space="preserve"> to publish or being accepted then send to all node, to complete consensus. So, Blockchain ensure that any data published to the chain are distributed to all connected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w:t>
      </w:r>
    </w:p>
    <w:p w14:paraId="38A97690" w14:textId="070CE4D6"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5 Trust</w:t>
      </w:r>
      <w:r w:rsidR="00697FF2">
        <w:rPr>
          <w:rFonts w:ascii="Times New Roman" w:hAnsi="Times New Roman" w:cs="Times New Roman"/>
          <w:sz w:val="24"/>
          <w:szCs w:val="24"/>
        </w:rPr>
        <w:t>ed</w:t>
      </w:r>
    </w:p>
    <w:p w14:paraId="3449BD87" w14:textId="16C5F8C9" w:rsidR="00A420C9" w:rsidRDefault="00744ED2" w:rsidP="00A420C9">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w:t>
      </w:r>
      <w:r w:rsidR="00697FF2" w:rsidRPr="00A24A12">
        <w:rPr>
          <w:rFonts w:ascii="Times New Roman" w:hAnsi="Times New Roman" w:cs="Times New Roman"/>
          <w:sz w:val="24"/>
          <w:szCs w:val="24"/>
        </w:rPr>
        <w:t>is</w:t>
      </w:r>
      <w:r w:rsidRPr="00A24A12">
        <w:rPr>
          <w:rFonts w:ascii="Times New Roman" w:hAnsi="Times New Roman" w:cs="Times New Roman"/>
          <w:sz w:val="24"/>
          <w:szCs w:val="24"/>
        </w:rPr>
        <w:t xml:space="preserve"> met. It can rely </w:t>
      </w:r>
      <w:r w:rsidRPr="00A24A12">
        <w:rPr>
          <w:rFonts w:ascii="Times New Roman" w:hAnsi="Times New Roman" w:cs="Times New Roman"/>
          <w:sz w:val="24"/>
          <w:szCs w:val="24"/>
        </w:rPr>
        <w:lastRenderedPageBreak/>
        <w:t xml:space="preserve">either on randomness or specially designed algorithm depend on each consensus method. When none of any single node can have absolute control over publishing data on the Blockchain, made it extreme difficult for someone to temper with target data. Many consensus </w:t>
      </w:r>
      <w:r w:rsidR="00697FF2" w:rsidRPr="00A24A12">
        <w:rPr>
          <w:rFonts w:ascii="Times New Roman" w:hAnsi="Times New Roman" w:cs="Times New Roman"/>
          <w:sz w:val="24"/>
          <w:szCs w:val="24"/>
        </w:rPr>
        <w:t>methods</w:t>
      </w:r>
      <w:r w:rsidRPr="00A24A12">
        <w:rPr>
          <w:rFonts w:ascii="Times New Roman" w:hAnsi="Times New Roman" w:cs="Times New Roman"/>
          <w:sz w:val="24"/>
          <w:szCs w:val="24"/>
        </w:rPr>
        <w:t xml:space="preserve"> ensure that it will much more expensive for anyone to attempt on tempering with publishing data when </w:t>
      </w:r>
      <w:r w:rsidR="00697FF2" w:rsidRPr="00A24A12">
        <w:rPr>
          <w:rFonts w:ascii="Times New Roman" w:hAnsi="Times New Roman" w:cs="Times New Roman"/>
          <w:sz w:val="24"/>
          <w:szCs w:val="24"/>
        </w:rPr>
        <w:t>compared</w:t>
      </w:r>
      <w:r w:rsidRPr="00A24A12">
        <w:rPr>
          <w:rFonts w:ascii="Times New Roman" w:hAnsi="Times New Roman" w:cs="Times New Roman"/>
          <w:sz w:val="24"/>
          <w:szCs w:val="24"/>
        </w:rPr>
        <w:t xml:space="preserve"> to benefit they can get. This passively establish trust between all participant nodes.</w:t>
      </w:r>
    </w:p>
    <w:p w14:paraId="43E5ECBE" w14:textId="77777777" w:rsidR="00A420C9" w:rsidRPr="00A24A12" w:rsidRDefault="00A420C9" w:rsidP="00A420C9">
      <w:pPr>
        <w:pStyle w:val="ListParagraph"/>
        <w:spacing w:line="360" w:lineRule="auto"/>
        <w:ind w:left="0"/>
        <w:jc w:val="thaiDistribute"/>
        <w:rPr>
          <w:rFonts w:ascii="Times New Roman" w:hAnsi="Times New Roman" w:cs="Times New Roman"/>
          <w:sz w:val="24"/>
          <w:szCs w:val="24"/>
        </w:rPr>
      </w:pPr>
    </w:p>
    <w:p w14:paraId="2EC07C81" w14:textId="0B2D7C62" w:rsidR="00887F49" w:rsidRDefault="00E85ED8" w:rsidP="00E85ED8">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tab/>
      </w:r>
      <w:r w:rsidRPr="00B40FCD">
        <w:rPr>
          <w:rFonts w:ascii="Times New Roman" w:hAnsi="Times New Roman" w:cs="Times New Roman"/>
          <w:b/>
          <w:bCs/>
          <w:sz w:val="24"/>
          <w:szCs w:val="24"/>
        </w:rPr>
        <w:t>2.</w:t>
      </w:r>
      <w:r w:rsidR="004061BD">
        <w:rPr>
          <w:rFonts w:ascii="Times New Roman" w:hAnsi="Times New Roman" w:cs="Times New Roman"/>
          <w:b/>
          <w:bCs/>
          <w:sz w:val="24"/>
          <w:szCs w:val="24"/>
        </w:rPr>
        <w:t>3</w:t>
      </w:r>
      <w:r w:rsidRPr="00B40FCD">
        <w:rPr>
          <w:rFonts w:ascii="Times New Roman" w:hAnsi="Times New Roman" w:cs="Times New Roman"/>
          <w:b/>
          <w:bCs/>
          <w:sz w:val="24"/>
          <w:szCs w:val="24"/>
        </w:rPr>
        <w:t>.</w:t>
      </w:r>
      <w:r w:rsidR="004061BD">
        <w:rPr>
          <w:rFonts w:ascii="Times New Roman" w:hAnsi="Times New Roman" w:cs="Times New Roman"/>
          <w:b/>
          <w:bCs/>
          <w:sz w:val="24"/>
          <w:szCs w:val="24"/>
        </w:rPr>
        <w:t>2</w:t>
      </w:r>
      <w:r w:rsidRPr="00B40FCD">
        <w:rPr>
          <w:rFonts w:ascii="Times New Roman" w:hAnsi="Times New Roman" w:cs="Times New Roman"/>
          <w:b/>
          <w:bCs/>
          <w:sz w:val="24"/>
          <w:szCs w:val="24"/>
        </w:rPr>
        <w:t xml:space="preserve"> Blockchain Types</w:t>
      </w:r>
      <w:r w:rsidR="004061BD">
        <w:rPr>
          <w:rFonts w:ascii="Times New Roman" w:hAnsi="Times New Roman" w:cs="Times New Roman"/>
          <w:b/>
          <w:bCs/>
          <w:sz w:val="24"/>
          <w:szCs w:val="24"/>
        </w:rPr>
        <w:t xml:space="preserve"> </w:t>
      </w:r>
    </w:p>
    <w:p w14:paraId="6B096B54" w14:textId="4ECE6D10" w:rsidR="00BA5A0F" w:rsidRPr="00BA5A0F"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007928F0" w:rsidRPr="007928F0">
        <w:rPr>
          <w:rFonts w:ascii="Times New Roman" w:hAnsi="Times New Roman" w:cs="Times New Roman"/>
          <w:sz w:val="24"/>
          <w:szCs w:val="24"/>
        </w:rPr>
        <w:t>When considering the scope of participants who can participate in a specific Blockchain network, Blockchain can be categorized into 3 types of Blockchain network.</w:t>
      </w:r>
      <w:r w:rsidR="007928F0">
        <w:rPr>
          <w:rFonts w:ascii="Times New Roman" w:hAnsi="Times New Roman" w:cs="Times New Roman"/>
          <w:sz w:val="24"/>
          <w:szCs w:val="24"/>
        </w:rPr>
        <w:t xml:space="preserve"> </w:t>
      </w:r>
    </w:p>
    <w:p w14:paraId="3E68DE59" w14:textId="45716760"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1 </w:t>
      </w:r>
      <w:r w:rsidR="00E85ED8" w:rsidRPr="00723CF6">
        <w:rPr>
          <w:rFonts w:ascii="Times New Roman" w:hAnsi="Times New Roman" w:cs="Times New Roman"/>
          <w:sz w:val="24"/>
          <w:szCs w:val="24"/>
        </w:rPr>
        <w:t xml:space="preserve">Public </w:t>
      </w:r>
      <w:r w:rsidR="007C50AF">
        <w:rPr>
          <w:rFonts w:ascii="Times New Roman" w:hAnsi="Times New Roman" w:cs="Times New Roman"/>
          <w:sz w:val="24"/>
          <w:szCs w:val="24"/>
        </w:rPr>
        <w:t>Chain</w:t>
      </w:r>
    </w:p>
    <w:p w14:paraId="4EC32577" w14:textId="46A65002" w:rsidR="00BA5A0F" w:rsidRPr="00723CF6"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16E42" w:rsidRPr="00216E42">
        <w:rPr>
          <w:rFonts w:ascii="Times New Roman" w:hAnsi="Times New Roman" w:cs="Times New Roman"/>
          <w:sz w:val="24"/>
          <w:szCs w:val="24"/>
        </w:rPr>
        <w:t>Public Blockchain is the type that allows anyone to participate in the network either participating as client/user node or miner/validator node. This type of Blockchain mostly has no specific rule, policy, or agreement for participants to enter the network. The type suit</w:t>
      </w:r>
      <w:r w:rsidR="008C7043">
        <w:rPr>
          <w:rFonts w:ascii="Times New Roman" w:hAnsi="Times New Roman" w:cs="Times New Roman"/>
          <w:sz w:val="24"/>
          <w:szCs w:val="24"/>
        </w:rPr>
        <w:t>ed</w:t>
      </w:r>
      <w:r w:rsidR="00216E42" w:rsidRPr="00216E42">
        <w:rPr>
          <w:rFonts w:ascii="Times New Roman" w:hAnsi="Times New Roman" w:cs="Times New Roman"/>
          <w:sz w:val="24"/>
          <w:szCs w:val="24"/>
        </w:rPr>
        <w:t xml:space="preserve"> best with the network environment that confidentiality from the public is not required for information recorded in the Blockchain ledger and encourages public verification for its transparency.</w:t>
      </w:r>
    </w:p>
    <w:p w14:paraId="728E3C9B" w14:textId="2811F51C"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2 </w:t>
      </w:r>
      <w:r w:rsidR="00E85ED8" w:rsidRPr="00723CF6">
        <w:rPr>
          <w:rFonts w:ascii="Times New Roman" w:hAnsi="Times New Roman" w:cs="Times New Roman"/>
          <w:sz w:val="24"/>
          <w:szCs w:val="24"/>
        </w:rPr>
        <w:t xml:space="preserve">Private </w:t>
      </w:r>
      <w:r w:rsidR="007C50AF">
        <w:rPr>
          <w:rFonts w:ascii="Times New Roman" w:hAnsi="Times New Roman" w:cs="Times New Roman"/>
          <w:sz w:val="24"/>
          <w:szCs w:val="24"/>
        </w:rPr>
        <w:t>Chain</w:t>
      </w:r>
    </w:p>
    <w:p w14:paraId="49D4CC64" w14:textId="109685F8" w:rsidR="00093DAF" w:rsidRPr="00723CF6" w:rsidRDefault="00093D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020356DC" w14:textId="195AC175" w:rsidR="00E85ED8"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3 </w:t>
      </w:r>
      <w:r w:rsidR="00E85ED8" w:rsidRPr="00723CF6">
        <w:rPr>
          <w:rFonts w:ascii="Times New Roman" w:hAnsi="Times New Roman" w:cs="Times New Roman"/>
          <w:sz w:val="24"/>
          <w:szCs w:val="24"/>
        </w:rPr>
        <w:t>Permissioned</w:t>
      </w:r>
      <w:r w:rsidR="007C50AF">
        <w:rPr>
          <w:rFonts w:ascii="Times New Roman" w:hAnsi="Times New Roman" w:cs="Times New Roman"/>
          <w:sz w:val="24"/>
          <w:szCs w:val="24"/>
        </w:rPr>
        <w:t xml:space="preserve"> Chain</w:t>
      </w:r>
    </w:p>
    <w:p w14:paraId="49BC6891" w14:textId="64D886ED" w:rsidR="007C50AF" w:rsidRDefault="007C50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 xml:space="preserve">Permissioned Blockchain is the type that allows only selected members of a specific community or affinity domain to </w:t>
      </w:r>
      <w:r w:rsidR="004C56C3" w:rsidRPr="007C50AF">
        <w:rPr>
          <w:rFonts w:ascii="Times New Roman" w:hAnsi="Times New Roman" w:cs="Times New Roman"/>
          <w:sz w:val="24"/>
          <w:szCs w:val="24"/>
        </w:rPr>
        <w:t>participate,</w:t>
      </w:r>
      <w:r w:rsidRPr="007C50AF">
        <w:rPr>
          <w:rFonts w:ascii="Times New Roman" w:hAnsi="Times New Roman" w:cs="Times New Roman"/>
          <w:sz w:val="24"/>
          <w:szCs w:val="24"/>
        </w:rPr>
        <w:t xml:space="preserv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971ECFD" w14:textId="77777777" w:rsidR="007C50AF" w:rsidRDefault="007C50AF" w:rsidP="00E85ED8">
      <w:pPr>
        <w:pStyle w:val="ListParagraph"/>
        <w:spacing w:line="360" w:lineRule="auto"/>
        <w:ind w:left="0"/>
        <w:jc w:val="thaiDistribute"/>
        <w:rPr>
          <w:rFonts w:ascii="Times New Roman" w:hAnsi="Times New Roman" w:cs="Times New Roman"/>
          <w:sz w:val="24"/>
          <w:szCs w:val="24"/>
        </w:rPr>
      </w:pPr>
    </w:p>
    <w:p w14:paraId="5527E952" w14:textId="2CF76145" w:rsidR="00E85ED8" w:rsidRPr="00A24A12" w:rsidRDefault="00E85ED8" w:rsidP="00E85ED8">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lastRenderedPageBreak/>
        <w:tab/>
        <w:t>2.</w:t>
      </w:r>
      <w:r w:rsidR="00A420C9">
        <w:rPr>
          <w:rFonts w:ascii="Times New Roman" w:hAnsi="Times New Roman" w:cs="Times New Roman"/>
          <w:b/>
          <w:bCs/>
          <w:sz w:val="24"/>
          <w:szCs w:val="24"/>
        </w:rPr>
        <w:t>3</w:t>
      </w:r>
      <w:r w:rsidRPr="00A24A12">
        <w:rPr>
          <w:rFonts w:ascii="Times New Roman" w:hAnsi="Times New Roman" w:cs="Times New Roman"/>
          <w:b/>
          <w:bCs/>
          <w:sz w:val="24"/>
          <w:szCs w:val="24"/>
        </w:rPr>
        <w:t>.</w:t>
      </w:r>
      <w:r w:rsidR="00A420C9">
        <w:rPr>
          <w:rFonts w:ascii="Times New Roman" w:hAnsi="Times New Roman" w:cs="Times New Roman"/>
          <w:b/>
          <w:bCs/>
          <w:sz w:val="24"/>
          <w:szCs w:val="24"/>
        </w:rPr>
        <w:t>3 Blockchain Components</w:t>
      </w:r>
    </w:p>
    <w:p w14:paraId="772EDFDB" w14:textId="39EF86CA"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1 Transaction and ‘Block’</w:t>
      </w:r>
    </w:p>
    <w:p w14:paraId="5C4EC912" w14:textId="0D6E798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w:t>
      </w:r>
      <w:r w:rsidR="001A6E44" w:rsidRPr="00A24A12">
        <w:rPr>
          <w:rFonts w:ascii="Times New Roman" w:hAnsi="Times New Roman" w:cs="Times New Roman"/>
          <w:sz w:val="24"/>
          <w:szCs w:val="24"/>
        </w:rPr>
        <w:t>transactions</w:t>
      </w:r>
      <w:r w:rsidRPr="00A24A12">
        <w:rPr>
          <w:rFonts w:ascii="Times New Roman" w:hAnsi="Times New Roman" w:cs="Times New Roman"/>
          <w:sz w:val="24"/>
          <w:szCs w:val="24"/>
        </w:rPr>
        <w:t xml:space="preserve"> being publish to Blockchain within the same time interval are put in the same “Block”. To form each single block, miner or validator need to hash transaction together. The resulting hash value represent integrity of each </w:t>
      </w:r>
      <w:r w:rsidR="00E0065A" w:rsidRPr="00A24A12">
        <w:rPr>
          <w:rFonts w:ascii="Times New Roman" w:hAnsi="Times New Roman" w:cs="Times New Roman"/>
          <w:sz w:val="24"/>
          <w:szCs w:val="24"/>
        </w:rPr>
        <w:t>block</w:t>
      </w:r>
      <w:r w:rsidRPr="00A24A12">
        <w:rPr>
          <w:rFonts w:ascii="Times New Roman" w:hAnsi="Times New Roman" w:cs="Times New Roman"/>
          <w:sz w:val="24"/>
          <w:szCs w:val="24"/>
        </w:rPr>
        <w:t xml:space="preserve">. If there are any change apply to transaction in the block, it will cause hash value of the block to change. Format of block vary depend on each Blockchain platform and its use case.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w:t>
      </w:r>
      <w:r w:rsidR="001A6E44" w:rsidRPr="00A24A12">
        <w:rPr>
          <w:rFonts w:ascii="Times New Roman" w:hAnsi="Times New Roman" w:cs="Times New Roman"/>
          <w:sz w:val="24"/>
          <w:szCs w:val="24"/>
        </w:rPr>
        <w:t>publish</w:t>
      </w:r>
      <w:r w:rsidRPr="00A24A12">
        <w:rPr>
          <w:rFonts w:ascii="Times New Roman" w:hAnsi="Times New Roman" w:cs="Times New Roman"/>
          <w:sz w:val="24"/>
          <w:szCs w:val="24"/>
        </w:rPr>
        <w:t xml:space="preserve"> in a form of plaintext just to act as the source of truth for every participating node to look without constraint.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bound transaction or block to unique address to extend variation in accessibility.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encrypt block to maintain confidentiality of data. Transaction and Block are the key component which determine purpose and application of Blockchain. </w:t>
      </w:r>
    </w:p>
    <w:p w14:paraId="5584A2C3" w14:textId="74D9365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2 Cryptographically hashed ‘Chain’</w:t>
      </w:r>
    </w:p>
    <w:p w14:paraId="266E45AB" w14:textId="77B64F5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w:t>
      </w:r>
      <w:r w:rsidR="001A6E44" w:rsidRPr="00A24A12">
        <w:rPr>
          <w:rFonts w:ascii="Times New Roman" w:hAnsi="Times New Roman" w:cs="Times New Roman"/>
          <w:sz w:val="24"/>
          <w:szCs w:val="24"/>
        </w:rPr>
        <w:t>blocks</w:t>
      </w:r>
      <w:r w:rsidRPr="00A24A12">
        <w:rPr>
          <w:rFonts w:ascii="Times New Roman" w:hAnsi="Times New Roman" w:cs="Times New Roman"/>
          <w:sz w:val="24"/>
          <w:szCs w:val="24"/>
        </w:rPr>
        <w:t xml:space="preserve"> together. This can be done by include hash value of block formed in previous time interval into the current block to generate its hash value. Any changes made to any one single block will alter hash value of the entire chain that come after.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it harder to alter data that published within Blockchain. It </w:t>
      </w:r>
      <w:r w:rsidR="001A6E44"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anyone who want to alter the data to apply change to all block that come after the target block until the current one to make the change valid. Combined with decentralization characteristic of Blockchain network,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ata exist in Blockchain nearly impossible to alter.</w:t>
      </w:r>
    </w:p>
    <w:p w14:paraId="6F738989" w14:textId="65BE14C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3 Distributed network of participate ‘Node’</w:t>
      </w:r>
    </w:p>
    <w:p w14:paraId="567CF1F7" w14:textId="18FC1584" w:rsidR="00CD53E5" w:rsidRDefault="00E85ED8" w:rsidP="00CD53E5">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E0065A" w:rsidRPr="00E0065A">
        <w:rPr>
          <w:rFonts w:ascii="Times New Roman" w:hAnsi="Times New Roman" w:cs="Times New Roman"/>
          <w:sz w:val="24"/>
          <w:szCs w:val="24"/>
        </w:rPr>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ing devp2p protocol which allows each Ethereum node </w:t>
      </w:r>
      <w:r w:rsidR="00E0065A" w:rsidRPr="00E0065A">
        <w:rPr>
          <w:rFonts w:ascii="Times New Roman" w:hAnsi="Times New Roman" w:cs="Times New Roman"/>
          <w:sz w:val="24"/>
          <w:szCs w:val="24"/>
        </w:rPr>
        <w:lastRenderedPageBreak/>
        <w:t>to connect with others at a peer-to-peer level</w:t>
      </w:r>
      <w:r w:rsidR="0037363F">
        <w:rPr>
          <w:rFonts w:ascii="Times New Roman" w:hAnsi="Times New Roman" w:cs="Times New Roman"/>
          <w:sz w:val="24"/>
          <w:szCs w:val="24"/>
        </w:rPr>
        <w:t xml:space="preserve"> </w:t>
      </w:r>
      <w:r w:rsidR="0037363F">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sidR="0037363F">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9]</w:t>
      </w:r>
      <w:r w:rsidR="0037363F">
        <w:rPr>
          <w:rFonts w:ascii="Times New Roman" w:hAnsi="Times New Roman" w:cs="Times New Roman"/>
          <w:sz w:val="24"/>
          <w:szCs w:val="24"/>
        </w:rPr>
        <w:fldChar w:fldCharType="end"/>
      </w:r>
      <w:r w:rsidR="00E0065A" w:rsidRPr="00E0065A">
        <w:rPr>
          <w:rFonts w:ascii="Times New Roman" w:hAnsi="Times New Roman" w:cs="Times New Roman"/>
          <w:sz w:val="24"/>
          <w:szCs w:val="24"/>
        </w:rPr>
        <w:t>. If there are any differences in data between nodes, the version of data being held by a minority of participating nodes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it, while the strength of its characteristics depends on the number of participating nodes. In most cases, more participating nodes mean stronger Blockchain</w:t>
      </w:r>
      <w:r w:rsidR="00E0065A">
        <w:rPr>
          <w:rFonts w:ascii="Times New Roman" w:hAnsi="Times New Roman" w:cs="Times New Roman"/>
          <w:sz w:val="24"/>
          <w:szCs w:val="24"/>
        </w:rPr>
        <w:t>.</w:t>
      </w:r>
    </w:p>
    <w:p w14:paraId="5BC02A6C" w14:textId="77777777" w:rsidR="00CD53E5" w:rsidRDefault="00CD53E5" w:rsidP="00CD53E5">
      <w:pPr>
        <w:pStyle w:val="ListParagraph"/>
        <w:spacing w:line="360" w:lineRule="auto"/>
        <w:ind w:left="0"/>
        <w:jc w:val="thaiDistribute"/>
        <w:rPr>
          <w:rFonts w:ascii="Times New Roman" w:hAnsi="Times New Roman" w:cs="Times New Roman"/>
          <w:sz w:val="24"/>
          <w:szCs w:val="24"/>
        </w:rPr>
      </w:pPr>
    </w:p>
    <w:p w14:paraId="1F3F1914" w14:textId="1EA90DA3" w:rsidR="00CD53E5" w:rsidRDefault="00CD53E5" w:rsidP="00CD53E5">
      <w:pPr>
        <w:pStyle w:val="ListParagraph"/>
        <w:spacing w:line="360" w:lineRule="auto"/>
        <w:ind w:left="0"/>
        <w:jc w:val="center"/>
      </w:pPr>
      <w:r>
        <w:rPr>
          <w:noProof/>
        </w:rPr>
        <w:drawing>
          <wp:inline distT="0" distB="0" distL="0" distR="0" wp14:anchorId="416BD188" wp14:editId="353FF56E">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40955843" w14:textId="13FEB0C8" w:rsidR="00CD53E5" w:rsidRDefault="00CD53E5" w:rsidP="00CD53E5">
      <w:pPr>
        <w:pStyle w:val="Caption"/>
        <w:jc w:val="center"/>
        <w:rPr>
          <w:rFonts w:ascii="Times New Roman" w:hAnsi="Times New Roman" w:cs="Times New Roman"/>
          <w:i w:val="0"/>
          <w:iCs w:val="0"/>
          <w:color w:val="auto"/>
          <w:sz w:val="24"/>
          <w:szCs w:val="24"/>
        </w:rPr>
      </w:pPr>
      <w:r w:rsidRPr="00CD53E5">
        <w:rPr>
          <w:rFonts w:ascii="Times New Roman" w:hAnsi="Times New Roman" w:cs="Times New Roman"/>
          <w:i w:val="0"/>
          <w:iCs w:val="0"/>
          <w:color w:val="auto"/>
          <w:sz w:val="24"/>
          <w:szCs w:val="24"/>
        </w:rPr>
        <w:t xml:space="preserve">Figure </w:t>
      </w:r>
      <w:r w:rsidR="00D22F28">
        <w:rPr>
          <w:rFonts w:ascii="Times New Roman" w:hAnsi="Times New Roman" w:cs="Times New Roman"/>
          <w:i w:val="0"/>
          <w:iCs w:val="0"/>
          <w:color w:val="auto"/>
          <w:sz w:val="24"/>
          <w:szCs w:val="24"/>
        </w:rPr>
        <w:fldChar w:fldCharType="begin"/>
      </w:r>
      <w:r w:rsidR="00D22F28">
        <w:rPr>
          <w:rFonts w:ascii="Times New Roman" w:hAnsi="Times New Roman" w:cs="Times New Roman"/>
          <w:i w:val="0"/>
          <w:iCs w:val="0"/>
          <w:color w:val="auto"/>
          <w:sz w:val="24"/>
          <w:szCs w:val="24"/>
        </w:rPr>
        <w:instrText xml:space="preserve"> STYLEREF 1 \s </w:instrText>
      </w:r>
      <w:r w:rsid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2</w:t>
      </w:r>
      <w:r w:rsidR="00D22F28">
        <w:rPr>
          <w:rFonts w:ascii="Times New Roman" w:hAnsi="Times New Roman" w:cs="Times New Roman"/>
          <w:i w:val="0"/>
          <w:iCs w:val="0"/>
          <w:color w:val="auto"/>
          <w:sz w:val="24"/>
          <w:szCs w:val="24"/>
        </w:rPr>
        <w:fldChar w:fldCharType="end"/>
      </w:r>
      <w:r w:rsidR="00D22F28">
        <w:rPr>
          <w:rFonts w:ascii="Times New Roman" w:hAnsi="Times New Roman" w:cs="Times New Roman"/>
          <w:i w:val="0"/>
          <w:iCs w:val="0"/>
          <w:color w:val="auto"/>
          <w:sz w:val="24"/>
          <w:szCs w:val="24"/>
        </w:rPr>
        <w:noBreakHyphen/>
      </w:r>
      <w:r w:rsidR="00D22F28">
        <w:rPr>
          <w:rFonts w:ascii="Times New Roman" w:hAnsi="Times New Roman" w:cs="Times New Roman"/>
          <w:i w:val="0"/>
          <w:iCs w:val="0"/>
          <w:color w:val="auto"/>
          <w:sz w:val="24"/>
          <w:szCs w:val="24"/>
        </w:rPr>
        <w:fldChar w:fldCharType="begin"/>
      </w:r>
      <w:r w:rsidR="00D22F28">
        <w:rPr>
          <w:rFonts w:ascii="Times New Roman" w:hAnsi="Times New Roman" w:cs="Times New Roman"/>
          <w:i w:val="0"/>
          <w:iCs w:val="0"/>
          <w:color w:val="auto"/>
          <w:sz w:val="24"/>
          <w:szCs w:val="24"/>
        </w:rPr>
        <w:instrText xml:space="preserve"> SEQ Figure \* ARABIC \s 1 </w:instrText>
      </w:r>
      <w:r w:rsid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00D22F28">
        <w:rPr>
          <w:rFonts w:ascii="Times New Roman" w:hAnsi="Times New Roman" w:cs="Times New Roman"/>
          <w:i w:val="0"/>
          <w:iCs w:val="0"/>
          <w:color w:val="auto"/>
          <w:sz w:val="24"/>
          <w:szCs w:val="24"/>
        </w:rPr>
        <w:fldChar w:fldCharType="end"/>
      </w:r>
      <w:r w:rsidRPr="00CD53E5">
        <w:rPr>
          <w:rFonts w:ascii="Times New Roman" w:hAnsi="Times New Roman" w:cs="Times New Roman"/>
          <w:i w:val="0"/>
          <w:iCs w:val="0"/>
          <w:color w:val="auto"/>
          <w:sz w:val="24"/>
          <w:szCs w:val="24"/>
        </w:rPr>
        <w:t xml:space="preserve"> Blockchain network formed from the participation of Blockchain nodes</w:t>
      </w:r>
    </w:p>
    <w:p w14:paraId="0208D2C3" w14:textId="77777777" w:rsidR="00CD53E5" w:rsidRPr="00CD53E5" w:rsidRDefault="00CD53E5" w:rsidP="00CD53E5"/>
    <w:p w14:paraId="1A1A0E6D" w14:textId="3729F52E"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4A8298F" w14:textId="4EBDC331" w:rsidR="00E85ED8"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413746"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w:t>
      </w:r>
      <w:r w:rsidR="00413746" w:rsidRPr="00413746">
        <w:rPr>
          <w:rFonts w:ascii="Times New Roman" w:hAnsi="Times New Roman" w:cs="Times New Roman"/>
          <w:sz w:val="24"/>
          <w:szCs w:val="24"/>
        </w:rPr>
        <w:lastRenderedPageBreak/>
        <w:t>complete consensus. The existing consensus concept at the time can be divided into 3 ma</w:t>
      </w:r>
      <w:r w:rsidR="00333D19">
        <w:rPr>
          <w:rFonts w:ascii="Times New Roman" w:hAnsi="Times New Roman" w:cs="Times New Roman"/>
          <w:sz w:val="24"/>
          <w:szCs w:val="24"/>
        </w:rPr>
        <w:t>jor</w:t>
      </w:r>
      <w:r w:rsidR="00413746" w:rsidRPr="00413746">
        <w:rPr>
          <w:rFonts w:ascii="Times New Roman" w:hAnsi="Times New Roman" w:cs="Times New Roman"/>
          <w:sz w:val="24"/>
          <w:szCs w:val="24"/>
        </w:rPr>
        <w:t xml:space="preserve"> types based on the participation of Blockchain members who declared to act as maintainers of the Blockchain ledger.</w:t>
      </w:r>
    </w:p>
    <w:p w14:paraId="76001B40" w14:textId="4E47B8AA"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1 </w:t>
      </w:r>
      <w:r w:rsidR="00333D19">
        <w:rPr>
          <w:rFonts w:ascii="Times New Roman" w:hAnsi="Times New Roman" w:cs="Times New Roman"/>
          <w:sz w:val="24"/>
          <w:szCs w:val="24"/>
        </w:rPr>
        <w:t>Competition-based consensus</w:t>
      </w:r>
    </w:p>
    <w:p w14:paraId="308437A9" w14:textId="01240D02" w:rsidR="00343062" w:rsidRDefault="00343062"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sidR="008841AF">
        <w:rPr>
          <w:rFonts w:ascii="Times New Roman" w:hAnsi="Times New Roman" w:cs="Times New Roman"/>
          <w:sz w:val="24"/>
          <w:szCs w:val="24"/>
        </w:rPr>
        <w:t>digit</w:t>
      </w:r>
      <w:r w:rsidRPr="00343062">
        <w:rPr>
          <w:rFonts w:ascii="Times New Roman" w:hAnsi="Times New Roman" w:cs="Times New Roman"/>
          <w:sz w:val="24"/>
          <w:szCs w:val="24"/>
        </w:rPr>
        <w:t xml:space="preserve"> of</w:t>
      </w:r>
      <w:r w:rsidR="008841AF">
        <w:rPr>
          <w:rFonts w:ascii="Times New Roman" w:hAnsi="Times New Roman" w:cs="Times New Roman"/>
          <w:sz w:val="24"/>
          <w:szCs w:val="24"/>
        </w:rPr>
        <w:t xml:space="preserve"> </w:t>
      </w:r>
      <w:r w:rsidRPr="00343062">
        <w:rPr>
          <w:rFonts w:ascii="Times New Roman" w:hAnsi="Times New Roman" w:cs="Times New Roman"/>
          <w:sz w:val="24"/>
          <w:szCs w:val="24"/>
        </w:rPr>
        <w:t xml:space="preserve">'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w:t>
      </w:r>
      <w:r w:rsidR="008841AF" w:rsidRPr="00343062">
        <w:rPr>
          <w:rFonts w:ascii="Times New Roman" w:hAnsi="Times New Roman" w:cs="Times New Roman"/>
          <w:sz w:val="24"/>
          <w:szCs w:val="24"/>
        </w:rPr>
        <w:t>not be</w:t>
      </w:r>
      <w:r w:rsidRPr="00343062">
        <w:rPr>
          <w:rFonts w:ascii="Times New Roman" w:hAnsi="Times New Roman" w:cs="Times New Roman"/>
          <w:sz w:val="24"/>
          <w:szCs w:val="24"/>
        </w:rPr>
        <w:t xml:space="preserve"> compatible with this type of consensus.</w:t>
      </w:r>
    </w:p>
    <w:p w14:paraId="0582BA72" w14:textId="1D4228FE"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2 </w:t>
      </w:r>
      <w:r w:rsidR="00333D19">
        <w:rPr>
          <w:rFonts w:ascii="Times New Roman" w:hAnsi="Times New Roman" w:cs="Times New Roman"/>
          <w:sz w:val="24"/>
          <w:szCs w:val="24"/>
        </w:rPr>
        <w:t>Randomness-based consensus</w:t>
      </w:r>
    </w:p>
    <w:p w14:paraId="746D5F8B" w14:textId="77777777" w:rsidR="00FB6998" w:rsidRDefault="00D4792A"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 xml:space="preserve">The type was originally introduced as an alternative to a competition-based consensus like </w:t>
      </w:r>
      <w:proofErr w:type="spellStart"/>
      <w:r w:rsidR="00224A1D" w:rsidRPr="00224A1D">
        <w:rPr>
          <w:rFonts w:ascii="Times New Roman" w:hAnsi="Times New Roman" w:cs="Times New Roman"/>
          <w:sz w:val="24"/>
          <w:szCs w:val="24"/>
        </w:rPr>
        <w:t>Po</w:t>
      </w:r>
      <w:r w:rsidR="00696718">
        <w:rPr>
          <w:rFonts w:ascii="Times New Roman" w:hAnsi="Times New Roman" w:cs="Times New Roman"/>
          <w:sz w:val="24"/>
          <w:szCs w:val="24"/>
        </w:rPr>
        <w:t>W</w:t>
      </w:r>
      <w:proofErr w:type="spellEnd"/>
      <w:r w:rsidR="00224A1D"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w:t>
      </w:r>
      <w:r w:rsidR="00224A1D" w:rsidRPr="00224A1D">
        <w:rPr>
          <w:rFonts w:ascii="Times New Roman" w:hAnsi="Times New Roman" w:cs="Times New Roman"/>
          <w:sz w:val="24"/>
          <w:szCs w:val="24"/>
        </w:rPr>
        <w:lastRenderedPageBreak/>
        <w:t>mechanisms that can be categorized to this type are "Proof of Stake"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and "Proof of Authority"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xml:space="preserve"> and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1640E2CE" w14:textId="22F73D8D" w:rsidR="00696718" w:rsidRDefault="00FB699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BE196EE" w14:textId="77777777" w:rsidR="00AE7452" w:rsidRDefault="00AE7452" w:rsidP="00E85ED8">
      <w:pPr>
        <w:pStyle w:val="ListParagraph"/>
        <w:spacing w:line="360" w:lineRule="auto"/>
        <w:ind w:left="0"/>
        <w:jc w:val="thaiDistribute"/>
        <w:rPr>
          <w:rFonts w:ascii="Times New Roman" w:hAnsi="Times New Roman" w:cs="Times New Roman"/>
          <w:sz w:val="24"/>
          <w:szCs w:val="24"/>
        </w:rPr>
      </w:pPr>
    </w:p>
    <w:p w14:paraId="102BFF04" w14:textId="3C1E925C" w:rsidR="00E66868" w:rsidRPr="00343062" w:rsidRDefault="00E66868" w:rsidP="00E85ED8">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 xml:space="preserve">2.3.3.4.3 </w:t>
      </w:r>
      <w:r w:rsidR="00731A5E">
        <w:rPr>
          <w:rFonts w:ascii="Times New Roman" w:hAnsi="Times New Roman" w:cs="Times New Roman"/>
          <w:sz w:val="24"/>
          <w:szCs w:val="24"/>
        </w:rPr>
        <w:t>Majority-based consensus</w:t>
      </w:r>
    </w:p>
    <w:p w14:paraId="1203B7B3" w14:textId="3DD3CF15"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7557FB"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007557FB" w:rsidRPr="007557FB">
        <w:rPr>
          <w:rFonts w:ascii="Times New Roman" w:hAnsi="Times New Roman" w:cs="Times New Roman"/>
          <w:sz w:val="24"/>
          <w:szCs w:val="24"/>
        </w:rPr>
        <w:t>PoW</w:t>
      </w:r>
      <w:proofErr w:type="spellEnd"/>
      <w:r w:rsidR="007557FB"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007557FB" w:rsidRPr="007557FB">
        <w:rPr>
          <w:rFonts w:ascii="Times New Roman" w:hAnsi="Times New Roman" w:cs="Times New Roman"/>
          <w:sz w:val="24"/>
          <w:szCs w:val="24"/>
        </w:rPr>
        <w:t>the majority of</w:t>
      </w:r>
      <w:proofErr w:type="gramEnd"/>
      <w:r w:rsidR="007557FB" w:rsidRPr="007557FB">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w:t>
      </w:r>
      <w:r w:rsidR="00981D53" w:rsidRPr="007557FB">
        <w:rPr>
          <w:rFonts w:ascii="Times New Roman" w:hAnsi="Times New Roman" w:cs="Times New Roman"/>
          <w:sz w:val="24"/>
          <w:szCs w:val="24"/>
        </w:rPr>
        <w:t>requires</w:t>
      </w:r>
      <w:r w:rsidR="007557FB" w:rsidRPr="007557FB">
        <w:rPr>
          <w:rFonts w:ascii="Times New Roman" w:hAnsi="Times New Roman" w:cs="Times New Roman"/>
          <w:sz w:val="24"/>
          <w:szCs w:val="24"/>
        </w:rPr>
        <w:t xml:space="preserve"> all participate node to act in a similar fashion to the validator. The network will only accept the adding Block to the Blockchain ledger when the adding version is the similar version in </w:t>
      </w:r>
      <w:proofErr w:type="gramStart"/>
      <w:r w:rsidR="007557FB" w:rsidRPr="007557FB">
        <w:rPr>
          <w:rFonts w:ascii="Times New Roman" w:hAnsi="Times New Roman" w:cs="Times New Roman"/>
          <w:sz w:val="24"/>
          <w:szCs w:val="24"/>
        </w:rPr>
        <w:t>a majority of</w:t>
      </w:r>
      <w:proofErr w:type="gramEnd"/>
      <w:r w:rsidR="007557FB" w:rsidRPr="007557FB">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sidR="005935E8">
        <w:rPr>
          <w:rFonts w:ascii="Times New Roman" w:hAnsi="Times New Roman" w:cs="Times New Roman"/>
          <w:sz w:val="24"/>
          <w:szCs w:val="24"/>
        </w:rPr>
        <w:t>rivate</w:t>
      </w:r>
      <w:r w:rsidR="007557FB" w:rsidRPr="007557FB">
        <w:rPr>
          <w:rFonts w:ascii="Times New Roman" w:hAnsi="Times New Roman" w:cs="Times New Roman"/>
          <w:sz w:val="24"/>
          <w:szCs w:val="24"/>
        </w:rPr>
        <w:t xml:space="preserve"> and Permissioned Blockchain.</w:t>
      </w:r>
    </w:p>
    <w:p w14:paraId="28D3BDF5" w14:textId="3FB8BDAE"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A15432">
        <w:rPr>
          <w:rFonts w:ascii="Times New Roman" w:hAnsi="Times New Roman" w:cs="Times New Roman"/>
          <w:b/>
          <w:bCs/>
          <w:sz w:val="24"/>
          <w:szCs w:val="24"/>
        </w:rPr>
        <w:t>4</w:t>
      </w:r>
      <w:r w:rsidR="00CB551C" w:rsidRPr="00EC2CCA">
        <w:rPr>
          <w:rFonts w:ascii="Times New Roman" w:hAnsi="Times New Roman" w:cs="Times New Roman"/>
          <w:b/>
          <w:bCs/>
          <w:sz w:val="24"/>
          <w:szCs w:val="24"/>
        </w:rPr>
        <w:t xml:space="preserve"> Smart Contract</w:t>
      </w:r>
    </w:p>
    <w:p w14:paraId="5E2B3113" w14:textId="50FD1239"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 developer to design the content that publish to Blockchain and its computational behavior.</w:t>
      </w:r>
      <w:r w:rsidR="00F15C6A" w:rsidRPr="00EC2CCA">
        <w:rPr>
          <w:rFonts w:ascii="Times New Roman" w:hAnsi="Times New Roman" w:cs="Times New Roman"/>
          <w:sz w:val="24"/>
          <w:szCs w:val="24"/>
        </w:rPr>
        <w:t xml:space="preserve"> In Ethereum, smart contract cod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43CCA53" w14:textId="24D54F50" w:rsidR="00666C5A" w:rsidRPr="00EC2CCA" w:rsidRDefault="00666C5A"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4.1 Solidity </w:t>
      </w:r>
      <w:r>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30]</w:t>
      </w:r>
      <w:r>
        <w:rPr>
          <w:rFonts w:ascii="Times New Roman" w:hAnsi="Times New Roman" w:cs="Times New Roman"/>
          <w:sz w:val="24"/>
          <w:szCs w:val="24"/>
        </w:rPr>
        <w:fldChar w:fldCharType="end"/>
      </w:r>
    </w:p>
    <w:p w14:paraId="2B3EC2FB" w14:textId="69781FC7"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specifically design to use with Ethereum smart contract.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608F98A3" w:rsidR="00560417" w:rsidRDefault="00560417" w:rsidP="00EC2CCA">
      <w:pPr>
        <w:pStyle w:val="ListParagraph"/>
        <w:spacing w:line="360" w:lineRule="auto"/>
        <w:ind w:left="0"/>
        <w:jc w:val="thaiDistribute"/>
        <w:rPr>
          <w:rFonts w:ascii="Times New Roman" w:hAnsi="Times New Roman" w:cs="Times New Roman"/>
          <w:sz w:val="24"/>
          <w:szCs w:val="24"/>
        </w:rPr>
      </w:pPr>
      <w:r w:rsidRPr="00A15432">
        <w:rPr>
          <w:rFonts w:ascii="Times New Roman" w:hAnsi="Times New Roman" w:cs="Times New Roman"/>
          <w:color w:val="7F7F7F" w:themeColor="text1" w:themeTint="80"/>
          <w:sz w:val="24"/>
          <w:szCs w:val="24"/>
        </w:rPr>
        <w:tab/>
      </w:r>
      <w:r w:rsidRPr="005C3562">
        <w:rPr>
          <w:rFonts w:ascii="Times New Roman" w:hAnsi="Times New Roman" w:cs="Times New Roman"/>
          <w:sz w:val="24"/>
          <w:szCs w:val="24"/>
        </w:rPr>
        <w:t>2.3.</w:t>
      </w:r>
      <w:r w:rsidR="00A15432" w:rsidRPr="005C3562">
        <w:rPr>
          <w:rFonts w:ascii="Times New Roman" w:hAnsi="Times New Roman" w:cs="Times New Roman"/>
          <w:sz w:val="24"/>
          <w:szCs w:val="24"/>
        </w:rPr>
        <w:t>4.</w:t>
      </w:r>
      <w:r w:rsidR="00666C5A">
        <w:rPr>
          <w:rFonts w:ascii="Times New Roman" w:hAnsi="Times New Roman" w:cs="Times New Roman"/>
          <w:sz w:val="24"/>
          <w:szCs w:val="24"/>
        </w:rPr>
        <w:t>2</w:t>
      </w:r>
      <w:r w:rsidRPr="005C3562">
        <w:rPr>
          <w:rFonts w:ascii="Times New Roman" w:hAnsi="Times New Roman" w:cs="Times New Roman"/>
          <w:sz w:val="24"/>
          <w:szCs w:val="24"/>
        </w:rPr>
        <w:t xml:space="preserve"> Quorum</w:t>
      </w:r>
      <w:r w:rsidR="00005783">
        <w:rPr>
          <w:rFonts w:ascii="Times New Roman" w:hAnsi="Times New Roman" w:cs="Times New Roman"/>
          <w:sz w:val="24"/>
          <w:szCs w:val="24"/>
        </w:rPr>
        <w:t xml:space="preserve"> </w:t>
      </w:r>
      <w:r w:rsidR="00005783">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1, 32]</w:t>
      </w:r>
      <w:r w:rsidR="00005783">
        <w:rPr>
          <w:rFonts w:ascii="Times New Roman" w:hAnsi="Times New Roman" w:cs="Times New Roman"/>
          <w:sz w:val="24"/>
          <w:szCs w:val="24"/>
        </w:rPr>
        <w:fldChar w:fldCharType="end"/>
      </w:r>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7FBD71F1" w14:textId="086CEB3E"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57BCE3F0" w14:textId="77777777" w:rsidR="00BD1489" w:rsidRDefault="00BD1489" w:rsidP="0012549F">
      <w:pPr>
        <w:spacing w:line="360" w:lineRule="auto"/>
        <w:rPr>
          <w:b/>
          <w:bCs/>
          <w:sz w:val="28"/>
        </w:rPr>
      </w:pPr>
    </w:p>
    <w:p w14:paraId="7072922B" w14:textId="77777777" w:rsidR="00BD1489" w:rsidRDefault="00BD1489" w:rsidP="0012549F">
      <w:pPr>
        <w:spacing w:line="360" w:lineRule="auto"/>
        <w:rPr>
          <w:b/>
          <w:bCs/>
          <w:sz w:val="28"/>
        </w:rPr>
      </w:pPr>
    </w:p>
    <w:p w14:paraId="6195290F" w14:textId="77777777" w:rsidR="00DB5B3B" w:rsidRDefault="00DB5B3B" w:rsidP="0012549F">
      <w:pPr>
        <w:spacing w:line="360" w:lineRule="auto"/>
        <w:rPr>
          <w:b/>
          <w:bCs/>
          <w:sz w:val="28"/>
        </w:rPr>
      </w:pPr>
    </w:p>
    <w:p w14:paraId="36C74DF1" w14:textId="2D1A35F8" w:rsidR="00CE6EF4" w:rsidRPr="006A7D30" w:rsidRDefault="00580BFC" w:rsidP="0012549F">
      <w:pPr>
        <w:spacing w:line="360" w:lineRule="auto"/>
        <w:rPr>
          <w:b/>
          <w:bCs/>
          <w:sz w:val="28"/>
        </w:rPr>
      </w:pPr>
      <w:r w:rsidRPr="006A7D30">
        <w:rPr>
          <w:b/>
          <w:bCs/>
          <w:sz w:val="28"/>
        </w:rPr>
        <w:t>2.</w:t>
      </w:r>
      <w:r w:rsidR="00982427">
        <w:rPr>
          <w:b/>
          <w:bCs/>
          <w:sz w:val="28"/>
          <w:szCs w:val="35"/>
        </w:rPr>
        <w:t>4</w:t>
      </w:r>
      <w:r w:rsidR="0012549F" w:rsidRPr="006A7D30">
        <w:rPr>
          <w:b/>
          <w:bCs/>
          <w:sz w:val="28"/>
        </w:rPr>
        <w:t xml:space="preserve"> </w:t>
      </w:r>
      <w:r w:rsidRPr="006A7D30">
        <w:rPr>
          <w:b/>
          <w:bCs/>
          <w:sz w:val="28"/>
        </w:rPr>
        <w:t>Related Work</w:t>
      </w:r>
      <w:bookmarkStart w:id="24" w:name="Lit2_6"/>
      <w:bookmarkEnd w:id="24"/>
    </w:p>
    <w:p w14:paraId="1705D92A" w14:textId="7D2CA8E2" w:rsidR="0012549F" w:rsidRPr="0091085F" w:rsidRDefault="00CE6EF4" w:rsidP="0091085F">
      <w:pPr>
        <w:spacing w:line="360" w:lineRule="auto"/>
        <w:jc w:val="thaiDistribute"/>
      </w:pPr>
      <w:r w:rsidRPr="006A7D30">
        <w:rPr>
          <w:b/>
          <w:bCs/>
          <w:sz w:val="28"/>
        </w:rPr>
        <w:tab/>
      </w:r>
      <w:r w:rsidRPr="0091085F">
        <w:t xml:space="preserve">There </w:t>
      </w:r>
      <w:proofErr w:type="gramStart"/>
      <w:r w:rsidRPr="0091085F">
        <w:t>are</w:t>
      </w:r>
      <w:proofErr w:type="gramEnd"/>
      <w:r w:rsidRPr="0091085F">
        <w:t xml:space="preserv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p>
    <w:p w14:paraId="114FE549" w14:textId="4F9DF3B3"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016091" w:rsidRPr="0091085F">
        <w:t xml:space="preserve"> Increase interoperability in health information exchange.</w:t>
      </w:r>
      <w:r w:rsidR="00B11765" w:rsidRPr="0091085F">
        <w:t xml:space="preserve"> </w:t>
      </w:r>
      <w:r w:rsidRPr="0091085F">
        <w:t xml:space="preserve">Their main contribution is </w:t>
      </w:r>
      <w:r w:rsidR="00B2574D" w:rsidRPr="0091085F">
        <w:t>the concept that suggest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proofErr w:type="gramStart"/>
      <w:r w:rsidRPr="0091085F">
        <w:t>make</w:t>
      </w:r>
      <w:proofErr w:type="gramEnd"/>
      <w:r w:rsidRPr="0091085F">
        <w:t xml:space="preserv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 connect patient information that scattered across healthcare industry together.</w:t>
      </w:r>
      <w:r w:rsidR="00005414" w:rsidRPr="0091085F">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proofErr w:type="gramStart"/>
      <w:r w:rsidR="00005414" w:rsidRPr="0091085F">
        <w:t>are</w:t>
      </w:r>
      <w:proofErr w:type="gramEnd"/>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proofErr w:type="gramStart"/>
      <w:r w:rsidR="0096263F" w:rsidRPr="0091085F">
        <w:t>put</w:t>
      </w:r>
      <w:proofErr w:type="gramEnd"/>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w:t>
      </w:r>
      <w:r w:rsidR="0096263F" w:rsidRPr="0091085F">
        <w:lastRenderedPageBreak/>
        <w:t xml:space="preserve">they didn’t </w:t>
      </w:r>
      <w:proofErr w:type="gramStart"/>
      <w:r w:rsidR="0096263F" w:rsidRPr="0091085F">
        <w:t>proposed</w:t>
      </w:r>
      <w:proofErr w:type="gramEnd"/>
      <w:r w:rsidR="0096263F" w:rsidRPr="0091085F">
        <w:t xml:space="preserve"> about how the consensus should work in detail.</w:t>
      </w:r>
      <w:r w:rsidR="00F111D4" w:rsidRPr="0091085F">
        <w:t xml:space="preserve"> This work gave a good example of how 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7EACDB83" w:rsidR="00462E57" w:rsidRPr="002C5029" w:rsidRDefault="00580BFC" w:rsidP="00C41FD3">
      <w:pPr>
        <w:spacing w:line="360" w:lineRule="auto"/>
        <w:jc w:val="thaiDistribute"/>
        <w:rPr>
          <w:b/>
          <w:bCs/>
        </w:rPr>
      </w:pPr>
      <w:r w:rsidRPr="002C5029">
        <w:rPr>
          <w:b/>
          <w:bCs/>
        </w:rPr>
        <w:tab/>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prototype for electronic health records and medical research d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p>
    <w:p w14:paraId="2687EC97" w14:textId="4C5DAB2E"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y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p>
    <w:p w14:paraId="466130F3" w14:textId="28052813" w:rsidR="00802803" w:rsidRDefault="00B57D3F" w:rsidP="0091085F">
      <w:pPr>
        <w:spacing w:line="360" w:lineRule="auto"/>
        <w:jc w:val="thaiDistribute"/>
      </w:pPr>
      <w:r w:rsidRPr="0091085F">
        <w:tab/>
      </w:r>
      <w:r w:rsidR="00B66745" w:rsidRPr="0091085F">
        <w:t xml:space="preserve">This work proposed about using Blockchain to keep data that need to have confidentiality preserved. Regardless of what kind of data, this Blockchain allow user </w:t>
      </w:r>
      <w:r w:rsidR="00B66745" w:rsidRPr="0091085F">
        <w:lastRenderedPageBreak/>
        <w:t xml:space="preserve">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375366E2" w:rsidR="0017069B" w:rsidRPr="00BE56DA" w:rsidRDefault="00C41FD3" w:rsidP="0091085F">
      <w:pPr>
        <w:spacing w:line="360" w:lineRule="auto"/>
        <w:jc w:val="thaiDistribute"/>
        <w:rPr>
          <w:b/>
          <w:bCs/>
        </w:rPr>
      </w:pPr>
      <w:r w:rsidRPr="00BE56DA">
        <w:tab/>
      </w:r>
      <w:r w:rsidR="00802803" w:rsidRPr="00BE56DA">
        <w:rPr>
          <w:b/>
          <w:bCs/>
        </w:rPr>
        <w:t>2.</w:t>
      </w:r>
      <w:r w:rsidR="00041FDB" w:rsidRPr="00BE56DA">
        <w:rPr>
          <w:b/>
          <w:bCs/>
        </w:rPr>
        <w:t>4</w:t>
      </w:r>
      <w:r w:rsidR="00802803" w:rsidRPr="00BE56DA">
        <w:rPr>
          <w:b/>
          <w:bCs/>
        </w:rPr>
        <w:t xml:space="preserve">.4 </w:t>
      </w:r>
      <w:r w:rsidR="003168F6" w:rsidRPr="00BE56DA">
        <w:rPr>
          <w:b/>
          <w:bCs/>
        </w:rPr>
        <w:t>Blockchain-based electronic healthcare record system for healthcare 4.0 a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bookmarkStart w:id="25" w:name="Chapter3"/>
      <w:bookmarkEnd w:id="25"/>
    </w:p>
    <w:p w14:paraId="37E0B441" w14:textId="4A489D0D" w:rsidR="00177817" w:rsidRPr="003B134A" w:rsidRDefault="00BD1489" w:rsidP="003B134A">
      <w:pPr>
        <w:jc w:val="center"/>
        <w:rPr>
          <w:b/>
          <w:bCs/>
          <w:sz w:val="28"/>
          <w:szCs w:val="28"/>
        </w:rPr>
      </w:pPr>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5DDA5BC1"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The third section then explains the design of Blockchain infrastructure that would be compatible with implementation on the IHE </w:t>
      </w:r>
      <w:proofErr w:type="spellStart"/>
      <w:r w:rsidR="00AE52C7" w:rsidRPr="00AE52C7">
        <w:t>XDS.b</w:t>
      </w:r>
      <w:proofErr w:type="spellEnd"/>
      <w:r w:rsidR="00AE52C7" w:rsidRPr="00AE52C7">
        <w:t xml:space="preserve"> Profile. The fourth section explains the integration of Blockchain technology into the IHE </w:t>
      </w:r>
      <w:proofErr w:type="spellStart"/>
      <w:r w:rsidR="00AE52C7" w:rsidRPr="00AE52C7">
        <w:t>XDS.b</w:t>
      </w:r>
      <w:proofErr w:type="spellEnd"/>
      <w:r w:rsidR="00AE52C7" w:rsidRPr="00AE52C7">
        <w:t xml:space="preserve"> Profile. The fifth section further explaining the detail regarding the main function of our implementation. The last section shows the process flow of the XDS Document Registry Actor as an interface between the XDS system and the Blockchain ledger.</w:t>
      </w:r>
    </w:p>
    <w:p w14:paraId="6879CC18" w14:textId="26BC38FC" w:rsidR="00296127" w:rsidRDefault="00296127" w:rsidP="00C73D70">
      <w:pPr>
        <w:pStyle w:val="Heading2"/>
        <w:rPr>
          <w:rFonts w:cstheme="minorBidi"/>
        </w:rPr>
      </w:pPr>
      <w:r w:rsidRPr="00296127">
        <w:t>3.1</w:t>
      </w:r>
      <w:r>
        <w:t xml:space="preserve"> Use case scenario</w:t>
      </w:r>
    </w:p>
    <w:p w14:paraId="1FAE2B4F" w14:textId="4E9A87AD" w:rsidR="00FE40BE" w:rsidRPr="00181982" w:rsidRDefault="00C73D70" w:rsidP="00181982">
      <w:pPr>
        <w:tabs>
          <w:tab w:val="left" w:pos="709"/>
        </w:tabs>
        <w:spacing w:after="240" w:line="360" w:lineRule="auto"/>
        <w:jc w:val="thaiDistribute"/>
        <w:rPr>
          <w:color w:val="FF0000"/>
        </w:rPr>
      </w:pPr>
      <w:r>
        <w:rPr>
          <w:color w:val="FF0000"/>
        </w:rPr>
        <w:tab/>
      </w:r>
      <w:r w:rsidR="00AB72C3" w:rsidRPr="00AB72C3">
        <w:t xml:space="preserve">Assume that the case started with </w:t>
      </w:r>
      <w:proofErr w:type="spellStart"/>
      <w:proofErr w:type="gramStart"/>
      <w:r w:rsidR="00AB72C3" w:rsidRPr="00AB72C3">
        <w:t>Mr.Bob</w:t>
      </w:r>
      <w:proofErr w:type="spellEnd"/>
      <w:proofErr w:type="gramEnd"/>
      <w:r w:rsidR="00AB72C3" w:rsidRPr="00AB72C3">
        <w:t xml:space="preserve"> once got an illness and visited Hospital A. At the time, a physician at Hospital A diagnoses that </w:t>
      </w:r>
      <w:proofErr w:type="spellStart"/>
      <w:proofErr w:type="gramStart"/>
      <w:r w:rsidR="00AB72C3" w:rsidRPr="00AB72C3">
        <w:t>Mr.Bob</w:t>
      </w:r>
      <w:proofErr w:type="spellEnd"/>
      <w:proofErr w:type="gramEnd"/>
      <w:r w:rsidR="00AB72C3" w:rsidRPr="00AB72C3">
        <w:t xml:space="preserve"> has influenza and allergy to some medication. Sometimes has passed, </w:t>
      </w:r>
      <w:proofErr w:type="spellStart"/>
      <w:proofErr w:type="gramStart"/>
      <w:r w:rsidR="00AB72C3" w:rsidRPr="00AB72C3">
        <w:t>Mr.Bob</w:t>
      </w:r>
      <w:proofErr w:type="spellEnd"/>
      <w:proofErr w:type="gramEnd"/>
      <w:r w:rsidR="00AB72C3" w:rsidRPr="00AB72C3">
        <w:t xml:space="preserve"> got an illness again but design to visit Hospital B. A physician at hospital B then wants to know the history of health and drug allergy of </w:t>
      </w:r>
      <w:proofErr w:type="spellStart"/>
      <w:proofErr w:type="gramStart"/>
      <w:r w:rsidR="00AB72C3" w:rsidRPr="00AB72C3">
        <w:t>Mr.Bob</w:t>
      </w:r>
      <w:proofErr w:type="spellEnd"/>
      <w:proofErr w:type="gramEnd"/>
      <w:r w:rsidR="00AB72C3" w:rsidRPr="00AB72C3">
        <w:t xml:space="preserve">. Not known to a physician at Hospital B, the information needed is available at Hospital A. With the electronic health record system of both hospitals fully complied with the XDS Profile, the physician at Hospital B will just need known information of </w:t>
      </w:r>
      <w:proofErr w:type="spellStart"/>
      <w:proofErr w:type="gramStart"/>
      <w:r w:rsidR="00AB72C3" w:rsidRPr="00AB72C3">
        <w:t>Mr.Bob</w:t>
      </w:r>
      <w:proofErr w:type="spellEnd"/>
      <w:proofErr w:type="gramEnd"/>
      <w:r w:rsidR="00AB72C3" w:rsidRPr="00AB72C3">
        <w:t xml:space="preserve"> to discover and gain access to the latest health document of </w:t>
      </w:r>
      <w:proofErr w:type="spellStart"/>
      <w:r w:rsidR="00AB72C3" w:rsidRPr="00AB72C3">
        <w:t>Mr.Bob</w:t>
      </w:r>
      <w:proofErr w:type="spellEnd"/>
      <w:r w:rsidR="00AB72C3" w:rsidRPr="00AB72C3">
        <w:t xml:space="preserve"> available at Hospital A using XDS Document Registry. However, if the organization or the machine maintaining the XDS Document Registry went down due to an unexpected incident, this will prevent the physician at hospital B to access Mr. Bob's health document at Hospital A. Additionally in the worst case, if the data of </w:t>
      </w:r>
      <w:proofErr w:type="spellStart"/>
      <w:proofErr w:type="gramStart"/>
      <w:r w:rsidR="00AB72C3" w:rsidRPr="00AB72C3">
        <w:t>Mr.Bob's</w:t>
      </w:r>
      <w:proofErr w:type="spellEnd"/>
      <w:proofErr w:type="gramEnd"/>
      <w:r w:rsidR="00AB72C3" w:rsidRPr="00AB72C3">
        <w:t xml:space="preserve"> health document become permanently inaccessible, the health document sharing network would lose the opportunity to use the document for their operation forever even the XDS Document Registry become available. This is where the Blockchain integrated XDS Document Registry take the place. With Blockchain </w:t>
      </w:r>
      <w:r w:rsidR="00AB72C3" w:rsidRPr="00AB72C3">
        <w:lastRenderedPageBreak/>
        <w:t>characteristics mentioned in section 2.3.1, the XDS Document Registry will always available and not depend on just a single organization or a machine to maintain its availability while providing the possibility for the data to survive the situation where it may be permanently lost.</w:t>
      </w:r>
    </w:p>
    <w:p w14:paraId="20B4BE0D" w14:textId="6FEA32F3" w:rsidR="00ED3105" w:rsidRPr="00A91D58" w:rsidRDefault="00ED3105" w:rsidP="00C73D70">
      <w:pPr>
        <w:pStyle w:val="Heading2"/>
      </w:pPr>
      <w:r w:rsidRPr="00ED3105">
        <w:t>3.</w:t>
      </w:r>
      <w:r w:rsidR="00C73D70">
        <w:t>2</w:t>
      </w:r>
      <w:r w:rsidRPr="00ED3105">
        <w:t xml:space="preserve"> </w:t>
      </w:r>
      <w:r w:rsidR="00212F19" w:rsidRPr="00212F19">
        <w:t>Concept Design</w:t>
      </w:r>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5E8DF2AF" w:rsidR="005542CD" w:rsidRDefault="00E17EDA" w:rsidP="00E17EDA">
      <w:pPr>
        <w:spacing w:line="360" w:lineRule="auto"/>
        <w:jc w:val="thaiDistribute"/>
      </w:pPr>
      <w:r>
        <w:tab/>
      </w:r>
      <w:r w:rsidRPr="003A3F86">
        <w:t xml:space="preserve">Following </w:t>
      </w:r>
      <w:r>
        <w:fldChar w:fldCharType="begin"/>
      </w:r>
      <w:r>
        <w:instrText xml:space="preserve"> REF _Ref7291759 \h </w:instrText>
      </w:r>
      <w:r>
        <w:fldChar w:fldCharType="separate"/>
      </w:r>
      <w:r w:rsidR="00251F66" w:rsidRPr="00695B3C">
        <w:rPr>
          <w:spacing w:val="-6"/>
        </w:rPr>
        <w:t xml:space="preserve">Figure </w:t>
      </w:r>
      <w:r w:rsidR="00251F66">
        <w:rPr>
          <w:i/>
          <w:iCs/>
          <w:noProof/>
          <w:spacing w:val="-6"/>
        </w:rPr>
        <w:t>2</w:t>
      </w:r>
      <w:r w:rsidR="00251F66">
        <w:rPr>
          <w:i/>
          <w:iCs/>
          <w:spacing w:val="-6"/>
        </w:rPr>
        <w:noBreakHyphen/>
      </w:r>
      <w:r w:rsidR="00251F66">
        <w:rPr>
          <w:i/>
          <w:iCs/>
          <w:noProof/>
          <w:spacing w:val="-6"/>
        </w:rPr>
        <w:t>2</w:t>
      </w:r>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w:t>
      </w:r>
      <w:r w:rsidRPr="003A3F86">
        <w:lastRenderedPageBreak/>
        <w:t>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13E2ACF5" w:rsidR="00C312FF" w:rsidRPr="00C73D70" w:rsidRDefault="00ED71A4" w:rsidP="00C73D70">
      <w:pPr>
        <w:pStyle w:val="Heading2"/>
      </w:pPr>
      <w:r w:rsidRPr="00ED71A4">
        <w:t>3.</w:t>
      </w:r>
      <w:r w:rsidR="00C73D70">
        <w:t>3</w:t>
      </w:r>
      <w:r w:rsidRPr="00ED71A4">
        <w:t xml:space="preserve"> </w:t>
      </w:r>
      <w:r w:rsidR="00F03869" w:rsidRPr="004C461D">
        <w:t>Blockchain Design</w:t>
      </w:r>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w:t>
      </w:r>
      <w:r w:rsidR="002B5AA4">
        <w:lastRenderedPageBreak/>
        <w:t>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1F7B438D" w:rsidR="00041250" w:rsidRPr="007A2ED9" w:rsidRDefault="006B0C46" w:rsidP="00C73D70">
      <w:pPr>
        <w:pStyle w:val="Heading2"/>
      </w:pPr>
      <w:r w:rsidRPr="008A6DD2">
        <w:t>3</w:t>
      </w:r>
      <w:r w:rsidR="008A6DD2" w:rsidRPr="008A6DD2">
        <w:rPr>
          <w:rFonts w:cstheme="minorBidi"/>
        </w:rPr>
        <w:t>.</w:t>
      </w:r>
      <w:r w:rsidR="00C73D70">
        <w:rPr>
          <w:rFonts w:cstheme="minorBidi"/>
        </w:rPr>
        <w:t>4</w:t>
      </w:r>
      <w:r w:rsidRPr="008A6DD2">
        <w:t xml:space="preserve"> </w:t>
      </w:r>
      <w:r w:rsidR="00C312FF" w:rsidRPr="008A6DD2">
        <w:t xml:space="preserve">Integrating Blockchain with </w:t>
      </w:r>
      <w:proofErr w:type="spellStart"/>
      <w:r w:rsidR="00C312FF" w:rsidRPr="008A6DD2">
        <w:t>XDS.b</w:t>
      </w:r>
      <w:proofErr w:type="spellEnd"/>
      <w:r w:rsidR="008A6DD2">
        <w:t xml:space="preserve"> Profile</w:t>
      </w:r>
    </w:p>
    <w:p w14:paraId="3A45E57B" w14:textId="4160BE97"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r>
      <w:r>
        <w:instrText xml:space="preserve"> REF _Ref7291759 \h </w:instrText>
      </w:r>
      <w:r>
        <w:fldChar w:fldCharType="separate"/>
      </w:r>
      <w:r w:rsidR="00251F66" w:rsidRPr="00695B3C">
        <w:rPr>
          <w:spacing w:val="-6"/>
        </w:rPr>
        <w:t xml:space="preserve">Figure </w:t>
      </w:r>
      <w:r w:rsidR="00251F66">
        <w:rPr>
          <w:i/>
          <w:iCs/>
          <w:noProof/>
          <w:spacing w:val="-6"/>
        </w:rPr>
        <w:t>2</w:t>
      </w:r>
      <w:r w:rsidR="00251F66">
        <w:rPr>
          <w:i/>
          <w:iCs/>
          <w:spacing w:val="-6"/>
        </w:rPr>
        <w:noBreakHyphen/>
      </w:r>
      <w:r w:rsidR="00251F66">
        <w:rPr>
          <w:i/>
          <w:iCs/>
          <w:noProof/>
          <w:spacing w:val="-6"/>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69271471 \h </w:instrText>
      </w:r>
      <w:r>
        <w:fldChar w:fldCharType="separate"/>
      </w:r>
      <w:r w:rsidR="00251F66" w:rsidRPr="00FA336C">
        <w:rPr>
          <w:spacing w:val="-8"/>
        </w:rPr>
        <w:t xml:space="preserve">Figure </w:t>
      </w:r>
      <w:r w:rsidR="00251F66">
        <w:rPr>
          <w:i/>
          <w:iCs/>
          <w:noProof/>
          <w:spacing w:val="-8"/>
        </w:rPr>
        <w:t>3</w:t>
      </w:r>
      <w:r w:rsidR="00251F66">
        <w:rPr>
          <w:i/>
          <w:iCs/>
          <w:spacing w:val="-8"/>
        </w:rPr>
        <w:noBreakHyphen/>
      </w:r>
      <w:r w:rsidR="00251F66">
        <w:rPr>
          <w:i/>
          <w:iCs/>
          <w:noProof/>
          <w:spacing w:val="-8"/>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1DF2FA16" w:rsidR="00AD58D0" w:rsidRPr="00A9644A" w:rsidRDefault="00AD58D0" w:rsidP="00AD58D0">
      <w:pPr>
        <w:pStyle w:val="Caption"/>
        <w:jc w:val="center"/>
        <w:rPr>
          <w:rFonts w:ascii="Times New Roman" w:hAnsi="Times New Roman" w:cs="Angsana New"/>
          <w:i w:val="0"/>
          <w:iCs w:val="0"/>
          <w:color w:val="auto"/>
          <w:spacing w:val="-8"/>
          <w:sz w:val="24"/>
          <w:szCs w:val="30"/>
        </w:rPr>
      </w:pPr>
      <w:bookmarkStart w:id="26" w:name="_Ref69271471"/>
      <w:r w:rsidRPr="00FA336C">
        <w:rPr>
          <w:rFonts w:ascii="Times New Roman" w:hAnsi="Times New Roman" w:cs="Times New Roman"/>
          <w:i w:val="0"/>
          <w:iCs w:val="0"/>
          <w:color w:val="auto"/>
          <w:spacing w:val="-8"/>
          <w:sz w:val="24"/>
          <w:szCs w:val="24"/>
        </w:rPr>
        <w:t xml:space="preserve">Figure </w:t>
      </w:r>
      <w:r w:rsidR="00D22F28">
        <w:rPr>
          <w:rFonts w:ascii="Times New Roman" w:hAnsi="Times New Roman" w:cs="Times New Roman"/>
          <w:i w:val="0"/>
          <w:iCs w:val="0"/>
          <w:color w:val="auto"/>
          <w:spacing w:val="-8"/>
          <w:sz w:val="24"/>
          <w:szCs w:val="24"/>
        </w:rPr>
        <w:fldChar w:fldCharType="begin"/>
      </w:r>
      <w:r w:rsidR="00D22F28">
        <w:rPr>
          <w:rFonts w:ascii="Times New Roman" w:hAnsi="Times New Roman" w:cs="Times New Roman"/>
          <w:i w:val="0"/>
          <w:iCs w:val="0"/>
          <w:color w:val="auto"/>
          <w:spacing w:val="-8"/>
          <w:sz w:val="24"/>
          <w:szCs w:val="24"/>
        </w:rPr>
        <w:instrText xml:space="preserve"> STYLEREF 1 \s </w:instrText>
      </w:r>
      <w:r w:rsidR="00D22F28">
        <w:rPr>
          <w:rFonts w:ascii="Times New Roman" w:hAnsi="Times New Roman" w:cs="Times New Roman"/>
          <w:i w:val="0"/>
          <w:iCs w:val="0"/>
          <w:color w:val="auto"/>
          <w:spacing w:val="-8"/>
          <w:sz w:val="24"/>
          <w:szCs w:val="24"/>
        </w:rPr>
        <w:fldChar w:fldCharType="separate"/>
      </w:r>
      <w:r w:rsidR="00251F66">
        <w:rPr>
          <w:rFonts w:ascii="Times New Roman" w:hAnsi="Times New Roman" w:cs="Times New Roman"/>
          <w:i w:val="0"/>
          <w:iCs w:val="0"/>
          <w:noProof/>
          <w:color w:val="auto"/>
          <w:spacing w:val="-8"/>
          <w:sz w:val="24"/>
          <w:szCs w:val="24"/>
        </w:rPr>
        <w:t>3</w:t>
      </w:r>
      <w:r w:rsidR="00D22F28">
        <w:rPr>
          <w:rFonts w:ascii="Times New Roman" w:hAnsi="Times New Roman" w:cs="Times New Roman"/>
          <w:i w:val="0"/>
          <w:iCs w:val="0"/>
          <w:color w:val="auto"/>
          <w:spacing w:val="-8"/>
          <w:sz w:val="24"/>
          <w:szCs w:val="24"/>
        </w:rPr>
        <w:fldChar w:fldCharType="end"/>
      </w:r>
      <w:r w:rsidR="00D22F28">
        <w:rPr>
          <w:rFonts w:ascii="Times New Roman" w:hAnsi="Times New Roman" w:cs="Times New Roman"/>
          <w:i w:val="0"/>
          <w:iCs w:val="0"/>
          <w:color w:val="auto"/>
          <w:spacing w:val="-8"/>
          <w:sz w:val="24"/>
          <w:szCs w:val="24"/>
        </w:rPr>
        <w:noBreakHyphen/>
      </w:r>
      <w:r w:rsidR="00D22F28">
        <w:rPr>
          <w:rFonts w:ascii="Times New Roman" w:hAnsi="Times New Roman" w:cs="Times New Roman"/>
          <w:i w:val="0"/>
          <w:iCs w:val="0"/>
          <w:color w:val="auto"/>
          <w:spacing w:val="-8"/>
          <w:sz w:val="24"/>
          <w:szCs w:val="24"/>
        </w:rPr>
        <w:fldChar w:fldCharType="begin"/>
      </w:r>
      <w:r w:rsidR="00D22F28">
        <w:rPr>
          <w:rFonts w:ascii="Times New Roman" w:hAnsi="Times New Roman" w:cs="Times New Roman"/>
          <w:i w:val="0"/>
          <w:iCs w:val="0"/>
          <w:color w:val="auto"/>
          <w:spacing w:val="-8"/>
          <w:sz w:val="24"/>
          <w:szCs w:val="24"/>
        </w:rPr>
        <w:instrText xml:space="preserve"> SEQ Figure \* ARABIC \s 1 </w:instrText>
      </w:r>
      <w:r w:rsidR="00D22F28">
        <w:rPr>
          <w:rFonts w:ascii="Times New Roman" w:hAnsi="Times New Roman" w:cs="Times New Roman"/>
          <w:i w:val="0"/>
          <w:iCs w:val="0"/>
          <w:color w:val="auto"/>
          <w:spacing w:val="-8"/>
          <w:sz w:val="24"/>
          <w:szCs w:val="24"/>
        </w:rPr>
        <w:fldChar w:fldCharType="separate"/>
      </w:r>
      <w:r w:rsidR="00251F66">
        <w:rPr>
          <w:rFonts w:ascii="Times New Roman" w:hAnsi="Times New Roman" w:cs="Times New Roman"/>
          <w:i w:val="0"/>
          <w:iCs w:val="0"/>
          <w:noProof/>
          <w:color w:val="auto"/>
          <w:spacing w:val="-8"/>
          <w:sz w:val="24"/>
          <w:szCs w:val="24"/>
        </w:rPr>
        <w:t>1</w:t>
      </w:r>
      <w:r w:rsidR="00D22F28">
        <w:rPr>
          <w:rFonts w:ascii="Times New Roman" w:hAnsi="Times New Roman" w:cs="Times New Roman"/>
          <w:i w:val="0"/>
          <w:iCs w:val="0"/>
          <w:color w:val="auto"/>
          <w:spacing w:val="-8"/>
          <w:sz w:val="24"/>
          <w:szCs w:val="24"/>
        </w:rPr>
        <w:fldChar w:fldCharType="end"/>
      </w:r>
      <w:bookmarkEnd w:id="26"/>
      <w:r w:rsidRPr="00FA336C">
        <w:rPr>
          <w:rFonts w:ascii="Times New Roman" w:hAnsi="Times New Roman" w:cs="Times New Roman"/>
          <w:i w:val="0"/>
          <w:iCs w:val="0"/>
          <w:color w:val="auto"/>
          <w:spacing w:val="-8"/>
          <w:sz w:val="24"/>
          <w:szCs w:val="24"/>
        </w:rPr>
        <w:t xml:space="preserve"> </w:t>
      </w:r>
      <w:r w:rsidR="00A9644A" w:rsidRPr="00A9644A">
        <w:rPr>
          <w:rFonts w:ascii="Times New Roman" w:hAnsi="Times New Roman" w:cs="Times New Roman"/>
          <w:i w:val="0"/>
          <w:iCs w:val="0"/>
          <w:color w:val="auto"/>
          <w:spacing w:val="-8"/>
          <w:sz w:val="24"/>
          <w:szCs w:val="24"/>
        </w:rPr>
        <w:t>XDS Profile within the scope of interest for this work</w:t>
      </w:r>
    </w:p>
    <w:p w14:paraId="75807C6C" w14:textId="77777777" w:rsidR="00AD58D0" w:rsidRDefault="00AD58D0" w:rsidP="003A3F86">
      <w:pPr>
        <w:spacing w:line="360" w:lineRule="auto"/>
        <w:jc w:val="thaiDistribute"/>
      </w:pPr>
    </w:p>
    <w:p w14:paraId="6DA8F0EC" w14:textId="704E65A3"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r>
      <w:r w:rsidR="005E2259">
        <w:instrText xml:space="preserve"> REF _Ref69271717 \h </w:instrText>
      </w:r>
      <w:r w:rsidR="005E2259">
        <w:fldChar w:fldCharType="separate"/>
      </w:r>
      <w:r w:rsidR="00251F66" w:rsidRPr="00413557">
        <w:t xml:space="preserve">Figure </w:t>
      </w:r>
      <w:r w:rsidR="00251F66">
        <w:rPr>
          <w:i/>
          <w:iCs/>
          <w:noProof/>
        </w:rPr>
        <w:t>3</w:t>
      </w:r>
      <w:r w:rsidR="00251F66">
        <w:rPr>
          <w:i/>
          <w:iCs/>
        </w:rPr>
        <w:noBreakHyphen/>
      </w:r>
      <w:r w:rsidR="00251F66">
        <w:rPr>
          <w:i/>
          <w:iCs/>
          <w:noProof/>
        </w:rPr>
        <w:t>2</w:t>
      </w:r>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0E0D1244" w:rsidR="00C312FF" w:rsidRPr="00731799" w:rsidRDefault="00413557" w:rsidP="00731799">
      <w:pPr>
        <w:pStyle w:val="Caption"/>
        <w:jc w:val="center"/>
        <w:rPr>
          <w:rFonts w:ascii="Times New Roman" w:hAnsi="Times New Roman" w:cs="Times New Roman"/>
          <w:i w:val="0"/>
          <w:iCs w:val="0"/>
          <w:color w:val="auto"/>
          <w:sz w:val="24"/>
          <w:szCs w:val="24"/>
        </w:rPr>
      </w:pPr>
      <w:bookmarkStart w:id="27" w:name="_Ref69271717"/>
      <w:r w:rsidRPr="00413557">
        <w:rPr>
          <w:rFonts w:ascii="Times New Roman" w:hAnsi="Times New Roman" w:cs="Times New Roman"/>
          <w:i w:val="0"/>
          <w:iCs w:val="0"/>
          <w:color w:val="auto"/>
          <w:sz w:val="24"/>
          <w:szCs w:val="24"/>
        </w:rPr>
        <w:t xml:space="preserve">Figure </w:t>
      </w:r>
      <w:r w:rsidR="00D22F28">
        <w:rPr>
          <w:rFonts w:ascii="Times New Roman" w:hAnsi="Times New Roman" w:cs="Times New Roman"/>
          <w:i w:val="0"/>
          <w:iCs w:val="0"/>
          <w:color w:val="auto"/>
          <w:sz w:val="24"/>
          <w:szCs w:val="24"/>
        </w:rPr>
        <w:fldChar w:fldCharType="begin"/>
      </w:r>
      <w:r w:rsidR="00D22F28">
        <w:rPr>
          <w:rFonts w:ascii="Times New Roman" w:hAnsi="Times New Roman" w:cs="Times New Roman"/>
          <w:i w:val="0"/>
          <w:iCs w:val="0"/>
          <w:color w:val="auto"/>
          <w:sz w:val="24"/>
          <w:szCs w:val="24"/>
        </w:rPr>
        <w:instrText xml:space="preserve"> STYLEREF 1 \s </w:instrText>
      </w:r>
      <w:r w:rsid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00D22F28">
        <w:rPr>
          <w:rFonts w:ascii="Times New Roman" w:hAnsi="Times New Roman" w:cs="Times New Roman"/>
          <w:i w:val="0"/>
          <w:iCs w:val="0"/>
          <w:color w:val="auto"/>
          <w:sz w:val="24"/>
          <w:szCs w:val="24"/>
        </w:rPr>
        <w:fldChar w:fldCharType="end"/>
      </w:r>
      <w:r w:rsidR="00D22F28">
        <w:rPr>
          <w:rFonts w:ascii="Times New Roman" w:hAnsi="Times New Roman" w:cs="Times New Roman"/>
          <w:i w:val="0"/>
          <w:iCs w:val="0"/>
          <w:color w:val="auto"/>
          <w:sz w:val="24"/>
          <w:szCs w:val="24"/>
        </w:rPr>
        <w:noBreakHyphen/>
      </w:r>
      <w:r w:rsidR="00D22F28">
        <w:rPr>
          <w:rFonts w:ascii="Times New Roman" w:hAnsi="Times New Roman" w:cs="Times New Roman"/>
          <w:i w:val="0"/>
          <w:iCs w:val="0"/>
          <w:color w:val="auto"/>
          <w:sz w:val="24"/>
          <w:szCs w:val="24"/>
        </w:rPr>
        <w:fldChar w:fldCharType="begin"/>
      </w:r>
      <w:r w:rsidR="00D22F28">
        <w:rPr>
          <w:rFonts w:ascii="Times New Roman" w:hAnsi="Times New Roman" w:cs="Times New Roman"/>
          <w:i w:val="0"/>
          <w:iCs w:val="0"/>
          <w:color w:val="auto"/>
          <w:sz w:val="24"/>
          <w:szCs w:val="24"/>
        </w:rPr>
        <w:instrText xml:space="preserve"> SEQ Figure \* ARABIC \s 1 </w:instrText>
      </w:r>
      <w:r w:rsid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2</w:t>
      </w:r>
      <w:r w:rsidR="00D22F28">
        <w:rPr>
          <w:rFonts w:ascii="Times New Roman" w:hAnsi="Times New Roman" w:cs="Times New Roman"/>
          <w:i w:val="0"/>
          <w:iCs w:val="0"/>
          <w:color w:val="auto"/>
          <w:sz w:val="24"/>
          <w:szCs w:val="24"/>
        </w:rPr>
        <w:fldChar w:fldCharType="end"/>
      </w:r>
      <w:bookmarkEnd w:id="27"/>
      <w:r w:rsidRPr="00413557">
        <w:rPr>
          <w:rFonts w:ascii="Times New Roman" w:hAnsi="Times New Roman" w:cs="Times New Roman"/>
          <w:i w:val="0"/>
          <w:iCs w:val="0"/>
          <w:color w:val="auto"/>
          <w:sz w:val="24"/>
          <w:szCs w:val="24"/>
        </w:rPr>
        <w:t xml:space="preserve"> </w:t>
      </w:r>
      <w:r w:rsidR="00606802">
        <w:rPr>
          <w:rFonts w:ascii="Times New Roman" w:hAnsi="Times New Roman" w:cs="Times New Roman"/>
          <w:i w:val="0"/>
          <w:iCs w:val="0"/>
          <w:color w:val="auto"/>
          <w:sz w:val="24"/>
          <w:szCs w:val="24"/>
        </w:rPr>
        <w:t>I</w:t>
      </w:r>
      <w:r w:rsidRPr="00413557">
        <w:rPr>
          <w:rFonts w:ascii="Times New Roman" w:hAnsi="Times New Roman" w:cs="Times New Roman"/>
          <w:i w:val="0"/>
          <w:iCs w:val="0"/>
          <w:color w:val="auto"/>
          <w:sz w:val="24"/>
          <w:szCs w:val="24"/>
        </w:rPr>
        <w:t>ntegrat</w:t>
      </w:r>
      <w:r w:rsidR="00606802">
        <w:rPr>
          <w:rFonts w:ascii="Times New Roman" w:hAnsi="Times New Roman" w:cs="Times New Roman"/>
          <w:i w:val="0"/>
          <w:iCs w:val="0"/>
          <w:color w:val="auto"/>
          <w:sz w:val="24"/>
          <w:szCs w:val="24"/>
        </w:rPr>
        <w:t>ing</w:t>
      </w:r>
      <w:r w:rsidRPr="00413557">
        <w:rPr>
          <w:rFonts w:ascii="Times New Roman" w:hAnsi="Times New Roman" w:cs="Times New Roman"/>
          <w:i w:val="0"/>
          <w:iCs w:val="0"/>
          <w:color w:val="auto"/>
          <w:sz w:val="24"/>
          <w:szCs w:val="24"/>
        </w:rPr>
        <w:t xml:space="preserve"> Blockchain </w:t>
      </w:r>
      <w:r w:rsidR="00606802">
        <w:rPr>
          <w:rFonts w:ascii="Times New Roman" w:hAnsi="Times New Roman" w:cs="Times New Roman"/>
          <w:i w:val="0"/>
          <w:iCs w:val="0"/>
          <w:color w:val="auto"/>
          <w:sz w:val="24"/>
          <w:szCs w:val="24"/>
        </w:rPr>
        <w:t>into</w:t>
      </w:r>
      <w:r w:rsidRPr="00413557">
        <w:rPr>
          <w:rFonts w:ascii="Times New Roman" w:hAnsi="Times New Roman" w:cs="Times New Roman"/>
          <w:i w:val="0"/>
          <w:iCs w:val="0"/>
          <w:color w:val="auto"/>
          <w:sz w:val="24"/>
          <w:szCs w:val="24"/>
        </w:rPr>
        <w:t xml:space="preserve"> </w:t>
      </w:r>
      <w:proofErr w:type="spellStart"/>
      <w:r w:rsidRPr="00413557">
        <w:rPr>
          <w:rFonts w:ascii="Times New Roman" w:hAnsi="Times New Roman" w:cs="Times New Roman"/>
          <w:i w:val="0"/>
          <w:iCs w:val="0"/>
          <w:color w:val="auto"/>
          <w:sz w:val="24"/>
          <w:szCs w:val="24"/>
        </w:rPr>
        <w:t>XDS.b</w:t>
      </w:r>
      <w:proofErr w:type="spellEnd"/>
      <w:r w:rsidRPr="00413557">
        <w:rPr>
          <w:rFonts w:ascii="Times New Roman" w:hAnsi="Times New Roman" w:cs="Times New Roman"/>
          <w:i w:val="0"/>
          <w:iCs w:val="0"/>
          <w:color w:val="auto"/>
          <w:sz w:val="24"/>
          <w:szCs w:val="24"/>
        </w:rPr>
        <w:t xml:space="preserve"> Profile</w:t>
      </w:r>
    </w:p>
    <w:p w14:paraId="52D41F6A" w14:textId="2BFABED9" w:rsidR="00B369FB" w:rsidRDefault="00B369FB" w:rsidP="00006734">
      <w:pPr>
        <w:pStyle w:val="Heading2"/>
      </w:pPr>
      <w:r w:rsidRPr="001039FE">
        <w:t>3.</w:t>
      </w:r>
      <w:r w:rsidR="00006734">
        <w:t>5</w:t>
      </w:r>
      <w:r w:rsidRPr="001039FE">
        <w:t xml:space="preserve"> </w:t>
      </w:r>
      <w:r w:rsidR="00C93592">
        <w:t>Design</w:t>
      </w:r>
      <w:r w:rsidR="001039FE" w:rsidRPr="001039FE">
        <w:t xml:space="preserve"> Functions</w:t>
      </w:r>
      <w:r w:rsidRPr="001039FE">
        <w:t xml:space="preserve"> </w:t>
      </w:r>
    </w:p>
    <w:p w14:paraId="6CDC0BF3" w14:textId="6F841A7F" w:rsidR="001039FE" w:rsidRPr="008B4BBD" w:rsidRDefault="00826AC7" w:rsidP="00B369FB">
      <w:pPr>
        <w:spacing w:line="360" w:lineRule="auto"/>
        <w:jc w:val="thaiDistribute"/>
        <w:rPr>
          <w:rFonts w:cstheme="minorBidi"/>
          <w:b/>
          <w:bCs/>
        </w:rPr>
      </w:pPr>
      <w:r>
        <w:rPr>
          <w:rFonts w:cstheme="minorBidi"/>
        </w:rPr>
        <w:tab/>
      </w:r>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300CC2">
        <w:rPr>
          <w:rFonts w:cstheme="minorBidi"/>
        </w:rPr>
        <w:t>Smartcontract</w:t>
      </w:r>
      <w:proofErr w:type="spellEnd"/>
      <w:r w:rsidR="002C00ED" w:rsidRPr="00300CC2">
        <w:rPr>
          <w:rFonts w:cstheme="minorBidi"/>
        </w:rPr>
        <w:t xml:space="preserve">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300CC2">
        <w:t>similar to</w:t>
      </w:r>
      <w:proofErr w:type="gramEnd"/>
      <w:r w:rsidR="002C00ED" w:rsidRPr="00300CC2">
        <w:t xml:space="preserve"> a programming variable where certain values were assigned to a specific variable for usage within the program, a whole set of metadata value is assigned into single </w:t>
      </w:r>
      <w:proofErr w:type="spellStart"/>
      <w:r w:rsidR="002C00ED" w:rsidRPr="00300CC2">
        <w:t>Smartcontract</w:t>
      </w:r>
      <w:proofErr w:type="spellEnd"/>
      <w:r w:rsidR="002C00ED" w:rsidRPr="00300CC2">
        <w:t xml:space="preserve"> function transaction. The function also automatically assigns each set of metadata with an identification number to be used for common understanding amongst the </w:t>
      </w:r>
      <w:proofErr w:type="spellStart"/>
      <w:r w:rsidR="002C00ED" w:rsidRPr="00300CC2">
        <w:t>Smartcontract</w:t>
      </w:r>
      <w:proofErr w:type="spellEnd"/>
      <w:r w:rsidR="002C00ED" w:rsidRPr="00300CC2">
        <w:t xml:space="preserve">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lastRenderedPageBreak/>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proofErr w:type="spellStart"/>
      <w:r w:rsidR="00285C87" w:rsidRPr="00300CC2">
        <w:t>Smartcontract</w:t>
      </w:r>
      <w:proofErr w:type="spellEnd"/>
      <w:r w:rsidR="00285C87" w:rsidRPr="00300CC2">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p>
    <w:p w14:paraId="30CF1520" w14:textId="4712B335" w:rsidR="00681704" w:rsidRDefault="00903289" w:rsidP="00EF7BF8">
      <w:pPr>
        <w:spacing w:line="360" w:lineRule="auto"/>
        <w:jc w:val="thaiDistribute"/>
        <w:rPr>
          <w:rFonts w:cstheme="minorBidi"/>
        </w:rPr>
      </w:pPr>
      <w:r w:rsidRPr="00903289">
        <w:rPr>
          <w:rFonts w:cstheme="minorBidi"/>
        </w:rPr>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903289">
        <w:rPr>
          <w:rFonts w:cstheme="minorBidi"/>
        </w:rPr>
        <w:t>Smartcontract</w:t>
      </w:r>
      <w:proofErr w:type="spellEnd"/>
      <w:r w:rsidRPr="00903289">
        <w:rPr>
          <w:rFonts w:cstheme="minorBidi"/>
        </w:rPr>
        <w:t xml:space="preserve">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first function is the read function where </w:t>
      </w:r>
      <w:proofErr w:type="spellStart"/>
      <w:r w:rsidRPr="00903289">
        <w:rPr>
          <w:rFonts w:cstheme="minorBidi"/>
        </w:rPr>
        <w:t>Smartcontract</w:t>
      </w:r>
      <w:proofErr w:type="spellEnd"/>
      <w:r w:rsidRPr="00903289">
        <w:rPr>
          <w:rFonts w:cstheme="minorBidi"/>
        </w:rPr>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second </w:t>
      </w:r>
      <w:proofErr w:type="spellStart"/>
      <w:r w:rsidRPr="00903289">
        <w:rPr>
          <w:rFonts w:cstheme="minorBidi"/>
        </w:rPr>
        <w:t>Smartcontract</w:t>
      </w:r>
      <w:proofErr w:type="spellEnd"/>
      <w:r w:rsidRPr="00903289">
        <w:rPr>
          <w:rFonts w:cstheme="minorBidi"/>
        </w:rPr>
        <w:t xml:space="preserve"> function is the return query result function where the </w:t>
      </w:r>
      <w:proofErr w:type="spellStart"/>
      <w:r w:rsidRPr="00903289">
        <w:rPr>
          <w:rFonts w:cstheme="minorBidi"/>
        </w:rPr>
        <w:t>Smartcontract</w:t>
      </w:r>
      <w:proofErr w:type="spellEnd"/>
      <w:r w:rsidRPr="00903289">
        <w:rPr>
          <w:rFonts w:cstheme="minorBidi"/>
        </w:rPr>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1137578D" w:rsidR="00903289" w:rsidRDefault="00903289" w:rsidP="00EF7BF8">
      <w:pPr>
        <w:spacing w:line="360" w:lineRule="auto"/>
        <w:jc w:val="thaiDistribute"/>
        <w:rPr>
          <w:rFonts w:cstheme="minorBidi"/>
        </w:rPr>
      </w:pPr>
      <w:r>
        <w:rPr>
          <w:rFonts w:cstheme="minorBidi"/>
        </w:rPr>
        <w:tab/>
      </w:r>
      <w:r w:rsidRPr="00903289">
        <w:rPr>
          <w:rFonts w:cstheme="minorBidi"/>
        </w:rPr>
        <w:t xml:space="preserve">Following the normal process of IHE </w:t>
      </w:r>
      <w:proofErr w:type="spellStart"/>
      <w:r w:rsidRPr="00903289">
        <w:rPr>
          <w:rFonts w:cstheme="minorBidi"/>
        </w:rPr>
        <w:t>XDS.b</w:t>
      </w:r>
      <w:proofErr w:type="spellEnd"/>
      <w:r w:rsidRPr="00903289">
        <w:rPr>
          <w:rFonts w:cstheme="minorBidi"/>
        </w:rPr>
        <w:t xml:space="preserve"> Profile in section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04303AD1" w:rsidR="00903289" w:rsidRDefault="00903289" w:rsidP="00BF45BB">
      <w:pPr>
        <w:spacing w:line="360" w:lineRule="auto"/>
        <w:jc w:val="thaiDistribute"/>
        <w:rPr>
          <w:rFonts w:cstheme="minorBidi"/>
          <w:cs/>
        </w:rPr>
      </w:pPr>
      <w:r>
        <w:rPr>
          <w:rFonts w:cstheme="minorBidi"/>
        </w:rPr>
        <w:lastRenderedPageBreak/>
        <w:tab/>
      </w:r>
      <w:r w:rsidRPr="00903289">
        <w:rPr>
          <w:rFonts w:cstheme="minorBidi"/>
        </w:rPr>
        <w:t xml:space="preserve">As mentioned in section </w:t>
      </w:r>
      <w:r w:rsidRPr="00C73D70">
        <w:rPr>
          <w:rFonts w:cstheme="minorBidi"/>
        </w:rPr>
        <w:t>3.</w:t>
      </w:r>
      <w:r w:rsidR="00C73D70" w:rsidRPr="00C73D70">
        <w:rPr>
          <w:rFonts w:cstheme="minorBidi"/>
        </w:rPr>
        <w:t>2</w:t>
      </w:r>
      <w:r w:rsidRPr="00903289">
        <w:rPr>
          <w:rFonts w:cstheme="minorBidi"/>
        </w:rPr>
        <w:t>, after receiving the document shared from its original source, the shared peer will also want to register the document into the XDS 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77777777" w:rsidR="0086312C" w:rsidRPr="0021241B" w:rsidRDefault="00681704" w:rsidP="0086312C">
      <w:pPr>
        <w:pStyle w:val="Heading2"/>
        <w:rPr>
          <w:rFonts w:cstheme="minorBidi"/>
        </w:rPr>
      </w:pPr>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p w14:paraId="00C16ED7" w14:textId="748BF8DE" w:rsidR="0072745C" w:rsidRPr="00D22F28" w:rsidRDefault="0021241B" w:rsidP="00EF7BF8">
      <w:pPr>
        <w:spacing w:line="360" w:lineRule="auto"/>
        <w:jc w:val="thaiDistribute"/>
      </w:pPr>
      <w:r w:rsidRPr="00D22F28">
        <w:tab/>
      </w:r>
      <w:r w:rsidR="00D22F28" w:rsidRPr="00D22F28">
        <w:fldChar w:fldCharType="begin"/>
      </w:r>
      <w:r w:rsidR="00D22F28" w:rsidRPr="00D22F28">
        <w:instrText xml:space="preserve"> REF _Ref73664944 \h </w:instrText>
      </w:r>
      <w:r w:rsidR="00D22F28" w:rsidRPr="00D22F28">
        <w:fldChar w:fldCharType="separate"/>
      </w:r>
      <w:r w:rsidR="00251F66" w:rsidRPr="00D22F28">
        <w:rPr>
          <w:i/>
          <w:iCs/>
        </w:rPr>
        <w:t xml:space="preserve">Figure </w:t>
      </w:r>
      <w:r w:rsidR="00251F66">
        <w:rPr>
          <w:i/>
          <w:iCs/>
          <w:noProof/>
        </w:rPr>
        <w:t>3</w:t>
      </w:r>
      <w:r w:rsidR="00251F66" w:rsidRPr="00D22F28">
        <w:rPr>
          <w:i/>
          <w:iCs/>
        </w:rPr>
        <w:noBreakHyphen/>
      </w:r>
      <w:r w:rsidR="00251F66">
        <w:rPr>
          <w:i/>
          <w:iCs/>
          <w:noProof/>
        </w:rPr>
        <w:t>3</w:t>
      </w:r>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3C17D48" w:rsidR="00681704" w:rsidRDefault="00D22F28" w:rsidP="001C23A3">
      <w:pPr>
        <w:pStyle w:val="Caption"/>
        <w:jc w:val="center"/>
      </w:pPr>
      <w:bookmarkStart w:id="28" w:name="_Ref73664944"/>
      <w:r w:rsidRPr="00D22F28">
        <w:rPr>
          <w:rFonts w:ascii="Times New Roman" w:hAnsi="Times New Roman" w:cs="Times New Roman"/>
          <w:i w:val="0"/>
          <w:iCs w:val="0"/>
          <w:color w:val="auto"/>
          <w:sz w:val="24"/>
          <w:szCs w:val="24"/>
        </w:rPr>
        <w:t xml:space="preserve">Figure </w:t>
      </w:r>
      <w:r w:rsidRPr="00D22F28">
        <w:rPr>
          <w:rFonts w:ascii="Times New Roman" w:hAnsi="Times New Roman" w:cs="Times New Roman"/>
          <w:i w:val="0"/>
          <w:iCs w:val="0"/>
          <w:color w:val="auto"/>
          <w:sz w:val="24"/>
          <w:szCs w:val="24"/>
        </w:rPr>
        <w:fldChar w:fldCharType="begin"/>
      </w:r>
      <w:r w:rsidRPr="00D22F28">
        <w:rPr>
          <w:rFonts w:ascii="Times New Roman" w:hAnsi="Times New Roman" w:cs="Times New Roman"/>
          <w:i w:val="0"/>
          <w:iCs w:val="0"/>
          <w:color w:val="auto"/>
          <w:sz w:val="24"/>
          <w:szCs w:val="24"/>
        </w:rPr>
        <w:instrText xml:space="preserve"> STYLEREF 1 \s </w:instrText>
      </w:r>
      <w:r w:rsidRP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Pr="00D22F28">
        <w:rPr>
          <w:rFonts w:ascii="Times New Roman" w:hAnsi="Times New Roman" w:cs="Times New Roman"/>
          <w:i w:val="0"/>
          <w:iCs w:val="0"/>
          <w:color w:val="auto"/>
          <w:sz w:val="24"/>
          <w:szCs w:val="24"/>
        </w:rPr>
        <w:fldChar w:fldCharType="end"/>
      </w:r>
      <w:r w:rsidRPr="00D22F28">
        <w:rPr>
          <w:rFonts w:ascii="Times New Roman" w:hAnsi="Times New Roman" w:cs="Times New Roman"/>
          <w:i w:val="0"/>
          <w:iCs w:val="0"/>
          <w:color w:val="auto"/>
          <w:sz w:val="24"/>
          <w:szCs w:val="24"/>
        </w:rPr>
        <w:noBreakHyphen/>
      </w:r>
      <w:r w:rsidRPr="00D22F28">
        <w:rPr>
          <w:rFonts w:ascii="Times New Roman" w:hAnsi="Times New Roman" w:cs="Times New Roman"/>
          <w:i w:val="0"/>
          <w:iCs w:val="0"/>
          <w:color w:val="auto"/>
          <w:sz w:val="24"/>
          <w:szCs w:val="24"/>
        </w:rPr>
        <w:fldChar w:fldCharType="begin"/>
      </w:r>
      <w:r w:rsidRPr="00D22F28">
        <w:rPr>
          <w:rFonts w:ascii="Times New Roman" w:hAnsi="Times New Roman" w:cs="Times New Roman"/>
          <w:i w:val="0"/>
          <w:iCs w:val="0"/>
          <w:color w:val="auto"/>
          <w:sz w:val="24"/>
          <w:szCs w:val="24"/>
        </w:rPr>
        <w:instrText xml:space="preserve"> SEQ Figure \* ARABIC \s 1 </w:instrText>
      </w:r>
      <w:r w:rsidRP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Pr="00D22F28">
        <w:rPr>
          <w:rFonts w:ascii="Times New Roman" w:hAnsi="Times New Roman" w:cs="Times New Roman"/>
          <w:i w:val="0"/>
          <w:iCs w:val="0"/>
          <w:color w:val="auto"/>
          <w:sz w:val="24"/>
          <w:szCs w:val="24"/>
        </w:rPr>
        <w:fldChar w:fldCharType="end"/>
      </w:r>
      <w:bookmarkEnd w:id="28"/>
      <w:r w:rsidRPr="00D22F28">
        <w:rPr>
          <w:rFonts w:ascii="Times New Roman" w:hAnsi="Times New Roman" w:cs="Times New Roman"/>
          <w:i w:val="0"/>
          <w:iCs w:val="0"/>
          <w:color w:val="auto"/>
          <w:sz w:val="24"/>
          <w:szCs w:val="24"/>
        </w:rPr>
        <w:t xml:space="preserve"> The process Flow of XDS Document Registry Actor</w:t>
      </w:r>
    </w:p>
    <w:p w14:paraId="75B60203" w14:textId="4A40B15D" w:rsidR="00C8224E" w:rsidRPr="00C312FF" w:rsidRDefault="00C8224E" w:rsidP="0086423C">
      <w:pPr>
        <w:spacing w:line="360" w:lineRule="auto"/>
        <w:jc w:val="thaiDistribute"/>
        <w:sectPr w:rsidR="00C8224E" w:rsidRPr="00C312FF" w:rsidSect="008C5EA2">
          <w:headerReference w:type="even" r:id="rId23"/>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bookmarkStart w:id="29" w:name="Chapter4"/>
      <w:bookmarkEnd w:id="29"/>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r>
        <w:rPr>
          <w:b/>
          <w:bCs/>
          <w:sz w:val="28"/>
          <w:szCs w:val="28"/>
        </w:rPr>
        <w:t>CHAPTER IV</w:t>
      </w:r>
      <w:r>
        <w:rPr>
          <w:b/>
          <w:bCs/>
          <w:sz w:val="28"/>
          <w:szCs w:val="28"/>
        </w:rPr>
        <w:br/>
      </w:r>
      <w:r w:rsidR="00EE29F5" w:rsidRPr="003B134A">
        <w:rPr>
          <w:b/>
          <w:bCs/>
          <w:sz w:val="28"/>
          <w:szCs w:val="28"/>
        </w:rPr>
        <w:t>IMPLEMENTATION</w:t>
      </w:r>
    </w:p>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After that, the third section will explain the setup for the performance evaluation experiment and following with the experiment result in the last section</w:t>
      </w:r>
      <w:r w:rsidR="00701A23">
        <w:rPr>
          <w:rFonts w:ascii="Times New Roman" w:hAnsi="Times New Roman" w:cs="Times New Roman"/>
          <w:sz w:val="24"/>
          <w:szCs w:val="24"/>
        </w:rPr>
        <w:t>.</w:t>
      </w:r>
    </w:p>
    <w:p w14:paraId="74634290" w14:textId="6315F0BB" w:rsidR="00D43C08" w:rsidRDefault="00D43C08" w:rsidP="0002506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171831" w:rsidRPr="00171831">
        <w:rPr>
          <w:rFonts w:ascii="Times New Roman" w:hAnsi="Times New Roman" w:cs="Times New Roman"/>
          <w:sz w:val="24"/>
          <w:szCs w:val="24"/>
        </w:rPr>
        <w:t>For the implementation, the coding process was done within the main machine, which is a laptop Alienware 17 R5, Intel(R) Core</w:t>
      </w:r>
      <w:r w:rsidR="00171831">
        <w:rPr>
          <w:rFonts w:ascii="Times New Roman" w:hAnsi="Times New Roman" w:cs="Times New Roman"/>
          <w:sz w:val="24"/>
          <w:szCs w:val="24"/>
        </w:rPr>
        <w:t xml:space="preserve"> </w:t>
      </w:r>
      <w:r w:rsidR="00171831" w:rsidRPr="00171831">
        <w:rPr>
          <w:rFonts w:ascii="Times New Roman" w:hAnsi="Times New Roman" w:cs="Times New Roman"/>
          <w:sz w:val="24"/>
          <w:szCs w:val="24"/>
        </w:rPr>
        <w:t xml:space="preserve">(TM) i9-8950HK CPU@2.90GHz, 32 GB installed RAM, running on Windows 10 operating system version Home Single Language (20H2) 64-bit, x64-based processor. </w:t>
      </w:r>
      <w:r w:rsidR="002B566D" w:rsidRPr="002B566D">
        <w:rPr>
          <w:rFonts w:ascii="Times New Roman" w:hAnsi="Times New Roman" w:cs="Times New Roman"/>
          <w:sz w:val="24"/>
          <w:szCs w:val="24"/>
        </w:rPr>
        <w:t>The code then deploys on the test machine which has simulated Blockchain environment setup within the virtual machine established within the main machine using Oracle VM VirtualBox as a virtual machine engine. The virtual machine running on Linux Ubuntu (64-bit) version 18.10 with 8 GB RAM and 100 GB storage dynamically shared from the host main machine.</w:t>
      </w:r>
    </w:p>
    <w:p w14:paraId="73983143" w14:textId="23F250D0" w:rsidR="00D43C08" w:rsidRPr="00D43C08" w:rsidRDefault="00A34155" w:rsidP="00D43C08">
      <w:pPr>
        <w:pStyle w:val="Heading2"/>
      </w:pPr>
      <w:r>
        <w:t xml:space="preserve">4.1 </w:t>
      </w:r>
      <w:r w:rsidR="00BC5A0F" w:rsidRPr="00A34155">
        <w:t xml:space="preserve">Blockchain setup </w:t>
      </w:r>
    </w:p>
    <w:p w14:paraId="17307171" w14:textId="7BEB60A1" w:rsidR="00B57A8A" w:rsidRDefault="00B57A8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A720F7" w:rsidRPr="001F604D">
        <w:rPr>
          <w:rFonts w:ascii="Times New Roman" w:hAnsi="Times New Roman" w:cs="Times New Roman"/>
          <w:sz w:val="24"/>
          <w:szCs w:val="24"/>
        </w:rPr>
        <w:t xml:space="preserve">For the implementation, the main machine was the best machine available for the implementation and compatible workflow. The Windows OS allows flexibility and provides access to a wide variety of software with a well-made GUI which is essential for coding and testing on unknown software. At the same time, as most Ethereum-related software is initially designed for Linux OS, so Ubuntu was selected OS for the test machine as it is a well-known Linux-based OS and available online at no cost. At the initial stage of development, there is Ubuntu version 16.05 available as the latest stable released. It was later upgraded to version 18.10. However, due to the community-based nature of the Ethereum platform, a software update can cause several issues </w:t>
      </w:r>
      <w:r w:rsidR="00A720F7" w:rsidRPr="001F604D">
        <w:rPr>
          <w:rFonts w:ascii="Times New Roman" w:hAnsi="Times New Roman" w:cs="Times New Roman"/>
          <w:sz w:val="24"/>
          <w:szCs w:val="24"/>
        </w:rPr>
        <w:lastRenderedPageBreak/>
        <w:t>interrupting the progression of the implementation. So, it was later fixed to a specified version to avoid conflict between each software component for the implementation.</w:t>
      </w:r>
    </w:p>
    <w:p w14:paraId="3E498A57" w14:textId="709B8467" w:rsidR="00057E6F" w:rsidRDefault="008B08C4"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E35C5D" w:rsidRPr="00E35C5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Pr>
          <w:rFonts w:ascii="Times New Roman" w:hAnsi="Times New Roman" w:cs="Times New Roman"/>
          <w:sz w:val="24"/>
          <w:szCs w:val="24"/>
        </w:rPr>
        <w:t xml:space="preserve"> </w:t>
      </w:r>
      <w:r w:rsidR="009938DB">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40]</w:t>
      </w:r>
      <w:r w:rsidR="009938DB">
        <w:rPr>
          <w:rFonts w:ascii="Times New Roman" w:hAnsi="Times New Roman" w:cs="Times New Roman"/>
          <w:sz w:val="24"/>
          <w:szCs w:val="24"/>
        </w:rPr>
        <w:fldChar w:fldCharType="end"/>
      </w:r>
      <w:r w:rsidR="00387317" w:rsidRPr="00387317">
        <w:rPr>
          <w:rFonts w:ascii="Times New Roman" w:hAnsi="Times New Roman" w:cs="Times New Roman"/>
          <w:sz w:val="24"/>
          <w:szCs w:val="24"/>
        </w:rPr>
        <w:t xml:space="preserve">. </w:t>
      </w:r>
      <w:r w:rsidR="00E35C5D" w:rsidRPr="00E35C5D">
        <w:rPr>
          <w:rFonts w:ascii="Times New Roman" w:hAnsi="Times New Roman" w:cs="Times New Roman"/>
          <w:sz w:val="24"/>
          <w:szCs w:val="24"/>
        </w:rPr>
        <w:t>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3702662B" w14:textId="7415AB48" w:rsidR="00164883" w:rsidRDefault="00164883"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Pr="00164883">
        <w:rPr>
          <w:rFonts w:ascii="Times New Roman" w:hAnsi="Times New Roman" w:cs="Times New Roman"/>
          <w:sz w:val="24"/>
          <w:szCs w:val="24"/>
        </w:rPr>
        <w:t xml:space="preserve">As mentioned in section 2.3.4.2, Quorum is an Ethereum-forked that allows the Blockchain to adopt a consensus mechanism other than </w:t>
      </w:r>
      <w:proofErr w:type="spellStart"/>
      <w:r w:rsidRPr="00164883">
        <w:rPr>
          <w:rFonts w:ascii="Times New Roman" w:hAnsi="Times New Roman" w:cs="Times New Roman"/>
          <w:sz w:val="24"/>
          <w:szCs w:val="24"/>
        </w:rPr>
        <w:t>PoW</w:t>
      </w:r>
      <w:proofErr w:type="spellEnd"/>
      <w:r w:rsidRPr="00164883">
        <w:rPr>
          <w:rFonts w:ascii="Times New Roman" w:hAnsi="Times New Roman" w:cs="Times New Roman"/>
          <w:sz w:val="24"/>
          <w:szCs w:val="24"/>
        </w:rPr>
        <w:t xml:space="preserve"> and </w:t>
      </w:r>
      <w:proofErr w:type="spellStart"/>
      <w:r w:rsidRPr="00164883">
        <w:rPr>
          <w:rFonts w:ascii="Times New Roman" w:hAnsi="Times New Roman" w:cs="Times New Roman"/>
          <w:sz w:val="24"/>
          <w:szCs w:val="24"/>
        </w:rPr>
        <w:t>PoS</w:t>
      </w:r>
      <w:proofErr w:type="spellEnd"/>
      <w:r w:rsidRPr="00164883">
        <w:rPr>
          <w:rFonts w:ascii="Times New Roman" w:hAnsi="Times New Roman" w:cs="Times New Roman"/>
          <w:sz w:val="24"/>
          <w:szCs w:val="24"/>
        </w:rPr>
        <w:t xml:space="preserve"> which default to Ethereum Blockchain. Quorum's source code and installation package can be accessed at </w:t>
      </w:r>
      <w:r w:rsidR="008349FF">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Pr>
          <w:rFonts w:ascii="Times New Roman" w:hAnsi="Times New Roman" w:cs="Times New Roman"/>
          <w:sz w:val="24"/>
          <w:szCs w:val="24"/>
        </w:rPr>
        <w:fldChar w:fldCharType="separate"/>
      </w:r>
      <w:r w:rsidR="008349FF" w:rsidRPr="008349FF">
        <w:rPr>
          <w:rFonts w:ascii="Times New Roman" w:hAnsi="Times New Roman" w:cs="Times New Roman"/>
          <w:noProof/>
          <w:sz w:val="24"/>
          <w:szCs w:val="24"/>
        </w:rPr>
        <w:t>[31]</w:t>
      </w:r>
      <w:r w:rsidR="008349FF">
        <w:rPr>
          <w:rFonts w:ascii="Times New Roman" w:hAnsi="Times New Roman" w:cs="Times New Roman"/>
          <w:sz w:val="24"/>
          <w:szCs w:val="24"/>
        </w:rPr>
        <w:fldChar w:fldCharType="end"/>
      </w:r>
      <w:r w:rsidRPr="00164883">
        <w:rPr>
          <w:rFonts w:ascii="Times New Roman" w:hAnsi="Times New Roman" w:cs="Times New Roman"/>
          <w:sz w:val="24"/>
          <w:szCs w:val="24"/>
        </w:rPr>
        <w:t>.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w:t>
      </w:r>
      <w:r w:rsidRPr="00164883">
        <w:rPr>
          <w:rFonts w:ascii="Times New Roman" w:hAnsi="Times New Roman" w:cs="Times New Roman"/>
          <w:sz w:val="24"/>
          <w:szCs w:val="24"/>
        </w:rPr>
        <w:t xml:space="preserve"> </w:t>
      </w:r>
      <w:r w:rsidRPr="00164883">
        <w:rPr>
          <w:rFonts w:ascii="Times New Roman" w:hAnsi="Times New Roman" w:cs="Times New Roman"/>
          <w:sz w:val="24"/>
          <w:szCs w:val="24"/>
        </w:rPr>
        <w:t>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164883">
        <w:rPr>
          <w:rFonts w:ascii="Times New Roman" w:hAnsi="Times New Roman" w:cs="Times New Roman"/>
          <w:sz w:val="24"/>
          <w:szCs w:val="24"/>
        </w:rPr>
        <w:tab/>
      </w:r>
    </w:p>
    <w:p w14:paraId="4568E619" w14:textId="62D74208" w:rsidR="00F80AA4" w:rsidRPr="00F80AA4" w:rsidRDefault="00F80AA4" w:rsidP="00164883">
      <w:pPr>
        <w:pStyle w:val="ListParagraph"/>
        <w:spacing w:line="360" w:lineRule="auto"/>
        <w:ind w:left="0"/>
        <w:jc w:val="thaiDistribute"/>
        <w:rPr>
          <w:rFonts w:ascii="Times New Roman" w:hAnsi="Times New Roman" w:cs="Times New Roman"/>
          <w:sz w:val="24"/>
          <w:szCs w:val="24"/>
        </w:rPr>
      </w:pPr>
      <w:r w:rsidRPr="00F80AA4">
        <w:rPr>
          <w:rFonts w:ascii="Times New Roman" w:hAnsi="Times New Roman" w:cs="Times New Roman"/>
          <w:sz w:val="24"/>
          <w:szCs w:val="24"/>
        </w:rPr>
        <w:tab/>
      </w:r>
      <w:r w:rsidRPr="00F80AA4">
        <w:rPr>
          <w:rFonts w:ascii="Times New Roman" w:hAnsi="Times New Roman" w:cs="Times New Roman"/>
          <w:sz w:val="24"/>
          <w:szCs w:val="24"/>
        </w:rPr>
        <w:t xml:space="preserve">Other than the Blockchain platform, Quorum also offers the "7-Nodes Example" for developers to locally deploy in their machine to test the functionality and </w:t>
      </w:r>
      <w:r w:rsidRPr="00F80AA4">
        <w:rPr>
          <w:rFonts w:ascii="Times New Roman" w:hAnsi="Times New Roman" w:cs="Times New Roman"/>
          <w:sz w:val="24"/>
          <w:szCs w:val="24"/>
        </w:rPr>
        <w:lastRenderedPageBreak/>
        <w:t xml:space="preserve">performance of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during the development. The source code can be cloned directly from its repository available in </w:t>
      </w:r>
      <w:proofErr w:type="spellStart"/>
      <w:r w:rsidRPr="00F80AA4">
        <w:rPr>
          <w:rFonts w:ascii="Times New Roman" w:hAnsi="Times New Roman" w:cs="Times New Roman"/>
          <w:sz w:val="24"/>
          <w:szCs w:val="24"/>
        </w:rPr>
        <w:t>Github</w:t>
      </w:r>
      <w:proofErr w:type="spellEnd"/>
      <w:r w:rsidR="002B755B">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33]</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F80AA4">
        <w:rPr>
          <w:rFonts w:ascii="Times New Roman" w:hAnsi="Times New Roman" w:cs="Times New Roman"/>
          <w:sz w:val="24"/>
          <w:szCs w:val="24"/>
        </w:rPr>
        <w:t>Tessera</w:t>
      </w:r>
      <w:proofErr w:type="spellEnd"/>
      <w:r w:rsidRPr="00F80AA4">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1]","plainTextFormattedCitation":"[41]","previouslyFormattedCitation":"[41]"},"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41]</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w:t>
      </w:r>
      <w:r w:rsidR="002B755B">
        <w:rPr>
          <w:rFonts w:ascii="Times New Roman" w:hAnsi="Times New Roman" w:cs="Times New Roman"/>
          <w:sz w:val="24"/>
          <w:szCs w:val="24"/>
        </w:rPr>
        <w:t>and</w:t>
      </w:r>
      <w:r w:rsidRPr="00F80AA4">
        <w:rPr>
          <w:rFonts w:ascii="Times New Roman" w:hAnsi="Times New Roman" w:cs="Times New Roman"/>
          <w:sz w:val="24"/>
          <w:szCs w:val="24"/>
        </w:rPr>
        <w:t xml:space="preserve"> "Constellation"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2]","plainTextFormattedCitation":"[42]"},"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42]</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included in the package as a running engine. The source code can be initiate, activate,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Pr>
          <w:rFonts w:ascii="Times New Roman" w:hAnsi="Times New Roman" w:cs="Times New Roman"/>
          <w:sz w:val="24"/>
          <w:szCs w:val="24"/>
        </w:rPr>
        <w:t xml:space="preserve"> Actor</w:t>
      </w:r>
      <w:r w:rsidRPr="00F80AA4">
        <w:rPr>
          <w:rFonts w:ascii="Times New Roman" w:hAnsi="Times New Roman" w:cs="Times New Roman"/>
          <w:sz w:val="24"/>
          <w:szCs w:val="24"/>
        </w:rPr>
        <w:t xml:space="preserve"> and its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allow testing </w:t>
      </w:r>
      <w:r w:rsidR="000250B0">
        <w:rPr>
          <w:rFonts w:ascii="Times New Roman" w:hAnsi="Times New Roman" w:cs="Times New Roman"/>
          <w:sz w:val="24"/>
          <w:szCs w:val="24"/>
        </w:rPr>
        <w:t xml:space="preserve">and running </w:t>
      </w:r>
      <w:r w:rsidRPr="00F80AA4">
        <w:rPr>
          <w:rFonts w:ascii="Times New Roman" w:hAnsi="Times New Roman" w:cs="Times New Roman"/>
          <w:sz w:val="24"/>
          <w:szCs w:val="24"/>
        </w:rPr>
        <w:t>of XDS Document registry-related code on the 7-Nodes.</w:t>
      </w:r>
      <w:r w:rsidR="00793C59">
        <w:rPr>
          <w:rFonts w:ascii="Times New Roman" w:hAnsi="Times New Roman" w:cs="Times New Roman"/>
          <w:sz w:val="24"/>
          <w:szCs w:val="24"/>
        </w:rPr>
        <w:t xml:space="preserve"> </w:t>
      </w:r>
      <w:r w:rsidR="00793C59" w:rsidRPr="00793C59">
        <w:rPr>
          <w:rFonts w:ascii="Times New Roman" w:hAnsi="Times New Roman" w:cs="Times New Roman"/>
          <w:sz w:val="24"/>
          <w:szCs w:val="24"/>
        </w:rPr>
        <w:t>It must be noted that transaction-related scripts only operate on specified single nodes amongst the seven, not the entire set of the seven nodes. That means the activity of each node is independent.</w:t>
      </w:r>
    </w:p>
    <w:p w14:paraId="01BEA147" w14:textId="59845976" w:rsidR="0054751C" w:rsidRDefault="0054751C"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 Configure initial Block for the Blockchain</w:t>
      </w:r>
    </w:p>
    <w:p w14:paraId="72F6134A" w14:textId="6CF4745A" w:rsidR="00DE2D04" w:rsidRPr="00E35C5D" w:rsidRDefault="00DE2D04"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 Script running 7-Nodes</w:t>
      </w:r>
    </w:p>
    <w:p w14:paraId="1A5A64CE" w14:textId="16B81F35" w:rsidR="00D43C08" w:rsidRPr="008B08C4" w:rsidRDefault="006045B1"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proofErr w:type="spellStart"/>
      <w:r>
        <w:rPr>
          <w:rFonts w:ascii="Times New Roman" w:hAnsi="Times New Roman" w:cs="Times New Roman"/>
          <w:sz w:val="24"/>
          <w:szCs w:val="24"/>
        </w:rPr>
        <w:t>Smart</w:t>
      </w:r>
      <w:r w:rsidRPr="007639D4">
        <w:rPr>
          <w:rFonts w:ascii="Times New Roman" w:hAnsi="Times New Roman" w:cs="Times New Roman"/>
          <w:sz w:val="24"/>
          <w:szCs w:val="24"/>
        </w:rPr>
        <w:t>contract</w:t>
      </w:r>
      <w:proofErr w:type="spellEnd"/>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ing a web-based IDE for Solidity language that can compile</w:t>
      </w:r>
      <w:r>
        <w:rPr>
          <w:rFonts w:ascii="Times New Roman" w:hAnsi="Times New Roman" w:cs="Times New Roman"/>
          <w:sz w:val="24"/>
          <w:szCs w:val="24"/>
        </w:rPr>
        <w:t>, testing,</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3]","plainTextFormattedCitation":"[43]","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43]</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r w:rsidR="0053552C" w:rsidRPr="0053552C">
        <w:rPr>
          <w:rFonts w:ascii="Times New Roman" w:hAnsi="Times New Roman" w:cs="Times New Roman"/>
          <w:sz w:val="24"/>
          <w:szCs w:val="24"/>
        </w:rPr>
        <w:t xml:space="preserve">The Remix IDE has no specific system requirements nor versions of its </w:t>
      </w:r>
      <w:r w:rsidR="0053552C" w:rsidRPr="0053552C">
        <w:rPr>
          <w:rFonts w:ascii="Times New Roman" w:hAnsi="Times New Roman" w:cs="Times New Roman"/>
          <w:sz w:val="24"/>
          <w:szCs w:val="24"/>
        </w:rPr>
        <w:t>own,</w:t>
      </w:r>
      <w:r w:rsidR="0053552C" w:rsidRPr="0053552C">
        <w:rPr>
          <w:rFonts w:ascii="Times New Roman" w:hAnsi="Times New Roman" w:cs="Times New Roman"/>
          <w:sz w:val="24"/>
          <w:szCs w:val="24"/>
        </w:rPr>
        <w:t xml:space="preserve"> but it requires a Web Browser to access as it is a web-based IDE. the Web Browser running the IDE must be up-to-date to provide an essential Website environment. At the same time, the machine running the Web Browser must provide enough memory space for the Web Browser to maintain the IDE without an issue. Within the Remix IDE, they also provide a wide variety of community-based plugins for Solidity developers to aid in code compiling, debugging, and test deployment on a simulated Blockchain environment. The IDE also offers a choice to connect directly to an active Ethereum Blockchain network whether it is the main Ethereum Blockchain or local chain under development. Additionally, each session of the Remix coding workspace is saved using a unique URL </w:t>
      </w:r>
      <w:r w:rsidR="00E33F50" w:rsidRPr="0053552C">
        <w:rPr>
          <w:rFonts w:ascii="Times New Roman" w:hAnsi="Times New Roman" w:cs="Times New Roman"/>
          <w:sz w:val="24"/>
          <w:szCs w:val="24"/>
        </w:rPr>
        <w:t>and</w:t>
      </w:r>
      <w:r w:rsidR="0053552C" w:rsidRPr="0053552C">
        <w:rPr>
          <w:rFonts w:ascii="Times New Roman" w:hAnsi="Times New Roman" w:cs="Times New Roman"/>
          <w:sz w:val="24"/>
          <w:szCs w:val="24"/>
        </w:rPr>
        <w:t xml:space="preserve"> can be saved locally using Remix local client installed in the machine.</w:t>
      </w:r>
      <w:r w:rsidR="00E33F50">
        <w:rPr>
          <w:rFonts w:ascii="Times New Roman" w:hAnsi="Times New Roman" w:cs="Times New Roman"/>
          <w:sz w:val="24"/>
          <w:szCs w:val="24"/>
        </w:rPr>
        <w:t xml:space="preserve"> </w:t>
      </w:r>
      <w:r w:rsidR="00E33F50" w:rsidRPr="00E33F50">
        <w:rPr>
          <w:rFonts w:ascii="Times New Roman" w:hAnsi="Times New Roman" w:cs="Times New Roman"/>
          <w:sz w:val="24"/>
          <w:szCs w:val="24"/>
        </w:rPr>
        <w:t xml:space="preserve">In the implementation, Remix was </w:t>
      </w:r>
      <w:r w:rsidR="00E33F50" w:rsidRPr="00E33F50">
        <w:rPr>
          <w:rFonts w:ascii="Times New Roman" w:hAnsi="Times New Roman" w:cs="Times New Roman"/>
          <w:sz w:val="24"/>
          <w:szCs w:val="24"/>
        </w:rPr>
        <w:lastRenderedPageBreak/>
        <w:t xml:space="preserve">accessed using Google Chrome from the main machine and the session was saved locally using Remix client to avoid unexpected issues on the Solidity code. Each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is </w:t>
      </w:r>
      <w:r w:rsidR="00E33F50" w:rsidRPr="00E33F50">
        <w:rPr>
          <w:rFonts w:ascii="Times New Roman" w:hAnsi="Times New Roman" w:cs="Times New Roman"/>
          <w:sz w:val="24"/>
          <w:szCs w:val="24"/>
        </w:rPr>
        <w:t>validated,</w:t>
      </w:r>
      <w:r w:rsidR="00E33F50" w:rsidRPr="00E33F50">
        <w:rPr>
          <w:rFonts w:ascii="Times New Roman" w:hAnsi="Times New Roman" w:cs="Times New Roman"/>
          <w:sz w:val="24"/>
          <w:szCs w:val="24"/>
        </w:rPr>
        <w:t xml:space="preserve"> and test deployed within the IDE before actual implementation on the test machine. The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w:t>
      </w:r>
    </w:p>
    <w:p w14:paraId="3E11738E" w14:textId="7BC5F0B1" w:rsidR="00BC5A0F" w:rsidRPr="00F81C49" w:rsidRDefault="00BC5A0F" w:rsidP="00A34155">
      <w:pPr>
        <w:pStyle w:val="Heading2"/>
      </w:pPr>
      <w:r w:rsidRPr="00F81C49">
        <w:t xml:space="preserve">4.2 XDS Actors </w:t>
      </w:r>
    </w:p>
    <w:p w14:paraId="0C27EE37" w14:textId="4A8038B5"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 xml:space="preserve">All actors within IHE XDS Profile communicate with each other using XML message transaction. As we utilize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3E77C60F"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interfac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44]","plainTextFormattedCitation":"[44]","previouslyFormattedCitation":"[43]"},"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44]</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w:t>
      </w:r>
      <w:r w:rsidR="000B284B" w:rsidRPr="000D4B48">
        <w:rPr>
          <w:rFonts w:ascii="Times New Roman" w:hAnsi="Times New Roman" w:cs="Times New Roman"/>
          <w:sz w:val="24"/>
          <w:szCs w:val="24"/>
        </w:rPr>
        <w:lastRenderedPageBreak/>
        <w:t>to Solidity.</w:t>
      </w:r>
      <w:r w:rsidR="00C00BA3" w:rsidRPr="000D4B48">
        <w:rPr>
          <w:rFonts w:ascii="Times New Roman" w:hAnsi="Times New Roman" w:cs="Times New Roman"/>
          <w:sz w:val="24"/>
          <w:szCs w:val="24"/>
        </w:rPr>
        <w:t xml:space="preserve"> Web3 provided a programming API for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called "Web3JS" which allows the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50DD37E6" w:rsidR="00A34155" w:rsidRPr="0084619E" w:rsidRDefault="00BC5A0F" w:rsidP="0084619E">
      <w:pPr>
        <w:pStyle w:val="Heading3"/>
      </w:pPr>
      <w:r w:rsidRPr="0084619E">
        <w:t>4.2.</w:t>
      </w:r>
      <w:r w:rsidR="00A34155" w:rsidRPr="0084619E">
        <w:t>1</w:t>
      </w:r>
      <w:r w:rsidRPr="0084619E">
        <w:t xml:space="preserve"> </w:t>
      </w:r>
      <w:r w:rsidR="00A34155" w:rsidRPr="0084619E">
        <w:t xml:space="preserve">XDS Document </w:t>
      </w:r>
      <w:r w:rsidRPr="0084619E">
        <w:t>Repository Actor</w:t>
      </w:r>
    </w:p>
    <w:p w14:paraId="0A98114B" w14:textId="2038C4FC"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4.2.1.1 Interpret IHE ITI-42 transaction</w:t>
      </w:r>
    </w:p>
    <w:p w14:paraId="44F94AF8" w14:textId="48CDE11C"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Figure IV A and Figure IV C, showing XML language code snippet of Registry Document Set-b [ITI-42] transaction sample.  The code composing of 2 main sections. The first section labeled with “</w:t>
      </w:r>
      <w:proofErr w:type="spellStart"/>
      <w:proofErr w:type="gramStart"/>
      <w:r w:rsidRPr="00F42134">
        <w:rPr>
          <w:rFonts w:ascii="Times New Roman" w:hAnsi="Times New Roman" w:cs="Times New Roman"/>
          <w:sz w:val="24"/>
          <w:szCs w:val="24"/>
        </w:rPr>
        <w:t>lcm:SubmitObject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 from label “</w:t>
      </w:r>
      <w:proofErr w:type="spellStart"/>
      <w:proofErr w:type="gramStart"/>
      <w:r w:rsidRPr="00F42134">
        <w:rPr>
          <w:rFonts w:ascii="Times New Roman" w:hAnsi="Times New Roman" w:cs="Times New Roman"/>
          <w:sz w:val="24"/>
          <w:szCs w:val="24"/>
        </w:rPr>
        <w:t>rim:RegistryObjectList</w:t>
      </w:r>
      <w:proofErr w:type="spellEnd"/>
      <w:proofErr w:type="gramEnd"/>
      <w:r w:rsidRPr="00F42134">
        <w:rPr>
          <w:rFonts w:ascii="Times New Roman" w:hAnsi="Times New Roman" w:cs="Times New Roman"/>
          <w:sz w:val="24"/>
          <w:szCs w:val="24"/>
        </w:rPr>
        <w:t>” following with “</w:t>
      </w:r>
      <w:proofErr w:type="spellStart"/>
      <w:r w:rsidRPr="00F42134">
        <w:rPr>
          <w:rFonts w:ascii="Times New Roman" w:hAnsi="Times New Roman" w:cs="Times New Roman"/>
          <w:sz w:val="24"/>
          <w:szCs w:val="24"/>
        </w:rPr>
        <w:t>rim:ExtrinsicObject</w:t>
      </w:r>
      <w:proofErr w:type="spellEnd"/>
      <w:r w:rsidRPr="00F42134">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 Figure IV B. The response transaction included only XML schematic information, message UUID number, and status type “successful”. This response will let the Repository finish its process and end messaging attempt.</w:t>
      </w:r>
    </w:p>
    <w:bookmarkStart w:id="30" w:name="_MON_1682694957"/>
    <w:bookmarkEnd w:id="30"/>
    <w:p w14:paraId="6DC93675" w14:textId="77777777" w:rsidR="00F42134" w:rsidRDefault="00F42134" w:rsidP="00CB0E2F">
      <w:pPr>
        <w:pStyle w:val="ListParagraph"/>
        <w:keepNext/>
        <w:spacing w:after="0" w:line="360" w:lineRule="auto"/>
        <w:ind w:left="0"/>
        <w:jc w:val="thaiDistribute"/>
      </w:pPr>
      <w:r>
        <w:rPr>
          <w:rFonts w:ascii="Times New Roman" w:hAnsi="Times New Roman" w:cs="Times New Roman"/>
          <w:bCs/>
          <w:sz w:val="24"/>
          <w:szCs w:val="24"/>
        </w:rPr>
        <w:object w:dxaOrig="9360" w:dyaOrig="8594" w14:anchorId="02500C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75pt;height:390.7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Word.OpenDocumentText.12" ShapeID="_x0000_i1025" DrawAspect="Content" ObjectID="_1684426584" r:id="rId25"/>
        </w:object>
      </w:r>
    </w:p>
    <w:p w14:paraId="5B3B1FD0" w14:textId="1C4D50C3" w:rsidR="00F42134" w:rsidRDefault="00F42134" w:rsidP="00F42134">
      <w:pPr>
        <w:pStyle w:val="Caption"/>
        <w:jc w:val="center"/>
        <w:rPr>
          <w:rFonts w:ascii="Times New Roman" w:hAnsi="Times New Roman" w:cs="Times New Roman"/>
          <w:i w:val="0"/>
          <w:iCs w:val="0"/>
          <w:color w:val="auto"/>
          <w:sz w:val="22"/>
        </w:rPr>
      </w:pPr>
      <w:bookmarkStart w:id="31" w:name="_Ref72083156"/>
      <w:r w:rsidRPr="00DD48E9">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1</w:t>
      </w:r>
      <w:r w:rsidR="00D22F28">
        <w:rPr>
          <w:rFonts w:ascii="Times New Roman" w:hAnsi="Times New Roman" w:cs="Times New Roman"/>
          <w:i w:val="0"/>
          <w:iCs w:val="0"/>
          <w:color w:val="auto"/>
          <w:sz w:val="22"/>
        </w:rPr>
        <w:fldChar w:fldCharType="end"/>
      </w:r>
      <w:bookmarkEnd w:id="31"/>
      <w:r w:rsidRPr="00DD48E9">
        <w:rPr>
          <w:rFonts w:ascii="Times New Roman" w:hAnsi="Times New Roman" w:cs="Times New Roman"/>
          <w:i w:val="0"/>
          <w:iCs w:val="0"/>
          <w:color w:val="auto"/>
          <w:sz w:val="22"/>
        </w:rPr>
        <w:t xml:space="preserve"> Pseudocode represents general format of Register Document Set-b [ITI - 42]</w:t>
      </w:r>
    </w:p>
    <w:p w14:paraId="06404B67" w14:textId="77777777" w:rsidR="00F42134" w:rsidRPr="000C6B59" w:rsidRDefault="00F42134" w:rsidP="00F42134"/>
    <w:bookmarkStart w:id="32" w:name="_MON_1681526078"/>
    <w:bookmarkEnd w:id="32"/>
    <w:p w14:paraId="6B9963EA" w14:textId="77777777" w:rsidR="00F42134" w:rsidRDefault="00F42134" w:rsidP="00F42134">
      <w:pPr>
        <w:pStyle w:val="ListParagraph"/>
        <w:keepNext/>
        <w:spacing w:after="0" w:line="360" w:lineRule="auto"/>
        <w:ind w:left="0"/>
        <w:jc w:val="thaiDistribute"/>
      </w:pPr>
      <w:r>
        <w:rPr>
          <w:rFonts w:ascii="Times New Roman" w:hAnsi="Times New Roman" w:cs="Times New Roman"/>
          <w:sz w:val="24"/>
          <w:szCs w:val="24"/>
        </w:rPr>
        <w:object w:dxaOrig="9360" w:dyaOrig="1428" w14:anchorId="5402A8A1">
          <v:shape id="_x0000_i1026" type="#_x0000_t75" style="width:418.25pt;height:71.35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Word.OpenDocumentText.12" ShapeID="_x0000_i1026" DrawAspect="Content" ObjectID="_1684426585" r:id="rId27"/>
        </w:object>
      </w:r>
    </w:p>
    <w:p w14:paraId="769AFC5E" w14:textId="47972234" w:rsidR="00F42134" w:rsidRPr="000C6B59" w:rsidRDefault="00F42134" w:rsidP="00F42134">
      <w:pPr>
        <w:pStyle w:val="Caption"/>
        <w:jc w:val="center"/>
        <w:rPr>
          <w:rFonts w:ascii="Times New Roman" w:hAnsi="Times New Roman" w:cs="Times New Roman"/>
          <w:i w:val="0"/>
          <w:iCs w:val="0"/>
          <w:color w:val="auto"/>
          <w:sz w:val="22"/>
        </w:rPr>
      </w:pPr>
      <w:bookmarkStart w:id="33" w:name="_Ref70913534"/>
      <w:r w:rsidRPr="004A6782">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2</w:t>
      </w:r>
      <w:r w:rsidR="00D22F28">
        <w:rPr>
          <w:rFonts w:ascii="Times New Roman" w:hAnsi="Times New Roman" w:cs="Times New Roman"/>
          <w:i w:val="0"/>
          <w:iCs w:val="0"/>
          <w:color w:val="auto"/>
          <w:sz w:val="22"/>
        </w:rPr>
        <w:fldChar w:fldCharType="end"/>
      </w:r>
      <w:bookmarkEnd w:id="33"/>
      <w:r w:rsidRPr="004A6782">
        <w:rPr>
          <w:rFonts w:ascii="Times New Roman" w:hAnsi="Times New Roman" w:cs="Times New Roman"/>
          <w:i w:val="0"/>
          <w:iCs w:val="0"/>
          <w:color w:val="auto"/>
          <w:sz w:val="22"/>
        </w:rPr>
        <w:t xml:space="preserve"> XML Code snippet of Registry Document Set-b Response transaction sample</w:t>
      </w:r>
    </w:p>
    <w:bookmarkStart w:id="34" w:name="_MON_1681305170"/>
    <w:bookmarkEnd w:id="34"/>
    <w:p w14:paraId="32D0A5CC" w14:textId="77777777" w:rsidR="00F42134" w:rsidRDefault="00F42134" w:rsidP="00F42134">
      <w:pPr>
        <w:pStyle w:val="ListParagraph"/>
        <w:keepNext/>
        <w:spacing w:after="0" w:line="360" w:lineRule="auto"/>
        <w:ind w:left="0"/>
        <w:jc w:val="thaiDistribute"/>
      </w:pPr>
      <w:r>
        <w:rPr>
          <w:rFonts w:ascii="Times New Roman" w:hAnsi="Times New Roman" w:cs="Times New Roman"/>
          <w:bCs/>
          <w:sz w:val="24"/>
          <w:szCs w:val="24"/>
        </w:rPr>
        <w:object w:dxaOrig="9360" w:dyaOrig="12538" w14:anchorId="050BFE4A">
          <v:shape id="_x0000_i1027" type="#_x0000_t75" style="width:418.25pt;height:560.35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Word.OpenDocumentText.12" ShapeID="_x0000_i1027" DrawAspect="Content" ObjectID="_1684426586" r:id="rId29"/>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35" w:name="_MON_1681524933"/>
    <w:bookmarkEnd w:id="35"/>
    <w:p w14:paraId="5BEC1742" w14:textId="77777777" w:rsidR="00F42134" w:rsidRDefault="00F42134" w:rsidP="00F4213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1028" type="#_x0000_t75" style="width:418.25pt;height:531.55pt" o:ole="" o:bordertopcolor="this" o:borderleftcolor="this" o:borderbottomcolor="this" o:borderrightcolor="this">
            <v:imagedata r:id="rId30" o:title=""/>
            <w10:bordertop type="single" width="4"/>
            <w10:borderleft type="single" width="4"/>
            <w10:borderbottom type="single" width="4"/>
            <w10:borderright type="single" width="4"/>
          </v:shape>
          <o:OLEObject Type="Embed" ProgID="Word.OpenDocumentText.12" ShapeID="_x0000_i1028" DrawAspect="Content" ObjectID="_1684426587" r:id="rId31"/>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6" w:name="_MON_1681525116"/>
    <w:bookmarkEnd w:id="36"/>
    <w:p w14:paraId="5194D219" w14:textId="77777777" w:rsidR="00F42134" w:rsidRDefault="00F42134" w:rsidP="00F4213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1029" type="#_x0000_t75" style="width:418.25pt;height:568.5pt" o:ole="" o:bordertopcolor="this" o:borderleftcolor="this" o:borderbottomcolor="this" o:borderrightcolor="this">
            <v:imagedata r:id="rId32" o:title=""/>
            <w10:bordertop type="single" width="4"/>
            <w10:borderleft type="single" width="4"/>
            <w10:borderbottom type="single" width="4"/>
            <w10:borderright type="single" width="4"/>
          </v:shape>
          <o:OLEObject Type="Embed" ProgID="Word.OpenDocumentText.12" ShapeID="_x0000_i1029" DrawAspect="Content" ObjectID="_1684426588" r:id="rId33"/>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7" w:name="_MON_1681525234"/>
    <w:bookmarkEnd w:id="37"/>
    <w:p w14:paraId="302C2127" w14:textId="77777777" w:rsidR="00F42134" w:rsidRDefault="00F42134" w:rsidP="00F42134">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1030" type="#_x0000_t75" style="width:418.25pt;height:572.85pt" o:ole="" o:bordertopcolor="this" o:borderleftcolor="this" o:borderbottomcolor="this" o:borderrightcolor="this">
            <v:imagedata r:id="rId34" o:title=""/>
            <w10:bordertop type="single" width="4"/>
            <w10:borderleft type="single" width="4"/>
            <w10:borderbottom type="single" width="4"/>
            <w10:borderright type="single" width="4"/>
          </v:shape>
          <o:OLEObject Type="Embed" ProgID="Word.OpenDocumentText.12" ShapeID="_x0000_i1030" DrawAspect="Content" ObjectID="_1684426589" r:id="rId35"/>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8" w:name="_MON_1681525372"/>
    <w:bookmarkEnd w:id="38"/>
    <w:p w14:paraId="5B2F03D4" w14:textId="77777777" w:rsidR="00F42134" w:rsidRDefault="00F42134" w:rsidP="00F4213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1031" type="#_x0000_t75" style="width:418.25pt;height:555.95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31" DrawAspect="Content" ObjectID="_1684426590" r:id="rId37"/>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9" w:name="_MON_1681525449"/>
    <w:bookmarkEnd w:id="39"/>
    <w:p w14:paraId="0EC9561B" w14:textId="77777777" w:rsidR="00F42134" w:rsidRDefault="00F42134" w:rsidP="00F42134">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1032" type="#_x0000_t75" style="width:418.25pt;height:259.2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2" DrawAspect="Content" ObjectID="_1684426591" r:id="rId39"/>
        </w:object>
      </w:r>
    </w:p>
    <w:p w14:paraId="29083792" w14:textId="355DA2CB"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40" w:name="_Ref72083161"/>
      <w:r w:rsidRPr="0024395F">
        <w:rPr>
          <w:rFonts w:ascii="Times New Roman" w:hAnsi="Times New Roman" w:cs="Times New Roman"/>
        </w:rPr>
        <w:t xml:space="preserve">Figure </w:t>
      </w:r>
      <w:r w:rsidRPr="0024395F">
        <w:rPr>
          <w:rFonts w:ascii="Times New Roman" w:hAnsi="Times New Roman" w:cs="Times New Roman"/>
        </w:rPr>
        <w:fldChar w:fldCharType="begin"/>
      </w:r>
      <w:r w:rsidRPr="0024395F">
        <w:rPr>
          <w:rFonts w:ascii="Times New Roman" w:hAnsi="Times New Roman" w:cs="Times New Roman"/>
        </w:rPr>
        <w:instrText xml:space="preserve"> STYLEREF 1 \s </w:instrText>
      </w:r>
      <w:r w:rsidRPr="0024395F">
        <w:rPr>
          <w:rFonts w:ascii="Times New Roman" w:hAnsi="Times New Roman" w:cs="Times New Roman"/>
        </w:rPr>
        <w:fldChar w:fldCharType="separate"/>
      </w:r>
      <w:r w:rsidR="00251F66">
        <w:rPr>
          <w:rFonts w:ascii="Times New Roman" w:hAnsi="Times New Roman" w:cs="Times New Roman"/>
          <w:noProof/>
        </w:rPr>
        <w:t>4</w:t>
      </w:r>
      <w:r w:rsidRPr="0024395F">
        <w:rPr>
          <w:rFonts w:ascii="Times New Roman" w:hAnsi="Times New Roman" w:cs="Times New Roman"/>
        </w:rPr>
        <w:fldChar w:fldCharType="end"/>
      </w:r>
      <w:r w:rsidRPr="0024395F">
        <w:rPr>
          <w:rFonts w:ascii="Times New Roman" w:hAnsi="Times New Roman" w:cs="Times New Roman"/>
        </w:rPr>
        <w:noBreakHyphen/>
      </w:r>
      <w:r w:rsidRPr="0024395F">
        <w:rPr>
          <w:rFonts w:ascii="Times New Roman" w:hAnsi="Times New Roman" w:cs="Times New Roman"/>
        </w:rPr>
        <w:fldChar w:fldCharType="begin"/>
      </w:r>
      <w:r w:rsidRPr="0024395F">
        <w:rPr>
          <w:rFonts w:ascii="Times New Roman" w:hAnsi="Times New Roman" w:cs="Times New Roman"/>
        </w:rPr>
        <w:instrText xml:space="preserve"> SEQ Figure \* ARABIC \s 1 </w:instrText>
      </w:r>
      <w:r w:rsidRPr="0024395F">
        <w:rPr>
          <w:rFonts w:ascii="Times New Roman" w:hAnsi="Times New Roman" w:cs="Times New Roman"/>
        </w:rPr>
        <w:fldChar w:fldCharType="separate"/>
      </w:r>
      <w:r w:rsidR="00251F66">
        <w:rPr>
          <w:rFonts w:ascii="Times New Roman" w:hAnsi="Times New Roman" w:cs="Times New Roman"/>
          <w:noProof/>
        </w:rPr>
        <w:t>3</w:t>
      </w:r>
      <w:r w:rsidRPr="0024395F">
        <w:rPr>
          <w:rFonts w:ascii="Times New Roman" w:hAnsi="Times New Roman" w:cs="Times New Roman"/>
        </w:rPr>
        <w:fldChar w:fldCharType="end"/>
      </w:r>
      <w:bookmarkEnd w:id="40"/>
      <w:r w:rsidRPr="0024395F">
        <w:rPr>
          <w:rFonts w:ascii="Times New Roman" w:hAnsi="Times New Roman" w:cs="Times New Roman"/>
        </w:rPr>
        <w:t xml:space="preserve"> XML Code snippet of Registry Document Set-b [ITI-42] transaction sample</w:t>
      </w:r>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94D71D1" w14:textId="77777777" w:rsidR="005D3CB7" w:rsidRDefault="005D3CB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32EE9D5E" w14:textId="63C3602C" w:rsidR="00520F31" w:rsidRPr="00C774BC" w:rsidRDefault="00572A37" w:rsidP="00572A37">
      <w:pPr>
        <w:pStyle w:val="ListParagraph"/>
        <w:spacing w:after="0" w:line="360" w:lineRule="auto"/>
        <w:ind w:left="0"/>
        <w:jc w:val="thaiDistribute"/>
        <w:rPr>
          <w:rFonts w:ascii="Times New Roman" w:hAnsi="Times New Roman"/>
          <w:sz w:val="24"/>
          <w:szCs w:val="24"/>
        </w:rPr>
      </w:pPr>
      <w:r>
        <w:rPr>
          <w:rFonts w:ascii="Times New Roman" w:hAnsi="Times New Roman" w:cs="Times New Roman"/>
          <w:sz w:val="24"/>
          <w:szCs w:val="24"/>
        </w:rPr>
        <w:lastRenderedPageBreak/>
        <w:tab/>
      </w:r>
      <w:r w:rsidR="00520F31" w:rsidRPr="00C774BC">
        <w:rPr>
          <w:rFonts w:ascii="Times New Roman" w:hAnsi="Times New Roman" w:cs="Times New Roman"/>
          <w:sz w:val="24"/>
          <w:szCs w:val="24"/>
        </w:rPr>
        <w:t>4.2.1.2 XDS Document Repository Actor simulating program</w:t>
      </w:r>
    </w:p>
    <w:p w14:paraId="5BC175A2" w14:textId="4500B5D4" w:rsidR="00C774BC"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Pr="00C774BC">
        <w:rPr>
          <w:rFonts w:ascii="Times New Roman" w:hAnsi="Times New Roman" w:cs="Cordia New"/>
          <w:sz w:val="24"/>
          <w:szCs w:val="24"/>
          <w:cs/>
        </w:rPr>
        <w:t xml:space="preserve">42. </w:t>
      </w:r>
      <w:r w:rsidRPr="00C774BC">
        <w:rPr>
          <w:rFonts w:ascii="Times New Roman" w:hAnsi="Times New Roman"/>
          <w:sz w:val="24"/>
          <w:szCs w:val="24"/>
        </w:rPr>
        <w:t>Then, the actor proceeds to pass the retrieved object into Blockchain smart-contract and publish it into a Blockchain ledger.</w:t>
      </w:r>
    </w:p>
    <w:bookmarkStart w:id="41" w:name="_MON_1681536233"/>
    <w:bookmarkEnd w:id="41"/>
    <w:p w14:paraId="182B8815" w14:textId="77777777" w:rsidR="001C74CA" w:rsidRDefault="001C74CA"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1033" type="#_x0000_t75" style="width:405.1pt;height:494.6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33" DrawAspect="Content" ObjectID="_1684426592" r:id="rId41"/>
        </w:object>
      </w:r>
    </w:p>
    <w:p w14:paraId="59105D0D" w14:textId="7F49B459" w:rsidR="001C74CA" w:rsidRPr="005C25A1" w:rsidRDefault="001C74CA" w:rsidP="001C74CA">
      <w:pPr>
        <w:pStyle w:val="Caption"/>
        <w:jc w:val="center"/>
        <w:rPr>
          <w:rFonts w:ascii="Times New Roman" w:hAnsi="Times New Roman" w:cs="Times New Roman"/>
          <w:i w:val="0"/>
          <w:iCs w:val="0"/>
          <w:sz w:val="22"/>
        </w:rPr>
      </w:pPr>
      <w:bookmarkStart w:id="42" w:name="_Ref70923564"/>
      <w:r w:rsidRPr="005C25A1">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RAB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bookmarkEnd w:id="42"/>
      <w:r w:rsidRPr="005C25A1">
        <w:rPr>
          <w:rFonts w:ascii="Times New Roman" w:hAnsi="Times New Roman" w:cs="Times New Roman"/>
          <w:i w:val="0"/>
          <w:iCs w:val="0"/>
          <w:color w:val="auto"/>
          <w:sz w:val="22"/>
        </w:rPr>
        <w:t xml:space="preserve"> </w:t>
      </w:r>
      <w:proofErr w:type="spellStart"/>
      <w:r w:rsidRPr="005C25A1">
        <w:rPr>
          <w:rFonts w:ascii="Times New Roman" w:hAnsi="Times New Roman" w:cs="Times New Roman"/>
          <w:i w:val="0"/>
          <w:iCs w:val="0"/>
          <w:color w:val="auto"/>
          <w:sz w:val="22"/>
        </w:rPr>
        <w:t>Javascript</w:t>
      </w:r>
      <w:proofErr w:type="spellEnd"/>
      <w:r w:rsidRPr="005C25A1">
        <w:rPr>
          <w:rFonts w:ascii="Times New Roman" w:hAnsi="Times New Roman" w:cs="Times New Roman"/>
          <w:i w:val="0"/>
          <w:iCs w:val="0"/>
          <w:color w:val="auto"/>
          <w:sz w:val="22"/>
        </w:rPr>
        <w:t xml:space="preserve"> Code Snippet of </w:t>
      </w:r>
      <w:r>
        <w:rPr>
          <w:rFonts w:ascii="Times New Roman" w:hAnsi="Times New Roman" w:cs="Times New Roman"/>
          <w:i w:val="0"/>
          <w:iCs w:val="0"/>
          <w:color w:val="auto"/>
          <w:sz w:val="22"/>
        </w:rPr>
        <w:t xml:space="preserve">XDS </w:t>
      </w:r>
      <w:r w:rsidRPr="005C25A1">
        <w:rPr>
          <w:rFonts w:ascii="Times New Roman" w:hAnsi="Times New Roman" w:cs="Times New Roman"/>
          <w:i w:val="0"/>
          <w:iCs w:val="0"/>
          <w:color w:val="auto"/>
          <w:sz w:val="22"/>
        </w:rPr>
        <w:t>Document Repository Actor</w:t>
      </w:r>
    </w:p>
    <w:p w14:paraId="474C6F71" w14:textId="77777777" w:rsidR="001C74CA" w:rsidRPr="00C774BC" w:rsidRDefault="001C74CA" w:rsidP="00F81C49">
      <w:pPr>
        <w:pStyle w:val="ListParagraph"/>
        <w:spacing w:line="360" w:lineRule="auto"/>
        <w:ind w:left="0"/>
        <w:jc w:val="thaiDistribute"/>
        <w:rPr>
          <w:rFonts w:ascii="Times New Roman" w:hAnsi="Times New Roman"/>
          <w:sz w:val="24"/>
          <w:szCs w:val="24"/>
        </w:rPr>
      </w:pPr>
    </w:p>
    <w:p w14:paraId="67121CF5" w14:textId="496CDB5A" w:rsidR="00BC5A0F" w:rsidRDefault="00BC5A0F" w:rsidP="0084619E">
      <w:pPr>
        <w:pStyle w:val="Heading3"/>
      </w:pPr>
      <w:r w:rsidRPr="00BC5A0F">
        <w:t>4.2.</w:t>
      </w:r>
      <w:r w:rsidR="00A34155">
        <w:t>2</w:t>
      </w:r>
      <w:r w:rsidRPr="00BC5A0F">
        <w:t xml:space="preserve"> </w:t>
      </w:r>
      <w:r w:rsidR="00A34155">
        <w:t xml:space="preserve">XDS Document </w:t>
      </w:r>
      <w:r w:rsidRPr="00BC5A0F">
        <w:t>Consumer Actor</w:t>
      </w:r>
    </w:p>
    <w:p w14:paraId="51553A45" w14:textId="30BDB2A0" w:rsidR="00520F31" w:rsidRPr="00F42134" w:rsidRDefault="0084619E" w:rsidP="00520F31">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4.2.2.1 Interpret IHE ITI-18 transaction</w:t>
      </w:r>
    </w:p>
    <w:p w14:paraId="787A677B" w14:textId="1A6214AC"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t>Figure IV G, showing XML language code snippet of</w:t>
      </w:r>
      <w:r w:rsidR="00C777CD">
        <w:rPr>
          <w:rFonts w:ascii="Times New Roman" w:hAnsi="Times New Roman" w:cs="Times New Roman"/>
          <w:sz w:val="24"/>
          <w:szCs w:val="24"/>
        </w:rPr>
        <w:t xml:space="preserve"> </w:t>
      </w:r>
      <w:proofErr w:type="spellStart"/>
      <w:r w:rsidRPr="00F42134">
        <w:rPr>
          <w:rFonts w:ascii="Times New Roman" w:hAnsi="Times New Roman" w:cs="Times New Roman"/>
          <w:sz w:val="24"/>
          <w:szCs w:val="24"/>
        </w:rPr>
        <w:t>RegistryStoredQueryRequest</w:t>
      </w:r>
      <w:proofErr w:type="spellEnd"/>
      <w:r w:rsidRPr="00F42134">
        <w:rPr>
          <w:rFonts w:ascii="Times New Roman" w:hAnsi="Times New Roman" w:cs="Times New Roman"/>
          <w:sz w:val="24"/>
          <w:szCs w:val="24"/>
        </w:rPr>
        <w:t xml:space="preserve">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3 main sections. The first section labeled “</w:t>
      </w:r>
      <w:proofErr w:type="spellStart"/>
      <w:proofErr w:type="gramStart"/>
      <w:r w:rsidRPr="00F42134">
        <w:rPr>
          <w:rFonts w:ascii="Times New Roman" w:hAnsi="Times New Roman" w:cs="Times New Roman"/>
          <w:sz w:val="24"/>
          <w:szCs w:val="24"/>
        </w:rPr>
        <w:t>query:AdhocQuery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F42134">
        <w:rPr>
          <w:rFonts w:ascii="Times New Roman" w:hAnsi="Times New Roman" w:cs="Times New Roman"/>
          <w:sz w:val="24"/>
          <w:szCs w:val="24"/>
        </w:rPr>
        <w:t>query:ResponseOption</w:t>
      </w:r>
      <w:proofErr w:type="spellEnd"/>
      <w:proofErr w:type="gramEnd"/>
      <w:r w:rsidRPr="00F42134">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F42134">
        <w:rPr>
          <w:rFonts w:ascii="Times New Roman" w:hAnsi="Times New Roman" w:cs="Times New Roman"/>
          <w:sz w:val="24"/>
          <w:szCs w:val="24"/>
        </w:rPr>
        <w:t>rim:AdhocQuery</w:t>
      </w:r>
      <w:proofErr w:type="spellEnd"/>
      <w:proofErr w:type="gramEnd"/>
      <w:r w:rsidRPr="00F42134">
        <w:rPr>
          <w:rFonts w:ascii="Times New Roman" w:hAnsi="Times New Roman" w:cs="Times New Roman"/>
          <w:sz w:val="24"/>
          <w:szCs w:val="24"/>
        </w:rPr>
        <w:t>”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Figure IV H. With header labeled “</w:t>
      </w:r>
      <w:proofErr w:type="spellStart"/>
      <w:proofErr w:type="gramStart"/>
      <w:r w:rsidRPr="00F42134">
        <w:rPr>
          <w:rFonts w:ascii="Times New Roman" w:hAnsi="Times New Roman" w:cs="Times New Roman"/>
          <w:sz w:val="24"/>
          <w:szCs w:val="24"/>
        </w:rPr>
        <w:t>query:AdhocQueryResponse</w:t>
      </w:r>
      <w:proofErr w:type="spellEnd"/>
      <w:proofErr w:type="gramEnd"/>
      <w:r w:rsidRPr="00F42134">
        <w:rPr>
          <w:rFonts w:ascii="Times New Roman" w:hAnsi="Times New Roman" w:cs="Times New Roman"/>
          <w:sz w:val="24"/>
          <w:szCs w:val="24"/>
        </w:rPr>
        <w:t>”, the transaction contain search result depend on query type specified in ITI-18 transaction. If the query expected for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as result, the response would return Metadata attributes of all matched result in detailed. Otherwise, if the query expected for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the response would return object reference number of all matched result. These two types of response specifically selected depend on search behavior of Document Consumer Actor’s user. The query which specified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xml:space="preserve">”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are used to search for wide range of document with generic search keyword and value where discovery of document existent is the main goal.</w:t>
      </w:r>
    </w:p>
    <w:p w14:paraId="57B09CFB" w14:textId="77777777" w:rsidR="00CB0E2F" w:rsidRDefault="00CB0E2F" w:rsidP="00F42134">
      <w:pPr>
        <w:keepNext/>
      </w:pPr>
    </w:p>
    <w:bookmarkStart w:id="43" w:name="_MON_1682697083"/>
    <w:bookmarkEnd w:id="43"/>
    <w:p w14:paraId="1CCA1AA4" w14:textId="4FBB18BB" w:rsidR="00F42134" w:rsidRDefault="00F42134" w:rsidP="00F42134">
      <w:pPr>
        <w:keepNext/>
      </w:pPr>
      <w:r>
        <w:object w:dxaOrig="9360" w:dyaOrig="4213" w14:anchorId="4BCF2AA8">
          <v:shape id="_x0000_i1034" type="#_x0000_t75" style="width:422pt;height:189.7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34" DrawAspect="Content" ObjectID="_1684426593" r:id="rId43"/>
        </w:object>
      </w:r>
    </w:p>
    <w:p w14:paraId="106CB59C" w14:textId="0617357A" w:rsidR="00F42134" w:rsidRDefault="00F42134" w:rsidP="00F42134">
      <w:pPr>
        <w:pStyle w:val="Caption"/>
        <w:jc w:val="center"/>
        <w:rPr>
          <w:rFonts w:ascii="Times New Roman" w:hAnsi="Times New Roman" w:cs="Times New Roman"/>
          <w:i w:val="0"/>
          <w:iCs w:val="0"/>
          <w:color w:val="auto"/>
          <w:sz w:val="22"/>
        </w:rPr>
      </w:pPr>
      <w:r w:rsidRPr="00ED34D1">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5</w:t>
      </w:r>
      <w:r w:rsidR="00D22F28">
        <w:rPr>
          <w:rFonts w:ascii="Times New Roman" w:hAnsi="Times New Roman" w:cs="Times New Roman"/>
          <w:i w:val="0"/>
          <w:iCs w:val="0"/>
          <w:color w:val="auto"/>
          <w:sz w:val="22"/>
        </w:rPr>
        <w:fldChar w:fldCharType="end"/>
      </w:r>
      <w:r w:rsidRPr="00ED34D1">
        <w:rPr>
          <w:rFonts w:ascii="Times New Roman" w:hAnsi="Times New Roman" w:cs="Times New Roman"/>
          <w:i w:val="0"/>
          <w:iCs w:val="0"/>
          <w:color w:val="auto"/>
          <w:sz w:val="22"/>
        </w:rPr>
        <w:t xml:space="preserve"> Pseudocode represents general format of Registry Stored Query Request [ITI - 18]</w:t>
      </w:r>
    </w:p>
    <w:p w14:paraId="357FE5B5" w14:textId="77777777" w:rsidR="00F42134" w:rsidRPr="00CA59DD" w:rsidRDefault="00F42134" w:rsidP="00F42134"/>
    <w:bookmarkStart w:id="44" w:name="_MON_1682699175"/>
    <w:bookmarkEnd w:id="44"/>
    <w:p w14:paraId="069C27E6" w14:textId="77777777" w:rsidR="00F42134" w:rsidRDefault="00F42134" w:rsidP="00F42134">
      <w:pPr>
        <w:keepNext/>
      </w:pPr>
      <w:r>
        <w:object w:dxaOrig="9360" w:dyaOrig="3188" w14:anchorId="65A45E73">
          <v:shape id="_x0000_i1035" type="#_x0000_t75" style="width:421.35pt;height:2in"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35" DrawAspect="Content" ObjectID="_1684426594" r:id="rId45"/>
        </w:object>
      </w:r>
    </w:p>
    <w:p w14:paraId="2FB35F8C" w14:textId="1E2CD9AB" w:rsidR="00F42134" w:rsidRDefault="00F42134" w:rsidP="00F42134">
      <w:pPr>
        <w:pStyle w:val="Caption"/>
        <w:jc w:val="center"/>
        <w:rPr>
          <w:rFonts w:ascii="Times New Roman" w:hAnsi="Times New Roman" w:cs="Times New Roman"/>
          <w:i w:val="0"/>
          <w:iCs w:val="0"/>
          <w:color w:val="auto"/>
          <w:sz w:val="22"/>
        </w:rPr>
      </w:pPr>
      <w:r w:rsidRPr="00CA59DD">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6</w:t>
      </w:r>
      <w:r w:rsidR="00D22F28">
        <w:rPr>
          <w:rFonts w:ascii="Times New Roman" w:hAnsi="Times New Roman" w:cs="Times New Roman"/>
          <w:i w:val="0"/>
          <w:iCs w:val="0"/>
          <w:color w:val="auto"/>
          <w:sz w:val="22"/>
        </w:rPr>
        <w:fldChar w:fldCharType="end"/>
      </w:r>
      <w:r w:rsidRPr="00CA59DD">
        <w:rPr>
          <w:rFonts w:ascii="Times New Roman" w:hAnsi="Times New Roman" w:cs="Times New Roman"/>
          <w:i w:val="0"/>
          <w:iCs w:val="0"/>
          <w:color w:val="auto"/>
          <w:sz w:val="22"/>
        </w:rPr>
        <w:t xml:space="preserve"> Pseudocode represents general format of </w:t>
      </w:r>
      <w:r>
        <w:rPr>
          <w:rFonts w:ascii="Times New Roman" w:hAnsi="Times New Roman" w:cs="Times New Roman"/>
          <w:i w:val="0"/>
          <w:iCs w:val="0"/>
          <w:color w:val="auto"/>
          <w:sz w:val="22"/>
        </w:rPr>
        <w:t>Query</w:t>
      </w:r>
      <w:r w:rsidRPr="00CA59DD">
        <w:rPr>
          <w:rFonts w:ascii="Times New Roman" w:hAnsi="Times New Roman" w:cs="Times New Roman"/>
          <w:i w:val="0"/>
          <w:iCs w:val="0"/>
          <w:color w:val="auto"/>
          <w:sz w:val="22"/>
        </w:rPr>
        <w:t xml:space="preserve"> Response </w:t>
      </w:r>
      <w:r>
        <w:rPr>
          <w:rFonts w:ascii="Times New Roman" w:hAnsi="Times New Roman" w:cs="Times New Roman"/>
          <w:i w:val="0"/>
          <w:iCs w:val="0"/>
          <w:color w:val="auto"/>
          <w:sz w:val="22"/>
        </w:rPr>
        <w:br/>
      </w:r>
      <w:r w:rsidRPr="00CA59DD">
        <w:rPr>
          <w:rFonts w:ascii="Times New Roman" w:hAnsi="Times New Roman" w:cs="Times New Roman"/>
          <w:i w:val="0"/>
          <w:iCs w:val="0"/>
          <w:color w:val="auto"/>
          <w:sz w:val="22"/>
        </w:rPr>
        <w:t xml:space="preserve">included </w:t>
      </w:r>
      <w:r>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Object Reference</w:t>
      </w:r>
      <w:r>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 xml:space="preserve"> of search result</w:t>
      </w:r>
      <w:r>
        <w:rPr>
          <w:rFonts w:ascii="Times New Roman" w:hAnsi="Times New Roman" w:cs="Times New Roman"/>
          <w:i w:val="0"/>
          <w:iCs w:val="0"/>
          <w:color w:val="auto"/>
          <w:sz w:val="22"/>
        </w:rPr>
        <w:t>s</w:t>
      </w:r>
    </w:p>
    <w:bookmarkStart w:id="45" w:name="_MON_1682699803"/>
    <w:bookmarkEnd w:id="45"/>
    <w:p w14:paraId="0F655228" w14:textId="77777777" w:rsidR="00F42134" w:rsidRDefault="00F42134" w:rsidP="00F42134">
      <w:pPr>
        <w:keepNext/>
      </w:pPr>
      <w:r>
        <w:object w:dxaOrig="9360" w:dyaOrig="12437" w14:anchorId="6DC83F6F">
          <v:shape id="_x0000_i1036" type="#_x0000_t75" style="width:430.75pt;height:572.8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36" DrawAspect="Content" ObjectID="_1684426595" r:id="rId47"/>
        </w:object>
      </w:r>
    </w:p>
    <w:p w14:paraId="4B57F382" w14:textId="77777777" w:rsidR="00F42134" w:rsidRDefault="00F42134" w:rsidP="00F42134"/>
    <w:p w14:paraId="08259B18" w14:textId="77777777" w:rsidR="00F42134" w:rsidRDefault="00F42134" w:rsidP="00F42134"/>
    <w:bookmarkStart w:id="46" w:name="_MON_1682700973"/>
    <w:bookmarkEnd w:id="46"/>
    <w:p w14:paraId="25BBAB88" w14:textId="77777777" w:rsidR="00F42134" w:rsidRDefault="00F42134" w:rsidP="008C129B">
      <w:pPr>
        <w:spacing w:after="240"/>
      </w:pPr>
      <w:r>
        <w:object w:dxaOrig="9360" w:dyaOrig="5617" w14:anchorId="3636877A">
          <v:shape id="_x0000_i1037" type="#_x0000_t75" style="width:430.75pt;height:258.5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7" DrawAspect="Content" ObjectID="_1684426596" r:id="rId49"/>
        </w:object>
      </w:r>
    </w:p>
    <w:p w14:paraId="23F97D4C" w14:textId="0FDFCF2B" w:rsidR="00F42134" w:rsidRPr="008C129B" w:rsidRDefault="008C129B" w:rsidP="008C129B">
      <w:pPr>
        <w:pStyle w:val="Caption"/>
        <w:jc w:val="center"/>
        <w:rPr>
          <w:rFonts w:ascii="Times New Roman" w:hAnsi="Times New Roman" w:cs="Times New Roman"/>
          <w:i w:val="0"/>
          <w:iCs w:val="0"/>
          <w:color w:val="auto"/>
          <w:sz w:val="22"/>
        </w:rPr>
      </w:pPr>
      <w:r w:rsidRPr="008505E7">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RAB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7</w:t>
      </w:r>
      <w:r>
        <w:rPr>
          <w:rFonts w:ascii="Times New Roman" w:hAnsi="Times New Roman" w:cs="Times New Roman"/>
          <w:i w:val="0"/>
          <w:iCs w:val="0"/>
          <w:color w:val="auto"/>
          <w:sz w:val="22"/>
        </w:rPr>
        <w:fldChar w:fldCharType="end"/>
      </w:r>
      <w:r w:rsidRPr="008505E7">
        <w:rPr>
          <w:rFonts w:ascii="Times New Roman" w:hAnsi="Times New Roman" w:cs="Times New Roman"/>
          <w:i w:val="0"/>
          <w:iCs w:val="0"/>
          <w:color w:val="auto"/>
          <w:sz w:val="22"/>
        </w:rPr>
        <w:t xml:space="preserve"> Pseudocode represents general format of Query Response </w:t>
      </w:r>
      <w:r w:rsidRPr="008505E7">
        <w:rPr>
          <w:rFonts w:ascii="Times New Roman" w:hAnsi="Times New Roman" w:cs="Times New Roman"/>
          <w:i w:val="0"/>
          <w:iCs w:val="0"/>
          <w:color w:val="auto"/>
          <w:sz w:val="22"/>
        </w:rPr>
        <w:br/>
        <w:t>included "Leaf Class" of search result</w:t>
      </w:r>
    </w:p>
    <w:bookmarkStart w:id="47" w:name="_MON_1681308970"/>
    <w:bookmarkEnd w:id="47"/>
    <w:p w14:paraId="35489FC8" w14:textId="77777777" w:rsidR="00F42134" w:rsidRDefault="00F42134" w:rsidP="00F42134">
      <w:pPr>
        <w:pStyle w:val="ListParagraph"/>
        <w:keepNext/>
        <w:spacing w:after="0" w:line="360" w:lineRule="auto"/>
        <w:ind w:left="0"/>
        <w:jc w:val="thaiDistribute"/>
      </w:pPr>
      <w:r>
        <w:rPr>
          <w:rFonts w:ascii="Times New Roman" w:hAnsi="Times New Roman" w:cs="Times New Roman"/>
          <w:sz w:val="24"/>
          <w:szCs w:val="24"/>
        </w:rPr>
        <w:object w:dxaOrig="9360" w:dyaOrig="10312" w14:anchorId="64F81A6D">
          <v:shape id="_x0000_i1038" type="#_x0000_t75" style="width:416.35pt;height:481.45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8" DrawAspect="Content" ObjectID="_1684426597" r:id="rId51"/>
        </w:object>
      </w:r>
    </w:p>
    <w:p w14:paraId="3E2686F6" w14:textId="6E062F9B" w:rsidR="00F42134" w:rsidRDefault="00F42134" w:rsidP="00F42134">
      <w:pPr>
        <w:pStyle w:val="Caption"/>
        <w:jc w:val="center"/>
        <w:rPr>
          <w:rFonts w:ascii="Times New Roman" w:hAnsi="Times New Roman" w:cs="Times New Roman"/>
          <w:i w:val="0"/>
          <w:iCs w:val="0"/>
          <w:color w:val="auto"/>
          <w:sz w:val="22"/>
        </w:rPr>
      </w:pPr>
      <w:bookmarkStart w:id="48" w:name="_Ref70696482"/>
      <w:r w:rsidRPr="00ED0310">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8</w:t>
      </w:r>
      <w:r w:rsidR="00D22F28">
        <w:rPr>
          <w:rFonts w:ascii="Times New Roman" w:hAnsi="Times New Roman" w:cs="Times New Roman"/>
          <w:i w:val="0"/>
          <w:iCs w:val="0"/>
          <w:color w:val="auto"/>
          <w:sz w:val="22"/>
        </w:rPr>
        <w:fldChar w:fldCharType="end"/>
      </w:r>
      <w:bookmarkEnd w:id="48"/>
      <w:r w:rsidRPr="00ED0310">
        <w:rPr>
          <w:rFonts w:ascii="Times New Roman" w:hAnsi="Times New Roman" w:cs="Times New Roman"/>
          <w:i w:val="0"/>
          <w:iCs w:val="0"/>
          <w:color w:val="auto"/>
          <w:sz w:val="22"/>
        </w:rPr>
        <w:t xml:space="preserve"> XML Code Snippet of </w:t>
      </w:r>
      <w:proofErr w:type="spellStart"/>
      <w:r w:rsidRPr="00ED0310">
        <w:rPr>
          <w:rFonts w:ascii="Times New Roman" w:hAnsi="Times New Roman" w:cs="Times New Roman"/>
          <w:i w:val="0"/>
          <w:iCs w:val="0"/>
          <w:color w:val="auto"/>
          <w:sz w:val="22"/>
        </w:rPr>
        <w:t>RegistryStoredQueryRequest</w:t>
      </w:r>
      <w:proofErr w:type="spellEnd"/>
      <w:r w:rsidRPr="00ED0310">
        <w:rPr>
          <w:rFonts w:ascii="Times New Roman" w:hAnsi="Times New Roman" w:cs="Times New Roman"/>
          <w:i w:val="0"/>
          <w:iCs w:val="0"/>
          <w:color w:val="auto"/>
          <w:sz w:val="22"/>
        </w:rPr>
        <w:t xml:space="preserve"> [ITI-18] Transaction Sample</w:t>
      </w:r>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49" w:name="_MON_1681526865"/>
    <w:bookmarkEnd w:id="49"/>
    <w:p w14:paraId="0FDB96BF" w14:textId="77777777" w:rsidR="00F42134" w:rsidRDefault="00F42134" w:rsidP="00F42134">
      <w:pPr>
        <w:keepNext/>
      </w:pPr>
      <w:r>
        <w:object w:dxaOrig="9360" w:dyaOrig="12727" w14:anchorId="1D1AAFE6">
          <v:shape id="_x0000_i1039" type="#_x0000_t75" style="width:412.6pt;height:559.7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9" DrawAspect="Content" ObjectID="_1684426598" r:id="rId53"/>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50" w:name="_MON_1681526969"/>
    <w:bookmarkEnd w:id="50"/>
    <w:p w14:paraId="5388F2B9" w14:textId="77777777" w:rsidR="00F42134" w:rsidRDefault="00F42134" w:rsidP="00F42134">
      <w:r>
        <w:object w:dxaOrig="9360" w:dyaOrig="12622" w14:anchorId="23DADE67">
          <v:shape id="_x0000_i1040" type="#_x0000_t75" style="width:412.6pt;height:555.9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40" DrawAspect="Content" ObjectID="_1684426599" r:id="rId55"/>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51" w:name="_MON_1681527107"/>
    <w:bookmarkEnd w:id="51"/>
    <w:p w14:paraId="45643503" w14:textId="77777777" w:rsidR="00F42134" w:rsidRDefault="00F42134" w:rsidP="00F42134">
      <w:r>
        <w:object w:dxaOrig="9360" w:dyaOrig="12622" w14:anchorId="1E92D2B6">
          <v:shape id="_x0000_i1041" type="#_x0000_t75" style="width:412.6pt;height:555.9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41" DrawAspect="Content" ObjectID="_1684426600" r:id="rId57"/>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52" w:name="_MON_1681527148"/>
    <w:bookmarkEnd w:id="52"/>
    <w:p w14:paraId="42C40CAB" w14:textId="77777777" w:rsidR="00F42134" w:rsidRDefault="00F42134" w:rsidP="00F42134">
      <w:r>
        <w:object w:dxaOrig="9360" w:dyaOrig="12622" w14:anchorId="01AA59ED">
          <v:shape id="_x0000_i1042" type="#_x0000_t75" style="width:412.6pt;height:555.9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42" DrawAspect="Content" ObjectID="_1684426601" r:id="rId59"/>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53" w:name="_MON_1681527178"/>
    <w:bookmarkEnd w:id="53"/>
    <w:p w14:paraId="1AC81667" w14:textId="77777777" w:rsidR="00F42134" w:rsidRPr="00D76C98" w:rsidRDefault="00F42134" w:rsidP="005C0216">
      <w:pPr>
        <w:spacing w:after="240"/>
      </w:pPr>
      <w:r>
        <w:object w:dxaOrig="9360" w:dyaOrig="8057" w14:anchorId="7F488959">
          <v:shape id="_x0000_i1043" type="#_x0000_t75" style="width:412.6pt;height:355.6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43" DrawAspect="Content" ObjectID="_1684426602" r:id="rId61"/>
        </w:object>
      </w:r>
    </w:p>
    <w:p w14:paraId="5220D1A9" w14:textId="3C6B6AE4" w:rsidR="005C0216" w:rsidRPr="007F4E91" w:rsidRDefault="005C0216" w:rsidP="005C0216">
      <w:pPr>
        <w:pStyle w:val="Caption"/>
        <w:jc w:val="center"/>
        <w:rPr>
          <w:rFonts w:ascii="Times New Roman" w:hAnsi="Times New Roman" w:cs="Times New Roman"/>
          <w:i w:val="0"/>
          <w:iCs w:val="0"/>
          <w:color w:val="auto"/>
          <w:sz w:val="22"/>
        </w:rPr>
      </w:pPr>
      <w:bookmarkStart w:id="54" w:name="_Ref70914739"/>
      <w:r w:rsidRPr="007F4E91">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RAB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9</w:t>
      </w:r>
      <w:r>
        <w:rPr>
          <w:rFonts w:ascii="Times New Roman" w:hAnsi="Times New Roman" w:cs="Times New Roman"/>
          <w:i w:val="0"/>
          <w:iCs w:val="0"/>
          <w:color w:val="auto"/>
          <w:sz w:val="22"/>
        </w:rPr>
        <w:fldChar w:fldCharType="end"/>
      </w:r>
      <w:bookmarkEnd w:id="54"/>
      <w:r w:rsidRPr="007F4E91">
        <w:rPr>
          <w:rFonts w:ascii="Times New Roman" w:hAnsi="Times New Roman" w:cs="Times New Roman"/>
          <w:i w:val="0"/>
          <w:iCs w:val="0"/>
          <w:color w:val="auto"/>
          <w:sz w:val="22"/>
        </w:rPr>
        <w:t xml:space="preserve"> XML Code Snippet of </w:t>
      </w:r>
      <w:proofErr w:type="spellStart"/>
      <w:r w:rsidRPr="007F4E91">
        <w:rPr>
          <w:rFonts w:ascii="Times New Roman" w:hAnsi="Times New Roman" w:cs="Times New Roman"/>
          <w:i w:val="0"/>
          <w:iCs w:val="0"/>
          <w:color w:val="auto"/>
          <w:sz w:val="22"/>
        </w:rPr>
        <w:t>RegistryStoredQueryResponse</w:t>
      </w:r>
      <w:proofErr w:type="spellEnd"/>
      <w:r w:rsidRPr="007F4E91">
        <w:rPr>
          <w:rFonts w:ascii="Times New Roman" w:hAnsi="Times New Roman" w:cs="Times New Roman"/>
          <w:i w:val="0"/>
          <w:iCs w:val="0"/>
          <w:color w:val="auto"/>
          <w:sz w:val="22"/>
        </w:rPr>
        <w:t xml:space="preserve"> Transaction Sample</w:t>
      </w:r>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23D231DB"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4.2.2.2 XDS Document Consumer Actor simulating program</w:t>
      </w:r>
    </w:p>
    <w:p w14:paraId="2A9AC477" w14:textId="36F1D3A6"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651663C" w14:textId="04DFDF16" w:rsidR="00B0548B" w:rsidRDefault="00B0548B"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B0548B">
        <w:rPr>
          <w:rFonts w:ascii="Times New Roman" w:hAnsi="Times New Roman"/>
          <w:sz w:val="24"/>
          <w:szCs w:val="24"/>
        </w:rPr>
        <w: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w:t>
      </w:r>
      <w:r w:rsidRPr="00B0548B">
        <w:rPr>
          <w:rFonts w:ascii="Times New Roman" w:hAnsi="Times New Roman" w:cs="Cordia New"/>
          <w:sz w:val="24"/>
          <w:szCs w:val="24"/>
          <w:cs/>
        </w:rPr>
        <w:t xml:space="preserve">18 </w:t>
      </w:r>
      <w:r w:rsidRPr="00B0548B">
        <w:rPr>
          <w:rFonts w:ascii="Times New Roman" w:hAnsi="Times New Roman"/>
          <w:sz w:val="24"/>
          <w:szCs w:val="24"/>
        </w:rPr>
        <w:t>format before sending it to local or accessible XDS Document Registry actor to query for matching document and start search operation.</w:t>
      </w:r>
    </w:p>
    <w:bookmarkStart w:id="55" w:name="_MON_1681539154"/>
    <w:bookmarkEnd w:id="55"/>
    <w:p w14:paraId="0425F971" w14:textId="77777777" w:rsidR="00B0548B" w:rsidRDefault="00B0548B" w:rsidP="00B0548B">
      <w:pPr>
        <w:pStyle w:val="ListParagraph"/>
        <w:keepNext/>
        <w:spacing w:after="0" w:line="360" w:lineRule="auto"/>
        <w:ind w:left="0"/>
        <w:jc w:val="center"/>
      </w:pPr>
      <w:r>
        <w:rPr>
          <w:rFonts w:ascii="Times New Roman" w:hAnsi="Times New Roman" w:cs="Times New Roman"/>
          <w:sz w:val="24"/>
          <w:szCs w:val="24"/>
        </w:rPr>
        <w:object w:dxaOrig="9360" w:dyaOrig="12790" w14:anchorId="0C35B9CF">
          <v:shape id="_x0000_i1044" type="#_x0000_t75" style="width:423.25pt;height:577.2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44" DrawAspect="Content" ObjectID="_1684426603" r:id="rId63"/>
        </w:object>
      </w:r>
    </w:p>
    <w:p w14:paraId="3FDF2337" w14:textId="0985C1EB" w:rsidR="00B0548B" w:rsidRPr="00053715" w:rsidRDefault="00B0548B" w:rsidP="00B0548B">
      <w:pPr>
        <w:pStyle w:val="Caption"/>
        <w:jc w:val="center"/>
        <w:rPr>
          <w:rFonts w:ascii="Times New Roman" w:hAnsi="Times New Roman" w:cs="Times New Roman"/>
          <w:i w:val="0"/>
          <w:iCs w:val="0"/>
          <w:color w:val="auto"/>
          <w:sz w:val="22"/>
        </w:rPr>
      </w:pPr>
      <w:r w:rsidRPr="00053715">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J</w:t>
      </w:r>
      <w:r>
        <w:rPr>
          <w:rFonts w:ascii="Times New Roman" w:hAnsi="Times New Roman" w:cs="Times New Roman"/>
          <w:i w:val="0"/>
          <w:iCs w:val="0"/>
          <w:color w:val="auto"/>
          <w:sz w:val="22"/>
        </w:rPr>
        <w:fldChar w:fldCharType="end"/>
      </w:r>
      <w:r w:rsidRPr="00053715">
        <w:rPr>
          <w:rFonts w:ascii="Times New Roman" w:hAnsi="Times New Roman" w:cs="Times New Roman"/>
          <w:i w:val="0"/>
          <w:iCs w:val="0"/>
          <w:color w:val="auto"/>
          <w:sz w:val="22"/>
        </w:rPr>
        <w:t xml:space="preserve"> </w:t>
      </w:r>
      <w:proofErr w:type="spellStart"/>
      <w:r w:rsidRPr="00053715">
        <w:rPr>
          <w:rFonts w:ascii="Times New Roman" w:hAnsi="Times New Roman" w:cs="Times New Roman"/>
          <w:i w:val="0"/>
          <w:iCs w:val="0"/>
          <w:color w:val="auto"/>
          <w:sz w:val="22"/>
        </w:rPr>
        <w:t>Javascript</w:t>
      </w:r>
      <w:proofErr w:type="spellEnd"/>
      <w:r w:rsidRPr="00053715">
        <w:rPr>
          <w:rFonts w:ascii="Times New Roman" w:hAnsi="Times New Roman" w:cs="Times New Roman"/>
          <w:i w:val="0"/>
          <w:iCs w:val="0"/>
          <w:color w:val="auto"/>
          <w:sz w:val="22"/>
        </w:rPr>
        <w:t xml:space="preserve"> Code Snippet of XDS Document Consumer Actor</w:t>
      </w:r>
    </w:p>
    <w:p w14:paraId="1B7DF535" w14:textId="4A34BE28" w:rsidR="00B0548B" w:rsidRPr="00B0548B" w:rsidRDefault="00B0548B"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p>
    <w:p w14:paraId="25851048" w14:textId="77777777" w:rsidR="00B0548B" w:rsidRDefault="00B0548B" w:rsidP="0084619E">
      <w:pPr>
        <w:pStyle w:val="Heading3"/>
      </w:pPr>
      <w:r>
        <w:br w:type="page"/>
      </w:r>
    </w:p>
    <w:p w14:paraId="10A3411B" w14:textId="6E53F258" w:rsidR="00A34155" w:rsidRDefault="00A34155" w:rsidP="0084619E">
      <w:pPr>
        <w:pStyle w:val="Heading3"/>
      </w:pPr>
      <w:r w:rsidRPr="00BC5A0F">
        <w:lastRenderedPageBreak/>
        <w:t>4.2.</w:t>
      </w:r>
      <w:r>
        <w:t>3</w:t>
      </w:r>
      <w:r w:rsidRPr="00BC5A0F">
        <w:t xml:space="preserve"> </w:t>
      </w:r>
      <w:r>
        <w:t xml:space="preserve">XDS Document </w:t>
      </w:r>
      <w:r w:rsidRPr="00BC5A0F">
        <w:t xml:space="preserve">Registry Actor </w:t>
      </w:r>
    </w:p>
    <w:p w14:paraId="4A403583" w14:textId="4B7BE5E3" w:rsidR="00137E57" w:rsidRDefault="00C90368" w:rsidP="00C90368">
      <w:pPr>
        <w:spacing w:line="360" w:lineRule="auto"/>
        <w:jc w:val="thaiDistribute"/>
      </w:pPr>
      <w:r>
        <w:tab/>
      </w:r>
      <w:r w:rsidRPr="00C90368">
        <w:t xml:space="preserve">The </w:t>
      </w:r>
      <w:r>
        <w:t xml:space="preserve">XDS Document Registry Actor </w:t>
      </w:r>
      <w:r w:rsidRPr="00C90368">
        <w:t xml:space="preserve">program must be able to communicate with </w:t>
      </w:r>
      <w:r>
        <w:t xml:space="preserve">simulated </w:t>
      </w:r>
      <w:r w:rsidRPr="00C90368">
        <w:t xml:space="preserve">XDS Document Repository actor and XDS Document Consumer actor. At the same time, the software will need to act as the middle between </w:t>
      </w:r>
      <w:r>
        <w:t xml:space="preserve">local </w:t>
      </w:r>
      <w:r w:rsidRPr="00C90368">
        <w:t xml:space="preserve">XDS system and </w:t>
      </w:r>
      <w:r>
        <w:t xml:space="preserve">the </w:t>
      </w:r>
      <w:r w:rsidRPr="00C90368">
        <w:t>Blockchain</w:t>
      </w:r>
      <w:r>
        <w:t xml:space="preserve"> ledger</w:t>
      </w:r>
      <w:r w:rsidRPr="00C90368">
        <w:t xml:space="preserve">. </w:t>
      </w:r>
      <w:r w:rsidR="00901F6E" w:rsidRPr="00901F6E">
        <w:t>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p>
    <w:p w14:paraId="6B2F2089" w14:textId="2AFA13F9" w:rsidR="00137E57" w:rsidRDefault="00137E57" w:rsidP="00C90368">
      <w:pPr>
        <w:spacing w:line="360" w:lineRule="auto"/>
        <w:jc w:val="thaiDistribute"/>
        <w:rPr>
          <w:color w:val="FF0000"/>
        </w:rPr>
      </w:pPr>
      <w:r w:rsidRPr="00137E57">
        <w:rPr>
          <w:color w:val="FF0000"/>
        </w:rPr>
        <w:t>add pic or pseudocode</w:t>
      </w:r>
    </w:p>
    <w:p w14:paraId="56DCF160" w14:textId="79B7AA2E" w:rsidR="00137E57" w:rsidRPr="00137E57" w:rsidRDefault="00137E57" w:rsidP="00C90368">
      <w:pPr>
        <w:spacing w:line="360" w:lineRule="auto"/>
        <w:jc w:val="thaiDistribute"/>
        <w:rPr>
          <w:color w:val="FF0000"/>
        </w:rPr>
      </w:pPr>
      <w:r>
        <w:rPr>
          <w:color w:val="FF0000"/>
        </w:rPr>
        <w:t>Introduce to 4.2.3.1 to avoid confuse (separated by function instead)</w:t>
      </w:r>
    </w:p>
    <w:p w14:paraId="444AB434" w14:textId="46DCA28D" w:rsidR="00A34155"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r w:rsidR="00520F31" w:rsidRPr="005D3CB7">
        <w:rPr>
          <w:rFonts w:ascii="Times New Roman" w:hAnsi="Times New Roman" w:cs="Times New Roman"/>
          <w:sz w:val="24"/>
          <w:szCs w:val="24"/>
        </w:rPr>
        <w:t>f</w:t>
      </w:r>
      <w:r w:rsidR="00A34155" w:rsidRPr="005D3CB7">
        <w:rPr>
          <w:rFonts w:ascii="Times New Roman" w:hAnsi="Times New Roman" w:cs="Times New Roman"/>
          <w:sz w:val="24"/>
          <w:szCs w:val="24"/>
        </w:rPr>
        <w:t>unction</w:t>
      </w:r>
    </w:p>
    <w:p w14:paraId="27863C71" w14:textId="5B458B3B"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4.2.3.1.1 Native code</w:t>
      </w:r>
    </w:p>
    <w:p w14:paraId="15D4C009" w14:textId="77777777" w:rsidR="00D84940" w:rsidRDefault="00D84940" w:rsidP="00D84940">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2F35BC">
        <w:rPr>
          <w:rFonts w:ascii="Times New Roman" w:hAnsi="Times New Roman" w:cs="Times New Roman"/>
          <w:sz w:val="24"/>
          <w:szCs w:val="24"/>
        </w:rPr>
        <w:t xml:space="preserve">IHE ITI-42 is XML format transaction used for registering </w:t>
      </w:r>
      <w:r>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new document storing in XDS Document Repository actor into XDS Document Registry actor. The transaction specified with header “</w:t>
      </w:r>
      <w:proofErr w:type="spellStart"/>
      <w:r w:rsidRPr="002F35BC">
        <w:rPr>
          <w:rFonts w:ascii="Times New Roman" w:hAnsi="Times New Roman" w:cs="Times New Roman"/>
          <w:sz w:val="24"/>
          <w:szCs w:val="24"/>
        </w:rPr>
        <w:t>RegisterDocumentSet</w:t>
      </w:r>
      <w:proofErr w:type="spellEnd"/>
      <w:r w:rsidRPr="002F35BC">
        <w:rPr>
          <w:rFonts w:ascii="Times New Roman" w:hAnsi="Times New Roman" w:cs="Times New Roman"/>
          <w:sz w:val="24"/>
          <w:szCs w:val="24"/>
        </w:rPr>
        <w:t xml:space="preserve">-b” and compose of </w:t>
      </w:r>
      <w:r>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corresponding document. The content of the </w:t>
      </w:r>
      <w:r w:rsidRPr="002F35BC">
        <w:rPr>
          <w:rFonts w:ascii="Times New Roman" w:hAnsi="Times New Roman" w:cs="Times New Roman"/>
          <w:sz w:val="24"/>
          <w:szCs w:val="24"/>
        </w:rPr>
        <w:lastRenderedPageBreak/>
        <w:t xml:space="preserve">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w:t>
      </w:r>
      <w:r>
        <w:rPr>
          <w:rFonts w:ascii="Times New Roman" w:hAnsi="Times New Roman" w:cs="Times New Roman"/>
          <w:sz w:val="24"/>
          <w:szCs w:val="24"/>
        </w:rPr>
        <w:t>Metadata</w:t>
      </w:r>
      <w:r w:rsidRPr="002F35BC">
        <w:rPr>
          <w:rFonts w:ascii="Times New Roman" w:hAnsi="Times New Roman" w:cs="Times New Roman"/>
          <w:sz w:val="24"/>
          <w:szCs w:val="24"/>
        </w:rPr>
        <w:t xml:space="preserve"> attributes and prepare it for smart-contract</w:t>
      </w:r>
      <w:r>
        <w:rPr>
          <w:rFonts w:ascii="Times New Roman" w:hAnsi="Times New Roman" w:cs="Times New Roman"/>
          <w:sz w:val="24"/>
          <w:szCs w:val="24"/>
        </w:rPr>
        <w:t>.</w:t>
      </w:r>
    </w:p>
    <w:p w14:paraId="15FB41F5" w14:textId="5E0E96EC" w:rsidR="00D84940" w:rsidRDefault="00D84940"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10526E">
        <w:rPr>
          <w:rFonts w:ascii="Times New Roman" w:hAnsi="Times New Roman" w:cs="Times New Roman"/>
          <w:sz w:val="24"/>
          <w:szCs w:val="24"/>
        </w:rPr>
        <w:fldChar w:fldCharType="begin"/>
      </w:r>
      <w:r w:rsidRPr="0010526E">
        <w:rPr>
          <w:rFonts w:ascii="Times New Roman" w:hAnsi="Times New Roman" w:cs="Times New Roman"/>
          <w:sz w:val="24"/>
          <w:szCs w:val="24"/>
        </w:rPr>
        <w:instrText xml:space="preserve"> REF _Ref70923564 \h  \* MERGEFORMAT </w:instrText>
      </w:r>
      <w:r w:rsidRPr="0010526E">
        <w:rPr>
          <w:rFonts w:ascii="Times New Roman" w:hAnsi="Times New Roman" w:cs="Times New Roman"/>
          <w:sz w:val="24"/>
          <w:szCs w:val="24"/>
        </w:rPr>
      </w:r>
      <w:r w:rsidRPr="0010526E">
        <w:rPr>
          <w:rFonts w:ascii="Times New Roman" w:hAnsi="Times New Roman" w:cs="Times New Roman"/>
          <w:sz w:val="24"/>
          <w:szCs w:val="24"/>
        </w:rPr>
        <w:fldChar w:fldCharType="separate"/>
      </w:r>
      <w:r w:rsidR="00251F66" w:rsidRPr="00251F66">
        <w:rPr>
          <w:rFonts w:ascii="Times New Roman" w:hAnsi="Times New Roman" w:cs="Times New Roman"/>
          <w:sz w:val="24"/>
          <w:szCs w:val="24"/>
        </w:rPr>
        <w:t xml:space="preserve">Figure </w:t>
      </w:r>
      <w:r w:rsidR="00251F66" w:rsidRPr="00251F66">
        <w:rPr>
          <w:rFonts w:ascii="Times New Roman" w:hAnsi="Times New Roman" w:cs="Times New Roman"/>
          <w:noProof/>
          <w:sz w:val="24"/>
          <w:szCs w:val="24"/>
        </w:rPr>
        <w:t>4</w:t>
      </w:r>
      <w:r w:rsidR="00251F66" w:rsidRPr="00251F66">
        <w:rPr>
          <w:rFonts w:ascii="Times New Roman" w:hAnsi="Times New Roman" w:cs="Times New Roman"/>
          <w:noProof/>
          <w:sz w:val="24"/>
          <w:szCs w:val="24"/>
        </w:rPr>
        <w:noBreakHyphen/>
        <w:t>4</w:t>
      </w:r>
      <w:r w:rsidRPr="0010526E">
        <w:rPr>
          <w:rFonts w:ascii="Times New Roman" w:hAnsi="Times New Roman" w:cs="Times New Roman"/>
          <w:sz w:val="24"/>
          <w:szCs w:val="24"/>
        </w:rPr>
        <w:fldChar w:fldCharType="end"/>
      </w:r>
      <w:r>
        <w:rPr>
          <w:rFonts w:ascii="Times New Roman" w:hAnsi="Times New Roman" w:cs="Times New Roman"/>
          <w:sz w:val="24"/>
          <w:szCs w:val="24"/>
        </w:rPr>
        <w:t xml:space="preserve"> showing mockup code snippet of XDS Document Repository actor who simply read mockup ITI-42 transaction then send the message to XDS Document Registry. The Repository will wait for response from the Registry before finishing its process. For the demonstration of this work, we created several mockup ITI-42 transactions by changing Metadata attribute values.</w:t>
      </w:r>
    </w:p>
    <w:bookmarkStart w:id="56" w:name="_MON_1681538368"/>
    <w:bookmarkEnd w:id="56"/>
    <w:p w14:paraId="36824CF3"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11937" w14:anchorId="61B0E934">
          <v:shape id="_x0000_i1045" type="#_x0000_t75" style="width:423.25pt;height:540.3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45" DrawAspect="Content" ObjectID="_1684426604" r:id="rId65"/>
        </w:object>
      </w:r>
    </w:p>
    <w:p w14:paraId="3FCEDAF2" w14:textId="28994AC2" w:rsidR="001C74CA" w:rsidRPr="005B796B" w:rsidRDefault="001C74CA" w:rsidP="001C74CA">
      <w:pPr>
        <w:pStyle w:val="Caption"/>
        <w:jc w:val="center"/>
        <w:rPr>
          <w:rFonts w:ascii="Times New Roman" w:hAnsi="Times New Roman" w:cs="Times New Roman"/>
          <w:i w:val="0"/>
          <w:iCs w:val="0"/>
          <w:color w:val="auto"/>
          <w:sz w:val="22"/>
        </w:rPr>
      </w:pPr>
      <w:r w:rsidRPr="005B796B">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K</w:t>
      </w:r>
      <w:r>
        <w:rPr>
          <w:rFonts w:ascii="Times New Roman" w:hAnsi="Times New Roman" w:cs="Times New Roman"/>
          <w:i w:val="0"/>
          <w:iCs w:val="0"/>
          <w:color w:val="auto"/>
          <w:sz w:val="22"/>
        </w:rPr>
        <w:fldChar w:fldCharType="end"/>
      </w:r>
      <w:r w:rsidRPr="005B796B">
        <w:rPr>
          <w:rFonts w:ascii="Times New Roman" w:hAnsi="Times New Roman" w:cs="Times New Roman"/>
          <w:i w:val="0"/>
          <w:iCs w:val="0"/>
          <w:color w:val="auto"/>
          <w:sz w:val="22"/>
        </w:rPr>
        <w:t xml:space="preserve"> </w:t>
      </w:r>
      <w:proofErr w:type="spellStart"/>
      <w:r w:rsidRPr="005B796B">
        <w:rPr>
          <w:rFonts w:ascii="Times New Roman" w:hAnsi="Times New Roman" w:cs="Times New Roman"/>
          <w:i w:val="0"/>
          <w:iCs w:val="0"/>
          <w:color w:val="auto"/>
          <w:sz w:val="22"/>
        </w:rPr>
        <w:t>Javascript</w:t>
      </w:r>
      <w:proofErr w:type="spellEnd"/>
      <w:r w:rsidRPr="005B796B">
        <w:rPr>
          <w:rFonts w:ascii="Times New Roman" w:hAnsi="Times New Roman" w:cs="Times New Roman"/>
          <w:i w:val="0"/>
          <w:iCs w:val="0"/>
          <w:color w:val="auto"/>
          <w:sz w:val="22"/>
        </w:rPr>
        <w:t xml:space="preserve"> Code Snippet of XDS Document Registry Actor</w:t>
      </w:r>
      <w:r>
        <w:rPr>
          <w:rFonts w:ascii="Times New Roman" w:hAnsi="Times New Roman" w:cs="Times New Roman"/>
          <w:i w:val="0"/>
          <w:iCs w:val="0"/>
          <w:color w:val="auto"/>
          <w:sz w:val="22"/>
        </w:rPr>
        <w:br/>
        <w:t>Node Module import declaration and TCP Socket message receiver section</w:t>
      </w:r>
    </w:p>
    <w:bookmarkStart w:id="57" w:name="_MON_1681539471"/>
    <w:bookmarkEnd w:id="57"/>
    <w:p w14:paraId="7DB2597E"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7864" w14:anchorId="5AEF6347">
          <v:shape id="_x0000_i1046" type="#_x0000_t75" style="width:423.25pt;height:355.6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46" DrawAspect="Content" ObjectID="_1684426605" r:id="rId67"/>
        </w:object>
      </w:r>
    </w:p>
    <w:p w14:paraId="3E201FF9" w14:textId="3109708A" w:rsidR="001C74CA" w:rsidRPr="00233A31" w:rsidRDefault="001C74CA" w:rsidP="001C74CA">
      <w:pPr>
        <w:pStyle w:val="Caption"/>
        <w:jc w:val="center"/>
        <w:rPr>
          <w:rFonts w:ascii="Times New Roman" w:hAnsi="Times New Roman" w:cs="Times New Roman"/>
          <w:i w:val="0"/>
          <w:iCs w:val="0"/>
          <w:color w:val="auto"/>
          <w:sz w:val="22"/>
        </w:rPr>
      </w:pPr>
      <w:r w:rsidRPr="00233A31">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L</w:t>
      </w:r>
      <w:r>
        <w:rPr>
          <w:rFonts w:ascii="Times New Roman" w:hAnsi="Times New Roman" w:cs="Times New Roman"/>
          <w:i w:val="0"/>
          <w:iCs w:val="0"/>
          <w:color w:val="auto"/>
          <w:sz w:val="22"/>
        </w:rPr>
        <w:fldChar w:fldCharType="end"/>
      </w:r>
      <w:r w:rsidRPr="00233A31">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This section checks if receiving message is ITI-42 or ITI-18 identified by its header</w:t>
      </w:r>
    </w:p>
    <w:bookmarkStart w:id="58" w:name="_MON_1681540376"/>
    <w:bookmarkEnd w:id="58"/>
    <w:p w14:paraId="71776E31"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12817" w14:anchorId="2CC09082">
          <v:shape id="_x0000_i1047" type="#_x0000_t75" style="width:423.25pt;height:579.7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7" DrawAspect="Content" ObjectID="_1684426606" r:id="rId69"/>
        </w:object>
      </w:r>
    </w:p>
    <w:p w14:paraId="0DCB4CBC" w14:textId="4211E4B1" w:rsidR="001C74CA" w:rsidRPr="00CD25FB" w:rsidRDefault="001C74CA" w:rsidP="001C74CA">
      <w:pPr>
        <w:pStyle w:val="Caption"/>
        <w:jc w:val="center"/>
        <w:rPr>
          <w:rFonts w:ascii="Times New Roman" w:hAnsi="Times New Roman" w:cs="Times New Roman"/>
          <w:i w:val="0"/>
          <w:iCs w:val="0"/>
          <w:color w:val="auto"/>
          <w:sz w:val="22"/>
        </w:rPr>
      </w:pPr>
      <w:r w:rsidRPr="00CD25FB">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M</w:t>
      </w:r>
      <w:r>
        <w:rPr>
          <w:rFonts w:ascii="Times New Roman" w:hAnsi="Times New Roman" w:cs="Times New Roman"/>
          <w:i w:val="0"/>
          <w:iCs w:val="0"/>
          <w:color w:val="auto"/>
          <w:sz w:val="22"/>
        </w:rPr>
        <w:fldChar w:fldCharType="end"/>
      </w:r>
      <w:r w:rsidRPr="00CD25F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Declaration of JSON variable to store all Metadata attributes by its position in the format</w: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59" w:name="_MON_1681541309"/>
    <w:bookmarkEnd w:id="59"/>
    <w:p w14:paraId="1E3BB7A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1048" type="#_x0000_t75" style="width:423.25pt;height:576.6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8" DrawAspect="Content" ObjectID="_1684426607" r:id="rId71"/>
        </w:object>
      </w:r>
    </w:p>
    <w:p w14:paraId="74012542" w14:textId="77777777" w:rsidR="001C74CA" w:rsidRDefault="001C74CA" w:rsidP="001C74CA">
      <w:pPr>
        <w:pStyle w:val="ListParagraph"/>
        <w:spacing w:line="360" w:lineRule="auto"/>
        <w:ind w:left="0"/>
        <w:jc w:val="center"/>
        <w:rPr>
          <w:rFonts w:ascii="Times New Roman" w:hAnsi="Times New Roman" w:cs="Times New Roman"/>
        </w:rPr>
      </w:pPr>
      <w:bookmarkStart w:id="60" w:name="_Hlk70928149"/>
      <w:r w:rsidRPr="00D845DC">
        <w:rPr>
          <w:rFonts w:ascii="Times New Roman" w:hAnsi="Times New Roman" w:cs="Times New Roman"/>
        </w:rPr>
        <w:t xml:space="preserve">Declaration of JSON variable to store all </w:t>
      </w:r>
      <w:r>
        <w:rPr>
          <w:rFonts w:ascii="Times New Roman" w:hAnsi="Times New Roman" w:cs="Times New Roman"/>
        </w:rPr>
        <w:t>Metadata</w:t>
      </w:r>
      <w:r w:rsidRPr="00D845DC">
        <w:rPr>
          <w:rFonts w:ascii="Times New Roman" w:hAnsi="Times New Roman" w:cs="Times New Roman"/>
        </w:rPr>
        <w:t xml:space="preserve"> attributes by its position in the format (Continued)</w:t>
      </w:r>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60"/>
    <w:bookmarkStart w:id="61" w:name="_MON_1681541333"/>
    <w:bookmarkEnd w:id="61"/>
    <w:p w14:paraId="5A0A8227"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6982" w14:anchorId="7C3B9964">
          <v:shape id="_x0000_i1049" type="#_x0000_t75" style="width:423.25pt;height:315.5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9" DrawAspect="Content" ObjectID="_1684426608" r:id="rId73"/>
        </w:object>
      </w:r>
    </w:p>
    <w:p w14:paraId="602FEE54" w14:textId="50A53F7F" w:rsidR="001C74CA" w:rsidRPr="003E5BF9" w:rsidRDefault="001C74CA" w:rsidP="001C74CA">
      <w:pPr>
        <w:pStyle w:val="Caption"/>
        <w:jc w:val="center"/>
        <w:rPr>
          <w:rFonts w:ascii="Times New Roman" w:hAnsi="Times New Roman" w:cs="Times New Roman"/>
          <w:i w:val="0"/>
          <w:iCs w:val="0"/>
          <w:color w:val="auto"/>
          <w:sz w:val="22"/>
        </w:rPr>
      </w:pPr>
      <w:r w:rsidRPr="003E5BF9">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N</w:t>
      </w:r>
      <w:r>
        <w:rPr>
          <w:rFonts w:ascii="Times New Roman" w:hAnsi="Times New Roman" w:cs="Times New Roman"/>
          <w:i w:val="0"/>
          <w:iCs w:val="0"/>
          <w:color w:val="auto"/>
          <w:sz w:val="22"/>
        </w:rPr>
        <w:fldChar w:fldCharType="end"/>
      </w:r>
      <w:r w:rsidRPr="003E5BF9">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Define variable of each Metadata attribute UUID label following IHE ITI Framework</w:t>
      </w:r>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2" w:name="_MON_1681541082"/>
    <w:bookmarkEnd w:id="62"/>
    <w:p w14:paraId="36B7270E"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11011" w14:anchorId="15789E45">
          <v:shape id="_x0000_i1050" type="#_x0000_t75" style="width:423.25pt;height:498.35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50" DrawAspect="Content" ObjectID="_1684426609" r:id="rId75"/>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3" w:name="_MON_1681542558"/>
    <w:bookmarkEnd w:id="63"/>
    <w:p w14:paraId="51113B4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1051" type="#_x0000_t75" style="width:423.25pt;height:583.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51" DrawAspect="Content" ObjectID="_1684426610" r:id="rId77"/>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4" w:name="_MON_1681542591"/>
    <w:bookmarkEnd w:id="64"/>
    <w:p w14:paraId="1AB4B1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1052" type="#_x0000_t75" style="width:423.25pt;height:534.7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52" DrawAspect="Content" ObjectID="_1684426611" r:id="rId79"/>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5" w:name="_MON_1681542634"/>
    <w:bookmarkEnd w:id="65"/>
    <w:p w14:paraId="23B40C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1053" type="#_x0000_t75" style="width:423.25pt;height:462.0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53" DrawAspect="Content" ObjectID="_1684426612" r:id="rId81"/>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6" w:name="_MON_1681542665"/>
    <w:bookmarkEnd w:id="66"/>
    <w:p w14:paraId="200CEBD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1054" type="#_x0000_t75" style="width:423.25pt;height:534.7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54" DrawAspect="Content" ObjectID="_1684426613" r:id="rId83"/>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7" w:name="_MON_1681542694"/>
    <w:bookmarkEnd w:id="67"/>
    <w:p w14:paraId="77943E2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1055" type="#_x0000_t75" style="width:423.25pt;height:509.65pt" o:ole="" o:bordertopcolor="this" o:borderleftcolor="this" o:borderbottomcolor="this" o:borderrightcolor="this">
            <v:imagedata r:id="rId84" o:title=""/>
            <w10:bordertop type="single" width="4"/>
            <w10:borderleft type="single" width="4"/>
            <w10:borderbottom type="single" width="4"/>
            <w10:borderright type="single" width="4"/>
          </v:shape>
          <o:OLEObject Type="Embed" ProgID="Word.OpenDocumentText.12" ShapeID="_x0000_i1055" DrawAspect="Content" ObjectID="_1684426614" r:id="rId85"/>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8" w:name="_MON_1681542728"/>
    <w:bookmarkEnd w:id="68"/>
    <w:p w14:paraId="5B413AB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1056" type="#_x0000_t75" style="width:423.25pt;height:559.1pt" o:ole="" o:bordertopcolor="this" o:borderleftcolor="this" o:borderbottomcolor="this" o:borderrightcolor="this">
            <v:imagedata r:id="rId86" o:title=""/>
            <w10:bordertop type="single" width="4"/>
            <w10:borderleft type="single" width="4"/>
            <w10:borderbottom type="single" width="4"/>
            <w10:borderright type="single" width="4"/>
          </v:shape>
          <o:OLEObject Type="Embed" ProgID="Word.OpenDocumentText.12" ShapeID="_x0000_i1056" DrawAspect="Content" ObjectID="_1684426615" r:id="rId87"/>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9" w:name="_MON_1681542759"/>
    <w:bookmarkEnd w:id="69"/>
    <w:p w14:paraId="3BDF78E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1057" type="#_x0000_t75" style="width:423.25pt;height:267.35pt"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57" DrawAspect="Content" ObjectID="_1684426616" r:id="rId89"/>
        </w:object>
      </w:r>
    </w:p>
    <w:p w14:paraId="1F33D26F" w14:textId="5E4EE1D2" w:rsidR="005D3CB7" w:rsidRPr="002B7B6D" w:rsidRDefault="005D3CB7" w:rsidP="005D3CB7">
      <w:pPr>
        <w:pStyle w:val="Caption"/>
        <w:jc w:val="center"/>
        <w:rPr>
          <w:rFonts w:ascii="Times New Roman" w:hAnsi="Times New Roman" w:cs="Times New Roman"/>
          <w:i w:val="0"/>
          <w:iCs w:val="0"/>
          <w:color w:val="auto"/>
          <w:sz w:val="22"/>
        </w:rPr>
      </w:pPr>
      <w:r w:rsidRPr="002B7B6D">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O</w:t>
      </w:r>
      <w:r>
        <w:rPr>
          <w:rFonts w:ascii="Times New Roman" w:hAnsi="Times New Roman" w:cs="Times New Roman"/>
          <w:i w:val="0"/>
          <w:iCs w:val="0"/>
          <w:color w:val="auto"/>
          <w:sz w:val="22"/>
        </w:rPr>
        <w:fldChar w:fldCharType="end"/>
      </w:r>
      <w:r w:rsidRPr="002B7B6D">
        <w:rPr>
          <w:rFonts w:ascii="Times New Roman" w:hAnsi="Times New Roman" w:cs="Times New Roman"/>
          <w:i w:val="0"/>
          <w:iCs w:val="0"/>
          <w:color w:val="auto"/>
          <w:sz w:val="22"/>
          <w:cs/>
        </w:rPr>
        <w:t xml:space="preserve"> </w:t>
      </w:r>
      <w:r w:rsidRPr="002B7B6D">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 xml:space="preserve">This section </w:t>
      </w:r>
      <w:proofErr w:type="gramStart"/>
      <w:r>
        <w:rPr>
          <w:rFonts w:ascii="Times New Roman" w:hAnsi="Times New Roman" w:cs="Times New Roman"/>
          <w:i w:val="0"/>
          <w:iCs w:val="0"/>
          <w:color w:val="auto"/>
          <w:sz w:val="22"/>
        </w:rPr>
        <w:t>interpret</w:t>
      </w:r>
      <w:proofErr w:type="gramEnd"/>
      <w:r>
        <w:rPr>
          <w:rFonts w:ascii="Times New Roman" w:hAnsi="Times New Roman" w:cs="Times New Roman"/>
          <w:i w:val="0"/>
          <w:iCs w:val="0"/>
          <w:color w:val="auto"/>
          <w:sz w:val="22"/>
        </w:rPr>
        <w:t xml:space="preserve"> and assort Metadata attribute value from ITI-42 to JSON</w:t>
      </w:r>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70" w:name="_MON_1681544145"/>
    <w:bookmarkEnd w:id="70"/>
    <w:p w14:paraId="1D5D48B9"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12161" w14:anchorId="32B15183">
          <v:shape id="_x0000_i1058" type="#_x0000_t75" style="width:423.25pt;height:550.35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58" DrawAspect="Content" ObjectID="_1684426617" r:id="rId91"/>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71" w:name="_MON_1681544160"/>
    <w:bookmarkEnd w:id="71"/>
    <w:p w14:paraId="37E42FC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1059" type="#_x0000_t75" style="width:423.25pt;height:568.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9" DrawAspect="Content" ObjectID="_1684426618" r:id="rId93"/>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72" w:name="_MON_1681544190"/>
    <w:bookmarkEnd w:id="72"/>
    <w:p w14:paraId="3EA68EB7" w14:textId="77777777" w:rsidR="001C74CA" w:rsidRDefault="001C74CA" w:rsidP="001C74CA">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object w:dxaOrig="9360" w:dyaOrig="5145" w14:anchorId="69EFFB23">
          <v:shape id="_x0000_i1060" type="#_x0000_t75" style="width:423.25pt;height:232.3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60" DrawAspect="Content" ObjectID="_1684426619" r:id="rId95"/>
        </w:object>
      </w:r>
    </w:p>
    <w:p w14:paraId="3FC78321" w14:textId="1036EC92" w:rsidR="008C3281" w:rsidRPr="0078304A" w:rsidRDefault="008C3281" w:rsidP="008C3281">
      <w:pPr>
        <w:pStyle w:val="Caption"/>
        <w:jc w:val="center"/>
        <w:rPr>
          <w:rFonts w:ascii="Times New Roman" w:hAnsi="Times New Roman" w:cs="Times New Roman"/>
          <w:i w:val="0"/>
          <w:iCs w:val="0"/>
          <w:color w:val="auto"/>
          <w:sz w:val="22"/>
        </w:rPr>
      </w:pPr>
      <w:r w:rsidRPr="0078304A">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P</w:t>
      </w:r>
      <w:r>
        <w:rPr>
          <w:rFonts w:ascii="Times New Roman" w:hAnsi="Times New Roman" w:cs="Times New Roman"/>
          <w:i w:val="0"/>
          <w:iCs w:val="0"/>
          <w:color w:val="auto"/>
          <w:sz w:val="22"/>
        </w:rPr>
        <w:fldChar w:fldCharType="end"/>
      </w:r>
      <w:r w:rsidRPr="0078304A">
        <w:rPr>
          <w:rFonts w:ascii="Times New Roman" w:hAnsi="Times New Roman" w:cs="Times New Roman"/>
          <w:i w:val="0"/>
          <w:iCs w:val="0"/>
          <w:color w:val="auto"/>
          <w:sz w:val="22"/>
          <w:cs/>
        </w:rPr>
        <w:t xml:space="preserve"> </w:t>
      </w:r>
      <w:r w:rsidRPr="0078304A">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This section passes JSON into Smart Contract as single string variable</w:t>
      </w:r>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 xml:space="preserve">4.2.3.1.2 </w:t>
      </w:r>
      <w:proofErr w:type="spellStart"/>
      <w:r w:rsidRPr="007E6116">
        <w:rPr>
          <w:rFonts w:ascii="Times New Roman" w:hAnsi="Times New Roman" w:cs="Times New Roman"/>
          <w:sz w:val="24"/>
          <w:szCs w:val="24"/>
        </w:rPr>
        <w:t>Smartcontract</w:t>
      </w:r>
      <w:proofErr w:type="spellEnd"/>
    </w:p>
    <w:p w14:paraId="4BFE1A6A" w14:textId="030E1925" w:rsidR="003E644E" w:rsidRPr="007E6116"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Pr="007E6116">
        <w:rPr>
          <w:rFonts w:ascii="Times New Roman" w:hAnsi="Times New Roman"/>
          <w:sz w:val="24"/>
          <w:szCs w:val="24"/>
        </w:rPr>
        <w:t xml:space="preserve">Smart-contract was developed to store programming logic or algorithm as blockchain transaction. These smart-contract transactions can be compiled by Ethereum client which will give the result of its script or code (for example, read or return specific value). So, we design smart contract which when executed, it will spawn smart contract that stores given document Metadata attributes value within number labeled smart-contract instances which encoded in Blockchain transaction. When these instances were called, it will return the stored metadata attributes value back. Allow the search program to identify the set. At the same time, this allows document registry to store within Ethereum Blockchain. These composed to function as Document Registry Smart Contract. Due to limit of Smart Contract that it cannot hold variable more than </w:t>
      </w:r>
      <w:r w:rsidRPr="007E6116">
        <w:rPr>
          <w:rFonts w:ascii="Times New Roman" w:hAnsi="Times New Roman" w:cs="Cordia New"/>
          <w:sz w:val="24"/>
          <w:szCs w:val="24"/>
          <w:cs/>
        </w:rPr>
        <w:t xml:space="preserve">15 </w:t>
      </w:r>
      <w:r w:rsidRPr="007E6116">
        <w:rPr>
          <w:rFonts w:ascii="Times New Roman" w:hAnsi="Times New Roman"/>
          <w:sz w:val="24"/>
          <w:szCs w:val="24"/>
        </w:rPr>
        <w:t xml:space="preserve">variables and its size are limited by supplied gas so, in Figure IV I, we only utilize Smart Contract to act as simple text storage without the usage of many variables. Convert the entire set of Metadata attributes into a single string variable, eliminates the need for too many variables inside Smart Contract. The Contract then simply receives the string variable when the ‘store’ function was invoked and returns the stored string variable value when the ‘retrieve’ function was invoked. There is </w:t>
      </w:r>
      <w:r w:rsidRPr="007E6116">
        <w:rPr>
          <w:rFonts w:ascii="Times New Roman" w:hAnsi="Times New Roman" w:cs="Cordia New"/>
          <w:sz w:val="24"/>
          <w:szCs w:val="24"/>
          <w:cs/>
        </w:rPr>
        <w:t xml:space="preserve">2 </w:t>
      </w:r>
      <w:r w:rsidRPr="007E6116">
        <w:rPr>
          <w:rFonts w:ascii="Times New Roman" w:hAnsi="Times New Roman"/>
          <w:sz w:val="24"/>
          <w:szCs w:val="24"/>
        </w:rPr>
        <w:t xml:space="preserve">form of Metadata attributes to be stored in Smart Contract. The first form is assorted Metadata attributes JSON achieved from the XML interpreter program. This form will be used by the search program for matching with search keywords input from Document Consumer. The second form is raw XML Metadata attributes which will be returned as query result to Document Consumer. This maintains the compatibility with the traditional XDS system which Document Registry would simply return Metadata attributes from its database in XML format. Additionally, to avoid data misplacement in Smart Contract, each contract will be issued with a numeral document id to keep track number of documents stored in Blockchain Smart Contract. The search program can then check for </w:t>
      </w:r>
      <w:proofErr w:type="gramStart"/>
      <w:r w:rsidRPr="007E6116">
        <w:rPr>
          <w:rFonts w:ascii="Times New Roman" w:hAnsi="Times New Roman"/>
          <w:sz w:val="24"/>
          <w:szCs w:val="24"/>
        </w:rPr>
        <w:t>a number of</w:t>
      </w:r>
      <w:proofErr w:type="gramEnd"/>
      <w:r w:rsidRPr="007E6116">
        <w:rPr>
          <w:rFonts w:ascii="Times New Roman" w:hAnsi="Times New Roman"/>
          <w:sz w:val="24"/>
          <w:szCs w:val="24"/>
        </w:rPr>
        <w:t xml:space="preserve"> the latest document Metadata attributes published into Blockchain Smart Contract and perform a sequential search started from the first to the last documents.</w:t>
      </w:r>
    </w:p>
    <w:p w14:paraId="4EE73F50" w14:textId="77777777" w:rsidR="003E644E" w:rsidRDefault="003E644E" w:rsidP="00F81C49">
      <w:pPr>
        <w:pStyle w:val="ListParagraph"/>
        <w:spacing w:line="360" w:lineRule="auto"/>
        <w:ind w:left="0"/>
        <w:jc w:val="thaiDistribute"/>
        <w:rPr>
          <w:rFonts w:ascii="Times New Roman" w:hAnsi="Times New Roman"/>
          <w:color w:val="FF0000"/>
          <w:sz w:val="24"/>
          <w:szCs w:val="24"/>
        </w:rPr>
      </w:pPr>
    </w:p>
    <w:bookmarkStart w:id="73" w:name="_MON_1681529912"/>
    <w:bookmarkEnd w:id="73"/>
    <w:p w14:paraId="59C2EB5B" w14:textId="77777777" w:rsidR="003E644E" w:rsidRDefault="003E644E" w:rsidP="003E644E">
      <w:pPr>
        <w:pStyle w:val="ListParagraph"/>
        <w:keepNext/>
        <w:spacing w:after="0" w:line="360" w:lineRule="auto"/>
        <w:ind w:left="0"/>
        <w:jc w:val="center"/>
      </w:pPr>
      <w:r>
        <w:rPr>
          <w:rFonts w:ascii="Times New Roman" w:hAnsi="Times New Roman" w:cs="Times New Roman"/>
          <w:sz w:val="24"/>
          <w:szCs w:val="24"/>
        </w:rPr>
        <w:object w:dxaOrig="9360" w:dyaOrig="11644" w14:anchorId="14D2102B">
          <v:shape id="_x0000_i1061" type="#_x0000_t75" style="width:406.95pt;height:507.15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61" DrawAspect="Content" ObjectID="_1684426620" r:id="rId97"/>
        </w:object>
      </w:r>
    </w:p>
    <w:p w14:paraId="25CBE291" w14:textId="45A92451" w:rsidR="003E644E" w:rsidRDefault="003E644E" w:rsidP="003E644E">
      <w:pPr>
        <w:pStyle w:val="Caption"/>
        <w:jc w:val="center"/>
        <w:rPr>
          <w:rFonts w:ascii="Times New Roman" w:hAnsi="Times New Roman" w:cs="Times New Roman"/>
          <w:i w:val="0"/>
          <w:iCs w:val="0"/>
          <w:color w:val="auto"/>
          <w:sz w:val="22"/>
        </w:rPr>
      </w:pPr>
      <w:bookmarkStart w:id="74" w:name="_Ref70917482"/>
      <w:r w:rsidRPr="001710E0">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17</w:t>
      </w:r>
      <w:r w:rsidR="00D22F28">
        <w:rPr>
          <w:rFonts w:ascii="Times New Roman" w:hAnsi="Times New Roman" w:cs="Times New Roman"/>
          <w:i w:val="0"/>
          <w:iCs w:val="0"/>
          <w:color w:val="auto"/>
          <w:sz w:val="22"/>
        </w:rPr>
        <w:fldChar w:fldCharType="end"/>
      </w:r>
      <w:bookmarkEnd w:id="74"/>
      <w:r w:rsidRPr="001710E0">
        <w:rPr>
          <w:rFonts w:ascii="Times New Roman" w:hAnsi="Times New Roman" w:cs="Times New Roman"/>
          <w:i w:val="0"/>
          <w:iCs w:val="0"/>
          <w:color w:val="auto"/>
          <w:sz w:val="22"/>
        </w:rPr>
        <w:t xml:space="preserve"> Solidity Code Snippet of Smart Contract used in this work</w:t>
      </w:r>
    </w:p>
    <w:p w14:paraId="6BFAEFE5" w14:textId="77777777" w:rsidR="003E644E" w:rsidRPr="003E644E" w:rsidRDefault="003E644E" w:rsidP="00F81C49">
      <w:pPr>
        <w:pStyle w:val="ListParagraph"/>
        <w:spacing w:line="360" w:lineRule="auto"/>
        <w:ind w:left="0"/>
        <w:jc w:val="thaiDistribute"/>
        <w:rPr>
          <w:rFonts w:ascii="Times New Roman" w:hAnsi="Times New Roman"/>
          <w:color w:val="FF0000"/>
          <w:sz w:val="24"/>
          <w:szCs w:val="24"/>
        </w:rPr>
      </w:pPr>
    </w:p>
    <w:p w14:paraId="3CEDD053" w14:textId="416AC7BA" w:rsidR="00BC5A0F" w:rsidRPr="003E644E"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Implementing Document Search function</w:t>
      </w:r>
      <w:r w:rsidR="00520F31" w:rsidRPr="003E644E">
        <w:rPr>
          <w:rFonts w:ascii="Times New Roman" w:hAnsi="Times New Roman" w:cs="Times New Roman"/>
          <w:sz w:val="24"/>
          <w:szCs w:val="24"/>
        </w:rPr>
        <w:t xml:space="preserve"> </w:t>
      </w:r>
      <w:proofErr w:type="spellStart"/>
      <w:r w:rsidR="00520F31" w:rsidRPr="003E644E">
        <w:rPr>
          <w:rFonts w:ascii="Times New Roman" w:hAnsi="Times New Roman" w:cs="Times New Roman"/>
          <w:sz w:val="24"/>
          <w:szCs w:val="24"/>
        </w:rPr>
        <w:t>Smartcontract</w:t>
      </w:r>
      <w:proofErr w:type="spellEnd"/>
    </w:p>
    <w:p w14:paraId="3A989DD9" w14:textId="445E98A8"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4.2.3.2.1 Native code</w:t>
      </w:r>
    </w:p>
    <w:p w14:paraId="7C13447D" w14:textId="14132956"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Pr="00D27893">
        <w:rPr>
          <w:rFonts w:ascii="Times New Roman" w:hAnsi="Times New Roman"/>
          <w:sz w:val="24"/>
          <w:szCs w:val="24"/>
        </w:rPr>
        <w:t>Similar with IHE ITI-</w:t>
      </w:r>
      <w:r w:rsidRPr="00D27893">
        <w:rPr>
          <w:rFonts w:ascii="Times New Roman" w:hAnsi="Times New Roman" w:cs="Cordia New"/>
          <w:sz w:val="24"/>
          <w:szCs w:val="24"/>
          <w:cs/>
        </w:rPr>
        <w:t xml:space="preserve">42 </w:t>
      </w:r>
      <w:r w:rsidRPr="00D27893">
        <w:rPr>
          <w:rFonts w:ascii="Times New Roman" w:hAnsi="Times New Roman"/>
          <w:sz w:val="24"/>
          <w:szCs w:val="24"/>
        </w:rPr>
        <w:t>transaction handling, XDS Document Registry actor also wait for ITI-</w:t>
      </w:r>
      <w:r w:rsidRPr="00D27893">
        <w:rPr>
          <w:rFonts w:ascii="Times New Roman" w:hAnsi="Times New Roman" w:cs="Cordia New"/>
          <w:sz w:val="24"/>
          <w:szCs w:val="24"/>
          <w:cs/>
        </w:rPr>
        <w:t xml:space="preserve">18 </w:t>
      </w:r>
      <w:r w:rsidRPr="00D27893">
        <w:rPr>
          <w:rFonts w:ascii="Times New Roman" w:hAnsi="Times New Roman"/>
          <w:sz w:val="24"/>
          <w:szCs w:val="24"/>
        </w:rPr>
        <w:t xml:space="preserve">on TCP channel. The received transaction will be converted into </w:t>
      </w:r>
      <w:r w:rsidRPr="00D27893">
        <w:rPr>
          <w:rFonts w:ascii="Times New Roman" w:hAnsi="Times New Roman"/>
          <w:sz w:val="24"/>
          <w:szCs w:val="24"/>
        </w:rPr>
        <w:lastRenderedPageBreak/>
        <w:t>JSON. The transaction specified with header “</w:t>
      </w:r>
      <w:proofErr w:type="spellStart"/>
      <w:r w:rsidRPr="00D27893">
        <w:rPr>
          <w:rFonts w:ascii="Times New Roman" w:hAnsi="Times New Roman"/>
          <w:sz w:val="24"/>
          <w:szCs w:val="24"/>
        </w:rPr>
        <w:t>QueryResponse</w:t>
      </w:r>
      <w:proofErr w:type="spellEnd"/>
      <w:r w:rsidRPr="00D27893">
        <w:rPr>
          <w:rFonts w:ascii="Times New Roman" w:hAnsi="Times New Roman"/>
          <w:sz w:val="24"/>
          <w:szCs w:val="24"/>
        </w:rPr>
        <w:t>” and compose of Metadata attributes value input by Document Consumer. These values will be used in search operation which will seek for the smart-contract with matching Metadata attribute values. After the result was found, the actor then proceeds to create response XML message following the format provided by IHE ITI Framework.</w:t>
      </w:r>
    </w:p>
    <w:p w14:paraId="3E25975E" w14:textId="77777777" w:rsidR="00D27893" w:rsidRDefault="00D27893" w:rsidP="00F81C49">
      <w:pPr>
        <w:pStyle w:val="ListParagraph"/>
        <w:spacing w:line="360" w:lineRule="auto"/>
        <w:ind w:left="0"/>
        <w:jc w:val="thaiDistribute"/>
        <w:rPr>
          <w:rFonts w:ascii="Times New Roman" w:hAnsi="Times New Roman"/>
          <w:sz w:val="24"/>
          <w:szCs w:val="24"/>
        </w:rPr>
      </w:pPr>
    </w:p>
    <w:bookmarkStart w:id="75" w:name="_MON_1681540560"/>
    <w:bookmarkEnd w:id="75"/>
    <w:p w14:paraId="0AB3B1DD"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4975" w14:anchorId="3E31771F">
          <v:shape id="_x0000_i1062" type="#_x0000_t75" style="width:423.25pt;height:225.4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62" DrawAspect="Content" ObjectID="_1684426621" r:id="rId99"/>
        </w:object>
      </w:r>
    </w:p>
    <w:p w14:paraId="2ABB1758" w14:textId="0E668A0F" w:rsidR="00D27893" w:rsidRPr="00331C9F" w:rsidRDefault="00D27893" w:rsidP="00D27893">
      <w:pPr>
        <w:pStyle w:val="Caption"/>
        <w:jc w:val="center"/>
        <w:rPr>
          <w:rFonts w:ascii="Times New Roman" w:hAnsi="Times New Roman" w:cs="Times New Roman"/>
          <w:i w:val="0"/>
          <w:iCs w:val="0"/>
          <w:color w:val="auto"/>
          <w:sz w:val="22"/>
        </w:rPr>
      </w:pPr>
      <w:r w:rsidRPr="00331C9F">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R</w:t>
      </w:r>
      <w:r>
        <w:rPr>
          <w:rFonts w:ascii="Times New Roman" w:hAnsi="Times New Roman" w:cs="Times New Roman"/>
          <w:i w:val="0"/>
          <w:iCs w:val="0"/>
          <w:color w:val="auto"/>
          <w:sz w:val="22"/>
        </w:rPr>
        <w:fldChar w:fldCharType="end"/>
      </w:r>
      <w:r w:rsidRPr="00331C9F">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Define variable of query request type UUID label following IHE ITI Framework</w:t>
      </w:r>
    </w:p>
    <w:bookmarkStart w:id="76" w:name="_MON_1681545399"/>
    <w:bookmarkEnd w:id="76"/>
    <w:p w14:paraId="3C4152E1"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2727" w14:anchorId="56885A39">
          <v:shape id="_x0000_i1063" type="#_x0000_t75" style="width:423.25pt;height:8in"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63" DrawAspect="Content" ObjectID="_1684426622" r:id="rId101"/>
        </w:object>
      </w:r>
    </w:p>
    <w:p w14:paraId="31155941" w14:textId="5443E860" w:rsidR="00D27893" w:rsidRDefault="00D27893" w:rsidP="00D27893">
      <w:pPr>
        <w:pStyle w:val="Caption"/>
        <w:jc w:val="center"/>
        <w:rPr>
          <w:rFonts w:ascii="Times New Roman" w:hAnsi="Times New Roman" w:cs="Times New Roman"/>
          <w:i w:val="0"/>
          <w:iCs w:val="0"/>
          <w:color w:val="auto"/>
          <w:sz w:val="22"/>
        </w:rPr>
      </w:pPr>
      <w:r w:rsidRPr="004D75CD">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S</w:t>
      </w:r>
      <w:r>
        <w:rPr>
          <w:rFonts w:ascii="Times New Roman" w:hAnsi="Times New Roman" w:cs="Times New Roman"/>
          <w:i w:val="0"/>
          <w:iCs w:val="0"/>
          <w:color w:val="auto"/>
          <w:sz w:val="22"/>
        </w:rPr>
        <w:fldChar w:fldCharType="end"/>
      </w:r>
      <w:r w:rsidRPr="004D75CD">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Identify query request type following received ITI-18 header and assort search keyword</w: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77" w:name="_MON_1681545963"/>
    <w:bookmarkEnd w:id="77"/>
    <w:p w14:paraId="19A28A17"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1064" type="#_x0000_t75" style="width:412.6pt;height:556.6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64" DrawAspect="Content" ObjectID="_1684426623" r:id="rId103"/>
        </w:object>
      </w:r>
    </w:p>
    <w:p w14:paraId="0B985E77" w14:textId="77777777" w:rsidR="00D27893" w:rsidRDefault="00D27893" w:rsidP="00D27893">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78" w:name="_MON_1681545986"/>
    <w:bookmarkEnd w:id="78"/>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1065" type="#_x0000_t75" style="width:416.35pt;height:561.6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65" DrawAspect="Content" ObjectID="_1684426624" r:id="rId105"/>
        </w:object>
      </w:r>
    </w:p>
    <w:p w14:paraId="0B6E97E7" w14:textId="77777777" w:rsidR="00D27893" w:rsidRDefault="00D27893" w:rsidP="00D27893">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79" w:name="_MON_1681546049"/>
    <w:bookmarkEnd w:id="79"/>
    <w:p w14:paraId="7F76033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1066" type="#_x0000_t75" style="width:423.25pt;height:522.8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66" DrawAspect="Content" ObjectID="_1684426625" r:id="rId107"/>
        </w:object>
      </w:r>
    </w:p>
    <w:p w14:paraId="6D66D768" w14:textId="77777777" w:rsidR="00D27893" w:rsidRDefault="00D27893" w:rsidP="00D27893">
      <w:pPr>
        <w:pStyle w:val="ListParagraph"/>
        <w:spacing w:line="360" w:lineRule="auto"/>
        <w:ind w:left="0"/>
        <w:jc w:val="center"/>
        <w:rPr>
          <w:rFonts w:ascii="Times New Roman" w:hAnsi="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bookmarkStart w:id="80" w:name="_MON_1681546744"/>
    <w:bookmarkEnd w:id="80"/>
    <w:p w14:paraId="44E558D8"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1548" w14:anchorId="5A164453">
          <v:shape id="_x0000_i1067" type="#_x0000_t75" style="width:423.25pt;height:522.8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67" DrawAspect="Content" ObjectID="_1684426626" r:id="rId109"/>
        </w:object>
      </w:r>
    </w:p>
    <w:p w14:paraId="2D8E28D1" w14:textId="54FEAD4B" w:rsidR="00D27893" w:rsidRPr="00A216E7" w:rsidRDefault="00D27893" w:rsidP="00D27893">
      <w:pPr>
        <w:pStyle w:val="Caption"/>
        <w:jc w:val="center"/>
        <w:rPr>
          <w:rFonts w:ascii="Times New Roman" w:hAnsi="Times New Roman"/>
          <w:i w:val="0"/>
          <w:iCs w:val="0"/>
          <w:color w:val="auto"/>
          <w:sz w:val="22"/>
        </w:rPr>
      </w:pPr>
      <w:r w:rsidRPr="00F1584B">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T</w:t>
      </w:r>
      <w:r>
        <w:rPr>
          <w:rFonts w:ascii="Times New Roman" w:hAnsi="Times New Roman" w:cs="Times New Roman"/>
          <w:i w:val="0"/>
          <w:iCs w:val="0"/>
          <w:color w:val="auto"/>
          <w:sz w:val="22"/>
        </w:rPr>
        <w:fldChar w:fldCharType="end"/>
      </w:r>
      <w:r w:rsidRPr="00F1584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Check for the latest document ID published in Blockchain before beginning search operation</w:t>
      </w:r>
    </w:p>
    <w:bookmarkStart w:id="81" w:name="_MON_1681547945"/>
    <w:bookmarkEnd w:id="81"/>
    <w:p w14:paraId="41C0A54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1068" type="#_x0000_t75" style="width:423.25pt;height:559.1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68" DrawAspect="Content" ObjectID="_1684426627" r:id="rId111"/>
        </w:object>
      </w:r>
    </w:p>
    <w:p w14:paraId="169270D6" w14:textId="77777777" w:rsidR="00D27893" w:rsidRDefault="00D27893" w:rsidP="00D27893">
      <w:pPr>
        <w:pStyle w:val="ListParagraph"/>
        <w:spacing w:line="360" w:lineRule="auto"/>
        <w:ind w:left="0"/>
        <w:jc w:val="center"/>
        <w:rPr>
          <w:rFonts w:ascii="Times New Roman" w:hAnsi="Times New Roman" w:cs="Times New Roman"/>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82" w:name="_MON_1681547970"/>
    <w:bookmarkEnd w:id="82"/>
    <w:p w14:paraId="73E2F89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1069" type="#_x0000_t75" style="width:423.25pt;height:218.5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9" DrawAspect="Content" ObjectID="_1684426628" r:id="rId113"/>
        </w:object>
      </w:r>
    </w:p>
    <w:p w14:paraId="65670A53"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83" w:name="_MON_1681547808"/>
    <w:bookmarkEnd w:id="83"/>
    <w:p w14:paraId="432B3D0E"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1817" w14:anchorId="30222DD7">
          <v:shape id="_x0000_i1070" type="#_x0000_t75" style="width:423.25pt;height:534.7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70" DrawAspect="Content" ObjectID="_1684426629" r:id="rId115"/>
        </w:object>
      </w:r>
    </w:p>
    <w:p w14:paraId="6CD21A93" w14:textId="1ED8DDB6" w:rsidR="00D27893" w:rsidRPr="00EE6390" w:rsidRDefault="00D27893" w:rsidP="00D27893">
      <w:pPr>
        <w:pStyle w:val="Caption"/>
        <w:jc w:val="center"/>
        <w:rPr>
          <w:rFonts w:ascii="Times New Roman" w:hAnsi="Times New Roman" w:cs="Times New Roman"/>
          <w:i w:val="0"/>
          <w:iCs w:val="0"/>
          <w:color w:val="auto"/>
          <w:sz w:val="22"/>
        </w:rPr>
      </w:pPr>
      <w:r w:rsidRPr="00EE6390">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U</w:t>
      </w:r>
      <w:r>
        <w:rPr>
          <w:rFonts w:ascii="Times New Roman" w:hAnsi="Times New Roman" w:cs="Times New Roman"/>
          <w:i w:val="0"/>
          <w:iCs w:val="0"/>
          <w:color w:val="auto"/>
          <w:sz w:val="22"/>
        </w:rPr>
        <w:fldChar w:fldCharType="end"/>
      </w:r>
      <w:r w:rsidRPr="00EE6390">
        <w:rPr>
          <w:rFonts w:ascii="Times New Roman" w:hAnsi="Times New Roman" w:cs="Times New Roman"/>
          <w:i w:val="0"/>
          <w:iCs w:val="0"/>
          <w:color w:val="auto"/>
          <w:sz w:val="22"/>
          <w:cs/>
        </w:rPr>
        <w:t xml:space="preserve"> </w:t>
      </w:r>
      <w:r w:rsidRPr="00EE6390">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Begin search operation by sequentially check each published contract one-by-one</w:t>
      </w:r>
    </w:p>
    <w:bookmarkStart w:id="84" w:name="_MON_1681547198"/>
    <w:bookmarkEnd w:id="84"/>
    <w:p w14:paraId="53526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1071" type="#_x0000_t75" style="width:423.25pt;height:559.1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71" DrawAspect="Content" ObjectID="_1684426630" r:id="rId117"/>
        </w:object>
      </w:r>
    </w:p>
    <w:p w14:paraId="1B4A00ED" w14:textId="77777777" w:rsidR="00D27893" w:rsidRPr="00A9179F" w:rsidRDefault="00D27893" w:rsidP="00D27893">
      <w:pPr>
        <w:pStyle w:val="ListParagraph"/>
        <w:spacing w:line="360" w:lineRule="auto"/>
        <w:ind w:left="0"/>
        <w:jc w:val="center"/>
        <w:rPr>
          <w:rFonts w:ascii="Times New Roman" w:hAnsi="Times New Roman" w:cs="Times New Roman"/>
          <w:sz w:val="24"/>
          <w:szCs w:val="24"/>
        </w:rPr>
      </w:pPr>
      <w:bookmarkStart w:id="85" w:name="_Hlk70935757"/>
      <w:r w:rsidRPr="00A9179F">
        <w:rPr>
          <w:rFonts w:ascii="Times New Roman" w:hAnsi="Times New Roman" w:cs="Times New Roman"/>
        </w:rPr>
        <w:t>Begin search operation by sequentially check each published contract one-by-one (Continued)</w:t>
      </w:r>
    </w:p>
    <w:bookmarkEnd w:id="85"/>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86" w:name="_MON_1681547229"/>
    <w:bookmarkEnd w:id="86"/>
    <w:p w14:paraId="43E83E72"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1072" type="#_x0000_t75" style="width:423.25pt;height:279.2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72" DrawAspect="Content" ObjectID="_1684426631" r:id="rId119"/>
        </w:object>
      </w:r>
    </w:p>
    <w:p w14:paraId="3FB06D63" w14:textId="77777777" w:rsidR="00D27893" w:rsidRPr="00A9179F" w:rsidRDefault="00D27893" w:rsidP="00D27893">
      <w:pPr>
        <w:pStyle w:val="ListParagraph"/>
        <w:spacing w:line="360" w:lineRule="auto"/>
        <w:ind w:left="0"/>
        <w:jc w:val="center"/>
        <w:rPr>
          <w:rFonts w:ascii="Times New Roman" w:hAnsi="Times New Roman" w:cs="Times New Roman"/>
          <w:sz w:val="24"/>
          <w:szCs w:val="24"/>
        </w:rPr>
      </w:pPr>
      <w:r w:rsidRPr="00A9179F">
        <w:rPr>
          <w:rFonts w:ascii="Times New Roman" w:hAnsi="Times New Roman" w:cs="Times New Roman"/>
        </w:rPr>
        <w:t>Begin search operation by sequentially check each published contract one-by-one (Continued)</w:t>
      </w:r>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87" w:name="_MON_1681547847"/>
    <w:bookmarkEnd w:id="87"/>
    <w:p w14:paraId="7A9F47B0"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1548" w14:anchorId="2A25B27A">
          <v:shape id="_x0000_i1073" type="#_x0000_t75" style="width:423.25pt;height:522.8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73" DrawAspect="Content" ObjectID="_1684426632" r:id="rId121"/>
        </w:object>
      </w:r>
    </w:p>
    <w:p w14:paraId="4B8E18EF" w14:textId="2D4F252C" w:rsidR="00D27893" w:rsidRPr="00461A0E" w:rsidRDefault="00D27893" w:rsidP="00D27893">
      <w:pPr>
        <w:pStyle w:val="Caption"/>
        <w:jc w:val="center"/>
        <w:rPr>
          <w:rFonts w:ascii="Times New Roman" w:hAnsi="Times New Roman" w:cs="Times New Roman"/>
          <w:i w:val="0"/>
          <w:iCs w:val="0"/>
          <w:color w:val="auto"/>
          <w:sz w:val="22"/>
        </w:rPr>
      </w:pPr>
      <w:r w:rsidRPr="00461A0E">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V</w:t>
      </w:r>
      <w:r>
        <w:rPr>
          <w:rFonts w:ascii="Times New Roman" w:hAnsi="Times New Roman" w:cs="Times New Roman"/>
          <w:i w:val="0"/>
          <w:iCs w:val="0"/>
          <w:color w:val="auto"/>
          <w:sz w:val="22"/>
        </w:rPr>
        <w:fldChar w:fldCharType="end"/>
      </w:r>
      <w:r w:rsidRPr="00461A0E">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Check if value of Metadata attributes in each publish contract matched with search keyword before summarize search result.</w: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88" w:name="_MON_1681549144"/>
    <w:bookmarkEnd w:id="88"/>
    <w:p w14:paraId="750ED311"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1074" type="#_x0000_t75" style="width:423.25pt;height:583.5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74" DrawAspect="Content" ObjectID="_1684426633" r:id="rId123"/>
        </w:object>
      </w:r>
    </w:p>
    <w:p w14:paraId="54C4193A" w14:textId="77777777" w:rsidR="00D27893" w:rsidRPr="00461A0E" w:rsidRDefault="00D27893" w:rsidP="00D27893">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89" w:name="_MON_1681549172"/>
    <w:bookmarkEnd w:id="89"/>
    <w:p w14:paraId="089C818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1075" type="#_x0000_t75" style="width:423.25pt;height:559.1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75" DrawAspect="Content" ObjectID="_1684426634" r:id="rId125"/>
        </w:object>
      </w:r>
    </w:p>
    <w:p w14:paraId="77216384" w14:textId="77777777" w:rsidR="00D27893" w:rsidRPr="00461A0E" w:rsidRDefault="00D27893" w:rsidP="00D27893">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90" w:name="_MON_1681549202"/>
    <w:bookmarkEnd w:id="90"/>
    <w:p w14:paraId="29B8038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1076" type="#_x0000_t75" style="width:423.25pt;height:583.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76" DrawAspect="Content" ObjectID="_1684426635" r:id="rId127"/>
        </w:object>
      </w:r>
    </w:p>
    <w:p w14:paraId="136B18E6" w14:textId="77777777" w:rsidR="00D27893" w:rsidRPr="00461A0E" w:rsidRDefault="00D27893" w:rsidP="00D27893">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91" w:name="_MON_1681549222"/>
    <w:bookmarkEnd w:id="91"/>
    <w:p w14:paraId="34D2DE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1077" type="#_x0000_t75" style="width:423.25pt;height:473.9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77" DrawAspect="Content" ObjectID="_1684426636" r:id="rId129"/>
        </w:object>
      </w:r>
    </w:p>
    <w:p w14:paraId="18BC8BFF" w14:textId="77777777" w:rsidR="00D27893" w:rsidRPr="00461A0E" w:rsidRDefault="00D27893" w:rsidP="00D27893">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92" w:name="_MON_1681546966"/>
    <w:bookmarkEnd w:id="92"/>
    <w:p w14:paraId="63A18127"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2727" w14:anchorId="378C6C9F">
          <v:shape id="_x0000_i1078" type="#_x0000_t75" style="width:423.25pt;height:8in"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78" DrawAspect="Content" ObjectID="_1684426637" r:id="rId131"/>
        </w:object>
      </w:r>
    </w:p>
    <w:p w14:paraId="45E4AF87" w14:textId="7BA8D319" w:rsidR="00D27893" w:rsidRDefault="00D27893" w:rsidP="00D27893">
      <w:pPr>
        <w:pStyle w:val="Caption"/>
        <w:jc w:val="center"/>
        <w:rPr>
          <w:rFonts w:ascii="Times New Roman" w:hAnsi="Times New Roman" w:cs="Times New Roman"/>
          <w:i w:val="0"/>
          <w:iCs w:val="0"/>
          <w:color w:val="auto"/>
          <w:sz w:val="22"/>
        </w:rPr>
      </w:pPr>
      <w:r w:rsidRPr="008F3066">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W</w:t>
      </w:r>
      <w:r>
        <w:rPr>
          <w:rFonts w:ascii="Times New Roman" w:hAnsi="Times New Roman" w:cs="Times New Roman"/>
          <w:i w:val="0"/>
          <w:iCs w:val="0"/>
          <w:color w:val="auto"/>
          <w:sz w:val="22"/>
        </w:rPr>
        <w:fldChar w:fldCharType="end"/>
      </w:r>
      <w:r w:rsidRPr="008F3066">
        <w:rPr>
          <w:rFonts w:ascii="Times New Roman" w:hAnsi="Times New Roman" w:cs="Times New Roman"/>
          <w:i w:val="0"/>
          <w:iCs w:val="0"/>
          <w:color w:val="auto"/>
          <w:sz w:val="22"/>
        </w:rPr>
        <w:t xml:space="preserve"> XDS Document Registry</w:t>
      </w:r>
      <w:r>
        <w:rPr>
          <w:rFonts w:ascii="Times New Roman" w:hAnsi="Times New Roman" w:cs="Times New Roman"/>
          <w:i w:val="0"/>
          <w:iCs w:val="0"/>
          <w:color w:val="auto"/>
          <w:sz w:val="22"/>
        </w:rPr>
        <w:br/>
        <w:t>Gather search result and response back to Document Consumer Actor</w:t>
      </w:r>
    </w:p>
    <w:p w14:paraId="712E9945" w14:textId="77777777" w:rsidR="00D27893" w:rsidRDefault="00D27893" w:rsidP="00D27893"/>
    <w:p w14:paraId="23BAD3FE" w14:textId="77777777" w:rsidR="00D27893" w:rsidRDefault="00D27893" w:rsidP="00D27893"/>
    <w:bookmarkStart w:id="93" w:name="_MON_1681547271"/>
    <w:bookmarkEnd w:id="93"/>
    <w:p w14:paraId="51638EB7" w14:textId="77777777" w:rsidR="00D27893" w:rsidRDefault="00D27893" w:rsidP="00D27893">
      <w:r>
        <w:object w:dxaOrig="9360" w:dyaOrig="6177" w14:anchorId="212FE15C">
          <v:shape id="_x0000_i1079" type="#_x0000_t75" style="width:423.25pt;height:279.2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9" DrawAspect="Content" ObjectID="_1684426638" r:id="rId133"/>
        </w:object>
      </w:r>
    </w:p>
    <w:p w14:paraId="7366DB58" w14:textId="77777777" w:rsidR="00D27893" w:rsidRPr="00A97772" w:rsidRDefault="00D27893" w:rsidP="00D27893">
      <w:pPr>
        <w:jc w:val="center"/>
      </w:pPr>
      <w:r w:rsidRPr="00A97772">
        <w:t>Gather search result and response back to Document Consumer Actor</w:t>
      </w:r>
      <w:r>
        <w:rPr>
          <w:rFonts w:hint="cs"/>
          <w:cs/>
        </w:rPr>
        <w:t xml:space="preserve"> </w:t>
      </w:r>
      <w:r>
        <w:t>(Continued)</w:t>
      </w:r>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 xml:space="preserve">4.2.3.2.2 </w:t>
      </w:r>
      <w:proofErr w:type="spellStart"/>
      <w:r w:rsidRPr="004F4876">
        <w:rPr>
          <w:rFonts w:ascii="Times New Roman" w:hAnsi="Times New Roman" w:cs="Times New Roman"/>
          <w:sz w:val="24"/>
          <w:szCs w:val="24"/>
        </w:rPr>
        <w:t>Smartcontract</w:t>
      </w:r>
      <w:proofErr w:type="spellEnd"/>
    </w:p>
    <w:p w14:paraId="1BC8AC8E" w14:textId="0164EF05" w:rsidR="003E644E" w:rsidRP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Pr="003E644E">
        <w:rPr>
          <w:rFonts w:ascii="Times New Roman" w:hAnsi="Times New Roman"/>
          <w:sz w:val="24"/>
          <w:szCs w:val="24"/>
        </w:rPr>
        <w:t xml:space="preserve">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 but </w:t>
      </w:r>
      <w:proofErr w:type="gramStart"/>
      <w:r w:rsidRPr="003E644E">
        <w:rPr>
          <w:rFonts w:ascii="Times New Roman" w:hAnsi="Times New Roman"/>
          <w:sz w:val="24"/>
          <w:szCs w:val="24"/>
        </w:rPr>
        <w:t>similar to</w:t>
      </w:r>
      <w:proofErr w:type="gramEnd"/>
      <w:r w:rsidRPr="003E644E">
        <w:rPr>
          <w:rFonts w:ascii="Times New Roman" w:hAnsi="Times New Roman"/>
          <w:sz w:val="24"/>
          <w:szCs w:val="24"/>
        </w:rPr>
        <w:t xml:space="preserve"> NoSQL. That mean, search operation will need to rely on a sequential search algorithm. The program will need to </w:t>
      </w:r>
      <w:proofErr w:type="gramStart"/>
      <w:r w:rsidRPr="003E644E">
        <w:rPr>
          <w:rFonts w:ascii="Times New Roman" w:hAnsi="Times New Roman"/>
          <w:sz w:val="24"/>
          <w:szCs w:val="24"/>
        </w:rPr>
        <w:t>take a look</w:t>
      </w:r>
      <w:proofErr w:type="gramEnd"/>
      <w:r w:rsidRPr="003E644E">
        <w:rPr>
          <w:rFonts w:ascii="Times New Roman" w:hAnsi="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Pr="003E644E">
        <w:rPr>
          <w:rFonts w:ascii="Times New Roman" w:hAnsi="Times New Roman"/>
          <w:sz w:val="24"/>
          <w:szCs w:val="24"/>
        </w:rPr>
        <w:t>all of</w:t>
      </w:r>
      <w:proofErr w:type="gramEnd"/>
      <w:r w:rsidRPr="003E644E">
        <w:rPr>
          <w:rFonts w:ascii="Times New Roman" w:hAnsi="Times New Roman"/>
          <w:sz w:val="24"/>
          <w:szCs w:val="24"/>
        </w:rPr>
        <w:t xml:space="preserve"> the values called from the smart-contract are matched with the value specified for search, the value called will be marked as a search result which will be returned to XDS Document Consumer Actor via ITI-</w:t>
      </w:r>
      <w:r w:rsidR="00552940">
        <w:rPr>
          <w:rFonts w:ascii="Times New Roman" w:hAnsi="Times New Roman" w:cs="Cordia New"/>
          <w:sz w:val="24"/>
          <w:szCs w:val="24"/>
        </w:rPr>
        <w:t xml:space="preserve">18 </w:t>
      </w:r>
      <w:r w:rsidRPr="003E644E">
        <w:rPr>
          <w:rFonts w:ascii="Times New Roman" w:hAnsi="Times New Roman"/>
          <w:sz w:val="24"/>
          <w:szCs w:val="24"/>
        </w:rPr>
        <w:t>format.</w:t>
      </w:r>
    </w:p>
    <w:p w14:paraId="50D2DF90" w14:textId="7C9071BD" w:rsidR="003E644E" w:rsidRPr="003E644E" w:rsidRDefault="003E644E" w:rsidP="00F81C49">
      <w:pPr>
        <w:pStyle w:val="ListParagraph"/>
        <w:spacing w:line="360" w:lineRule="auto"/>
        <w:ind w:left="0"/>
        <w:jc w:val="thaiDistribute"/>
        <w:rPr>
          <w:rFonts w:ascii="Times New Roman" w:hAnsi="Times New Roman"/>
          <w:color w:val="FF0000"/>
          <w:sz w:val="24"/>
          <w:szCs w:val="24"/>
        </w:rPr>
      </w:pPr>
    </w:p>
    <w:p w14:paraId="4C6D1F69" w14:textId="113ED96B" w:rsidR="0084619E" w:rsidRDefault="00A34155" w:rsidP="0084619E">
      <w:pPr>
        <w:pStyle w:val="Heading2"/>
      </w:pPr>
      <w:r>
        <w:t xml:space="preserve">4.3 </w:t>
      </w:r>
      <w:r w:rsidR="00137E57">
        <w:t>Experimental setup</w:t>
      </w:r>
    </w:p>
    <w:p w14:paraId="4E02C174" w14:textId="4D748E15" w:rsidR="00F0322F" w:rsidRDefault="0084619E" w:rsidP="007E3E24">
      <w:pPr>
        <w:spacing w:line="360" w:lineRule="auto"/>
        <w:jc w:val="thaiDistribute"/>
        <w:rPr>
          <w:rFonts w:cstheme="minorBidi"/>
        </w:rPr>
      </w:pPr>
      <w:r>
        <w:tab/>
      </w:r>
      <w:r w:rsidRPr="0084619E">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framework.</w:t>
      </w:r>
    </w:p>
    <w:p w14:paraId="1D532317" w14:textId="39352B42" w:rsidR="0004236C" w:rsidRPr="00FC04F4" w:rsidRDefault="0004236C" w:rsidP="007E3E24">
      <w:pPr>
        <w:pStyle w:val="ListParagraph"/>
        <w:spacing w:line="360" w:lineRule="auto"/>
        <w:ind w:left="0"/>
        <w:jc w:val="thaiDistribute"/>
        <w:rPr>
          <w:rFonts w:ascii="Times New Roman" w:hAnsi="Times New Roman" w:cs="Times New Roman"/>
          <w:sz w:val="24"/>
          <w:szCs w:val="24"/>
        </w:rPr>
      </w:pPr>
      <w:r>
        <w:rPr>
          <w:rFonts w:ascii="Times New Roman" w:hAnsi="Times New Roman"/>
          <w:sz w:val="24"/>
          <w:szCs w:val="24"/>
          <w:cs/>
        </w:rPr>
        <w:tab/>
      </w:r>
      <w:r w:rsidRPr="002E6689">
        <w:rPr>
          <w:rFonts w:ascii="Times New Roman" w:hAnsi="Times New Roman" w:cs="Times New Roman"/>
          <w:sz w:val="24"/>
          <w:szCs w:val="24"/>
        </w:rPr>
        <w:t>In this implementation, we evaluate the result concept demonstration by measuring performance of each major process. This will reflect compatibility of the concept to healthcare operation environment which require continuous and huge amount of process at short amount of time.</w:t>
      </w:r>
    </w:p>
    <w:p w14:paraId="0B7B8968" w14:textId="77777777" w:rsidR="0004236C" w:rsidRPr="0004236C" w:rsidRDefault="0004236C" w:rsidP="0084619E">
      <w:pPr>
        <w:spacing w:line="360" w:lineRule="auto"/>
        <w:rPr>
          <w:rFonts w:cstheme="minorBidi"/>
        </w:rPr>
      </w:pPr>
    </w:p>
    <w:p w14:paraId="3893B27F" w14:textId="15337ECB" w:rsidR="00646239" w:rsidRDefault="00646239" w:rsidP="0084619E">
      <w:pPr>
        <w:spacing w:line="360" w:lineRule="auto"/>
      </w:pPr>
    </w:p>
    <w:p w14:paraId="7C422200" w14:textId="1162BBAA" w:rsidR="009004A0" w:rsidRDefault="00646239" w:rsidP="000D4B48">
      <w:pPr>
        <w:pStyle w:val="Heading2"/>
      </w:pPr>
      <w:r>
        <w:lastRenderedPageBreak/>
        <w:t>4.</w:t>
      </w:r>
      <w:r w:rsidR="009004A0">
        <w:t>4</w:t>
      </w:r>
      <w:r w:rsidR="009004A0" w:rsidRPr="009004A0">
        <w:t xml:space="preserve"> Result</w:t>
      </w:r>
    </w:p>
    <w:p w14:paraId="13C62634" w14:textId="7265CC02" w:rsidR="00BE315A" w:rsidRPr="00BE315A" w:rsidRDefault="00BE315A" w:rsidP="00AA5F76">
      <w:pPr>
        <w:pStyle w:val="Heading3"/>
      </w:pPr>
      <w:r w:rsidRPr="00BE315A">
        <w:t>4.4.1</w:t>
      </w:r>
      <w:r>
        <w:t xml:space="preserve"> Result of each step</w:t>
      </w:r>
    </w:p>
    <w:p w14:paraId="101F5782" w14:textId="7DA5FE84" w:rsidR="009004A0" w:rsidRDefault="00AA5F76" w:rsidP="009004A0">
      <w:pPr>
        <w:tabs>
          <w:tab w:val="left" w:pos="709"/>
        </w:tabs>
        <w:spacing w:line="360" w:lineRule="auto"/>
        <w:jc w:val="thaiDistribute"/>
        <w:rPr>
          <w:color w:val="FF0000"/>
        </w:rPr>
      </w:pPr>
      <w:r>
        <w:rPr>
          <w:rFonts w:cstheme="minorBidi"/>
          <w:color w:val="FF0000"/>
          <w:cs/>
        </w:rPr>
        <w:tab/>
      </w:r>
      <w:r w:rsidR="009004A0" w:rsidRPr="009004A0">
        <w:rPr>
          <w:color w:val="FF0000"/>
        </w:rPr>
        <w:t xml:space="preserve">- This one should be </w:t>
      </w:r>
      <w:r w:rsidR="008B08C4">
        <w:rPr>
          <w:color w:val="FF0000"/>
        </w:rPr>
        <w:t xml:space="preserve">the </w:t>
      </w:r>
      <w:r w:rsidR="009004A0" w:rsidRPr="009004A0">
        <w:rPr>
          <w:color w:val="FF0000"/>
        </w:rPr>
        <w:t xml:space="preserve">result </w:t>
      </w:r>
      <w:r w:rsidR="008B08C4" w:rsidRPr="009004A0">
        <w:rPr>
          <w:color w:val="FF0000"/>
        </w:rPr>
        <w:t>i.e.,</w:t>
      </w:r>
      <w:r w:rsidR="008B08C4">
        <w:rPr>
          <w:color w:val="FF0000"/>
        </w:rPr>
        <w:t xml:space="preserve"> </w:t>
      </w:r>
      <w:r w:rsidR="009004A0" w:rsidRPr="009004A0">
        <w:rPr>
          <w:color w:val="FF0000"/>
        </w:rPr>
        <w:t>screen capture</w:t>
      </w:r>
    </w:p>
    <w:p w14:paraId="435445B7" w14:textId="57735894" w:rsidR="00BE315A" w:rsidRPr="00AA5F76" w:rsidRDefault="00AA5F76" w:rsidP="00BE315A">
      <w:pPr>
        <w:jc w:val="thaiDistribute"/>
        <w:rPr>
          <w:color w:val="FF0000"/>
        </w:rPr>
      </w:pPr>
      <w:r>
        <w:rPr>
          <w:rFonts w:cstheme="minorBidi"/>
          <w:color w:val="FF0000"/>
          <w:cs/>
        </w:rPr>
        <w:tab/>
      </w:r>
      <w:r w:rsidRPr="00AA5F76">
        <w:rPr>
          <w:color w:val="FF0000"/>
          <w:cs/>
        </w:rPr>
        <w:t>-</w:t>
      </w:r>
      <w:r w:rsidR="00BE315A" w:rsidRPr="00AA5F76">
        <w:rPr>
          <w:color w:val="FF0000"/>
        </w:rPr>
        <w:t xml:space="preserve"> XML to JSON contribution</w:t>
      </w:r>
    </w:p>
    <w:p w14:paraId="7A0C4231" w14:textId="77777777" w:rsidR="00BE315A" w:rsidRDefault="00BE315A" w:rsidP="009004A0">
      <w:pPr>
        <w:tabs>
          <w:tab w:val="left" w:pos="709"/>
        </w:tabs>
        <w:spacing w:line="360" w:lineRule="auto"/>
        <w:jc w:val="thaiDistribute"/>
        <w:rPr>
          <w:color w:val="FF0000"/>
        </w:rPr>
      </w:pPr>
    </w:p>
    <w:p w14:paraId="12205384" w14:textId="454EFBCB" w:rsidR="009004A0" w:rsidRPr="00AA5F76" w:rsidRDefault="00AA5F76" w:rsidP="009004A0">
      <w:pPr>
        <w:tabs>
          <w:tab w:val="left" w:pos="709"/>
        </w:tabs>
        <w:spacing w:line="360" w:lineRule="auto"/>
        <w:jc w:val="thaiDistribute"/>
        <w:rPr>
          <w:b/>
          <w:bCs/>
          <w:szCs w:val="22"/>
        </w:rPr>
      </w:pPr>
      <w:r w:rsidRPr="00AA5F76">
        <w:rPr>
          <w:rFonts w:cstheme="minorBidi"/>
          <w:szCs w:val="22"/>
          <w:cs/>
        </w:rPr>
        <w:tab/>
      </w:r>
      <w:r w:rsidR="009004A0" w:rsidRPr="00AA5F76">
        <w:rPr>
          <w:b/>
          <w:bCs/>
          <w:szCs w:val="22"/>
        </w:rPr>
        <w:t>4.4.</w:t>
      </w:r>
      <w:r w:rsidR="00BE315A" w:rsidRPr="00AA5F76">
        <w:rPr>
          <w:b/>
          <w:bCs/>
          <w:szCs w:val="22"/>
        </w:rPr>
        <w:t>2</w:t>
      </w:r>
      <w:r w:rsidR="009004A0" w:rsidRPr="00AA5F76">
        <w:rPr>
          <w:b/>
          <w:bCs/>
          <w:szCs w:val="22"/>
        </w:rPr>
        <w:t xml:space="preserve"> Performance Evaluation Result</w:t>
      </w:r>
    </w:p>
    <w:p w14:paraId="26E905A4" w14:textId="3488C561" w:rsidR="00F67F9B" w:rsidRPr="00AA5F76" w:rsidRDefault="009004A0" w:rsidP="00B86ABA">
      <w:pPr>
        <w:spacing w:line="360" w:lineRule="auto"/>
        <w:jc w:val="thaiDistribute"/>
      </w:pPr>
      <w:r w:rsidRPr="00AA5F76">
        <w:tab/>
        <w:t xml:space="preserve">The evaluation measure time the program needs to finish each process, consist of registering document into XDS Document Registry Actor Blockchain and when XDS Document Consumer Actor query for the registered document using specified keywords. It took average 4.797 </w:t>
      </w:r>
      <w:proofErr w:type="spellStart"/>
      <w:r w:rsidRPr="00AA5F76">
        <w:t>ms</w:t>
      </w:r>
      <w:proofErr w:type="spellEnd"/>
      <w:r w:rsidRPr="00AA5F76">
        <w:t xml:space="preserve"> for ITI-42 to be sent from XDS Document Repository Actor to XDS Document Registry Actor locally using TCP connection. XDS Document Registry Actor took an average of 5 seconds and 174.691 </w:t>
      </w:r>
      <w:proofErr w:type="spellStart"/>
      <w:r w:rsidRPr="00AA5F76">
        <w:t>ms</w:t>
      </w:r>
      <w:proofErr w:type="spellEnd"/>
      <w:r w:rsidRPr="00AA5F76">
        <w:t xml:space="preserve"> to the published transaction into Blockchain. With a minimum number of keywords, it took an average of 221.884 </w:t>
      </w:r>
      <w:proofErr w:type="spellStart"/>
      <w:r w:rsidRPr="00AA5F76">
        <w:t>ms</w:t>
      </w:r>
      <w:proofErr w:type="spellEnd"/>
      <w:r w:rsidRPr="00AA5F76">
        <w:t xml:space="preserve"> to finish search operation on Blockchain with 10 samples smart-contract published beforehand while it took an average of 260.480 </w:t>
      </w:r>
      <w:proofErr w:type="spellStart"/>
      <w:r w:rsidRPr="00AA5F76">
        <w:t>ms</w:t>
      </w:r>
      <w:proofErr w:type="spellEnd"/>
      <w:r w:rsidRPr="00AA5F76">
        <w:t xml:space="preserve"> for XDS Document Consumer Actor to received query response after the query was sent to XDS Document Registry Actor. With a maximum number of keywords, it took an average of 264.937 </w:t>
      </w:r>
      <w:proofErr w:type="spellStart"/>
      <w:r w:rsidRPr="00AA5F76">
        <w:t>ms</w:t>
      </w:r>
      <w:proofErr w:type="spellEnd"/>
      <w:r w:rsidRPr="00AA5F76">
        <w:t xml:space="preserve"> to finish search operation on Blockchain with 10 samples smart-contract published beforehand while it took an average of 304.457 </w:t>
      </w:r>
      <w:proofErr w:type="spellStart"/>
      <w:r w:rsidRPr="00AA5F76">
        <w:t>ms</w:t>
      </w:r>
      <w:proofErr w:type="spellEnd"/>
      <w:r w:rsidRPr="00AA5F76">
        <w:t xml:space="preserve"> for XDS Document Consumer Actor to received query response after the query was sent to XDS Document Registry Actor.</w:t>
      </w:r>
    </w:p>
    <w:p w14:paraId="7E08F56C" w14:textId="38BC329C" w:rsidR="009521CC" w:rsidRPr="00AA5F76" w:rsidRDefault="009521CC" w:rsidP="009521CC">
      <w:pPr>
        <w:jc w:val="thaiDistribute"/>
      </w:pPr>
    </w:p>
    <w:p w14:paraId="03A6C3AC" w14:textId="77777777" w:rsidR="009521CC" w:rsidRDefault="009521CC" w:rsidP="009521CC">
      <w:pPr>
        <w:jc w:val="thaiDistribute"/>
        <w:rPr>
          <w:szCs w:val="22"/>
        </w:rPr>
        <w:sectPr w:rsidR="009521CC" w:rsidSect="008C5EA2">
          <w:headerReference w:type="even" r:id="rId134"/>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3B4038E0" w:rsidR="00F67F9B" w:rsidRPr="00646239" w:rsidRDefault="009521CC" w:rsidP="00212F19">
      <w:pPr>
        <w:jc w:val="center"/>
        <w:rPr>
          <w:rFonts w:eastAsiaTheme="minorEastAsia"/>
          <w:b/>
          <w:bCs/>
          <w:color w:val="00B050"/>
          <w:sz w:val="28"/>
        </w:rPr>
      </w:pPr>
      <w:r>
        <w:rPr>
          <w:b/>
          <w:bCs/>
          <w:sz w:val="28"/>
          <w:szCs w:val="28"/>
        </w:rPr>
        <w:t>CHAPTER V</w:t>
      </w:r>
      <w:r>
        <w:rPr>
          <w:b/>
          <w:bCs/>
          <w:sz w:val="28"/>
          <w:szCs w:val="28"/>
        </w:rPr>
        <w:br/>
      </w:r>
      <w:r w:rsidR="00F67F9B" w:rsidRPr="00212F19">
        <w:rPr>
          <w:b/>
          <w:bCs/>
          <w:sz w:val="28"/>
          <w:szCs w:val="28"/>
        </w:rPr>
        <w:t>CONCLUSION</w:t>
      </w:r>
      <w:r w:rsidR="00646239">
        <w:rPr>
          <w:b/>
          <w:bCs/>
          <w:sz w:val="28"/>
          <w:szCs w:val="28"/>
        </w:rPr>
        <w:t xml:space="preserve"> </w:t>
      </w:r>
      <w:r w:rsidR="00646239" w:rsidRPr="009521CC">
        <w:rPr>
          <w:b/>
          <w:bCs/>
          <w:sz w:val="28"/>
          <w:szCs w:val="28"/>
        </w:rPr>
        <w:t>AND DISCUSSION</w:t>
      </w:r>
    </w:p>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12428941" w:rsidR="00F67F9B" w:rsidRDefault="00F67F9B" w:rsidP="00F67F9B">
      <w:pPr>
        <w:tabs>
          <w:tab w:val="left" w:pos="709"/>
        </w:tabs>
        <w:spacing w:line="360" w:lineRule="auto"/>
        <w:jc w:val="thaiDistribute"/>
      </w:pPr>
      <w:r w:rsidRPr="006A7D30">
        <w:rPr>
          <w:b/>
          <w:bCs/>
          <w:cs/>
        </w:rPr>
        <w:tab/>
      </w:r>
      <w:r w:rsidRPr="007C3BEB">
        <w:t xml:space="preserve">This chapter </w:t>
      </w:r>
      <w:r w:rsidR="00075B02">
        <w:t>concluding the work</w:t>
      </w:r>
      <w:r>
        <w:t>.</w:t>
      </w:r>
    </w:p>
    <w:p w14:paraId="123BAD86" w14:textId="2E125467" w:rsidR="00534F0E" w:rsidRPr="00FD4747" w:rsidRDefault="00646239" w:rsidP="00534F0E">
      <w:pPr>
        <w:jc w:val="thaiDistribute"/>
        <w:rPr>
          <w:b/>
          <w:bCs/>
          <w:sz w:val="28"/>
        </w:rPr>
      </w:pPr>
      <w:r>
        <w:rPr>
          <w:b/>
          <w:bCs/>
          <w:sz w:val="28"/>
        </w:rPr>
        <w:t>5</w:t>
      </w:r>
      <w:r w:rsidR="00534F0E" w:rsidRPr="00FD4747">
        <w:rPr>
          <w:b/>
          <w:bCs/>
          <w:sz w:val="28"/>
        </w:rPr>
        <w:t>.</w:t>
      </w:r>
      <w:r w:rsidR="00534F0E">
        <w:rPr>
          <w:b/>
          <w:bCs/>
          <w:sz w:val="28"/>
        </w:rPr>
        <w:t>1</w:t>
      </w:r>
      <w:r w:rsidR="00534F0E" w:rsidRPr="00FD4747">
        <w:rPr>
          <w:b/>
          <w:bCs/>
          <w:sz w:val="28"/>
        </w:rPr>
        <w:t xml:space="preserve"> </w:t>
      </w:r>
      <w:r w:rsidR="00C35AF4">
        <w:rPr>
          <w:b/>
          <w:bCs/>
          <w:sz w:val="28"/>
        </w:rPr>
        <w:t>Answering Problem Statement</w:t>
      </w:r>
    </w:p>
    <w:p w14:paraId="70DABAC3" w14:textId="6B3FCE9B" w:rsidR="00534F0E" w:rsidRDefault="004D2789" w:rsidP="00ED7B08">
      <w:pPr>
        <w:jc w:val="thaiDistribute"/>
        <w:rPr>
          <w:b/>
          <w:bCs/>
          <w:sz w:val="28"/>
        </w:rPr>
      </w:pPr>
      <w:r>
        <w:tab/>
      </w:r>
      <w:r w:rsidRPr="004D2789">
        <w:rPr>
          <w:color w:val="FF0000"/>
        </w:rPr>
        <w:t>XDS Registry Blockchain allow sharing of healthcare document between different healthcare organizations which require maintain of its confidentiality while mitigate emerging cyber-threats on healthcare domain that tamper with integrity and availability of data, there need document registry that have distributed, decentralized, persistent, and immutable characteristics.</w:t>
      </w:r>
    </w:p>
    <w:p w14:paraId="7742A74C" w14:textId="0522CB1B" w:rsidR="00FD4747" w:rsidRPr="00FD4747" w:rsidRDefault="00646239" w:rsidP="00ED7B08">
      <w:pPr>
        <w:jc w:val="thaiDistribute"/>
        <w:rPr>
          <w:b/>
          <w:bCs/>
          <w:sz w:val="28"/>
        </w:rPr>
      </w:pPr>
      <w:r>
        <w:rPr>
          <w:b/>
          <w:bCs/>
          <w:sz w:val="28"/>
        </w:rPr>
        <w:t>5</w:t>
      </w:r>
      <w:r w:rsidR="00FD4747" w:rsidRPr="00FD4747">
        <w:rPr>
          <w:b/>
          <w:bCs/>
          <w:sz w:val="28"/>
        </w:rPr>
        <w:t>.</w:t>
      </w:r>
      <w:r w:rsidR="00534F0E">
        <w:rPr>
          <w:b/>
          <w:bCs/>
          <w:sz w:val="28"/>
        </w:rPr>
        <w:t>2</w:t>
      </w:r>
      <w:r w:rsidR="00FD4747" w:rsidRPr="00FD4747">
        <w:rPr>
          <w:b/>
          <w:bCs/>
          <w:sz w:val="28"/>
        </w:rPr>
        <w:t xml:space="preserve"> Implementation Source Code</w:t>
      </w:r>
    </w:p>
    <w:p w14:paraId="0AE230D6" w14:textId="09298373" w:rsidR="00FD4747" w:rsidRPr="00FD4747" w:rsidRDefault="00FD4747" w:rsidP="00FD4747">
      <w:pPr>
        <w:jc w:val="thaiDistribute"/>
      </w:pPr>
      <w:r>
        <w:tab/>
      </w:r>
      <w:r w:rsidRPr="00534F0E">
        <w:rPr>
          <w:spacing w:val="8"/>
        </w:rPr>
        <w:t>We are providing source code of the implementation at (https://github.com/semiangel/XDSchain.git).</w:t>
      </w:r>
      <w:r w:rsidRPr="00FD4747">
        <w:t xml:space="preserve"> However, must be noted that this implementation relies on virtual </w:t>
      </w:r>
    </w:p>
    <w:p w14:paraId="66F4668E" w14:textId="3A0013AC" w:rsidR="00FD4747" w:rsidRDefault="00FD4747" w:rsidP="00FD4747">
      <w:pPr>
        <w:jc w:val="thaiDistribute"/>
      </w:pPr>
      <w:r w:rsidRPr="00FD4747">
        <w:t>nodes provided by Quorum “7 Nodes Example”. Any implementation on additional physical node or separated virtual machine may require additional adjustment on network connection between nodes.</w:t>
      </w:r>
    </w:p>
    <w:p w14:paraId="2FFF8CDF" w14:textId="79CC0340" w:rsidR="00DA2F9A" w:rsidRDefault="00DA2F9A" w:rsidP="00FD4747">
      <w:pPr>
        <w:jc w:val="thaiDistribute"/>
      </w:pPr>
    </w:p>
    <w:p w14:paraId="32AA5F8B" w14:textId="195CF3B1" w:rsidR="00646239" w:rsidRPr="00FD4747" w:rsidRDefault="00646239" w:rsidP="00646239">
      <w:pPr>
        <w:jc w:val="thaiDistribute"/>
        <w:rPr>
          <w:b/>
          <w:bCs/>
          <w:sz w:val="28"/>
        </w:rPr>
      </w:pPr>
      <w:r>
        <w:rPr>
          <w:b/>
          <w:bCs/>
          <w:sz w:val="28"/>
        </w:rPr>
        <w:t>5</w:t>
      </w:r>
      <w:r w:rsidRPr="00FD4747">
        <w:rPr>
          <w:b/>
          <w:bCs/>
          <w:sz w:val="28"/>
        </w:rPr>
        <w:t>.</w:t>
      </w:r>
      <w:r>
        <w:rPr>
          <w:b/>
          <w:bCs/>
          <w:sz w:val="28"/>
        </w:rPr>
        <w:t>3</w:t>
      </w:r>
      <w:r w:rsidRPr="00FD4747">
        <w:rPr>
          <w:b/>
          <w:bCs/>
          <w:sz w:val="28"/>
        </w:rPr>
        <w:t xml:space="preserve"> </w:t>
      </w:r>
      <w:r w:rsidRPr="003F071C">
        <w:rPr>
          <w:b/>
          <w:bCs/>
          <w:sz w:val="28"/>
        </w:rPr>
        <w:t>Limit of implementation based on current technology</w:t>
      </w:r>
    </w:p>
    <w:p w14:paraId="4D20286B" w14:textId="5A200550" w:rsidR="00646239" w:rsidRPr="00FD4747" w:rsidRDefault="00646239" w:rsidP="00646239">
      <w:pPr>
        <w:jc w:val="thaiDistribute"/>
        <w:rPr>
          <w:b/>
          <w:bCs/>
          <w:sz w:val="28"/>
        </w:rPr>
      </w:pPr>
      <w:r>
        <w:rPr>
          <w:b/>
          <w:bCs/>
          <w:sz w:val="28"/>
        </w:rPr>
        <w:t>5</w:t>
      </w:r>
      <w:r w:rsidRPr="00FD4747">
        <w:rPr>
          <w:b/>
          <w:bCs/>
          <w:sz w:val="28"/>
        </w:rPr>
        <w:t>.</w:t>
      </w:r>
      <w:r>
        <w:rPr>
          <w:b/>
          <w:bCs/>
          <w:sz w:val="28"/>
        </w:rPr>
        <w:t>4</w:t>
      </w:r>
      <w:r w:rsidRPr="00FD4747">
        <w:rPr>
          <w:b/>
          <w:bCs/>
          <w:sz w:val="28"/>
        </w:rPr>
        <w:t xml:space="preserve"> </w:t>
      </w:r>
      <w:r w:rsidRPr="003F071C">
        <w:rPr>
          <w:b/>
          <w:bCs/>
          <w:sz w:val="28"/>
        </w:rPr>
        <w:t>Suggestion for concept adoption</w:t>
      </w:r>
    </w:p>
    <w:p w14:paraId="447A9058" w14:textId="086C7209" w:rsidR="003B71BE" w:rsidRPr="006A7D30" w:rsidRDefault="00646239" w:rsidP="009521CC">
      <w:pPr>
        <w:jc w:val="thaiDistribute"/>
        <w:rPr>
          <w:b/>
          <w:bCs/>
          <w:sz w:val="28"/>
          <w:szCs w:val="35"/>
        </w:rPr>
      </w:pPr>
      <w:r>
        <w:rPr>
          <w:b/>
          <w:bCs/>
          <w:sz w:val="28"/>
        </w:rPr>
        <w:t>5</w:t>
      </w:r>
      <w:r w:rsidRPr="00FD4747">
        <w:rPr>
          <w:b/>
          <w:bCs/>
          <w:sz w:val="28"/>
        </w:rPr>
        <w:t>.</w:t>
      </w:r>
      <w:r>
        <w:rPr>
          <w:b/>
          <w:bCs/>
          <w:sz w:val="28"/>
        </w:rPr>
        <w:t>5</w:t>
      </w:r>
      <w:r w:rsidRPr="00FD4747">
        <w:rPr>
          <w:b/>
          <w:bCs/>
          <w:sz w:val="28"/>
        </w:rPr>
        <w:t xml:space="preserve"> </w:t>
      </w:r>
      <w:r w:rsidRPr="003F071C">
        <w:rPr>
          <w:b/>
          <w:bCs/>
          <w:sz w:val="28"/>
        </w:rPr>
        <w:t>Suggestion for future wo</w:t>
      </w:r>
      <w:r w:rsidR="009521CC">
        <w:rPr>
          <w:b/>
          <w:bCs/>
          <w:sz w:val="28"/>
        </w:rPr>
        <w:t>rk</w:t>
      </w:r>
    </w:p>
    <w:p w14:paraId="33D65645" w14:textId="77777777" w:rsidR="00EF6201" w:rsidRPr="006A7D30" w:rsidRDefault="00EF6201" w:rsidP="00D118CE">
      <w:pPr>
        <w:spacing w:line="360" w:lineRule="auto"/>
        <w:jc w:val="center"/>
        <w:rPr>
          <w:b/>
          <w:bCs/>
          <w:sz w:val="28"/>
        </w:rPr>
      </w:pPr>
    </w:p>
    <w:p w14:paraId="40BA2ACB" w14:textId="77777777" w:rsidR="009521CC" w:rsidRDefault="009521CC" w:rsidP="00212F19">
      <w:pPr>
        <w:jc w:val="center"/>
        <w:rPr>
          <w:b/>
          <w:bCs/>
          <w:sz w:val="28"/>
          <w:szCs w:val="28"/>
        </w:rPr>
        <w:sectPr w:rsidR="009521CC" w:rsidSect="008C5EA2">
          <w:headerReference w:type="even" r:id="rId135"/>
          <w:pgSz w:w="11906" w:h="16838"/>
          <w:pgMar w:top="2126" w:right="1418" w:bottom="1418" w:left="2126" w:header="720" w:footer="720" w:gutter="0"/>
          <w:cols w:space="720"/>
          <w:docGrid w:linePitch="360"/>
        </w:sectPr>
      </w:pPr>
    </w:p>
    <w:p w14:paraId="40B8616B" w14:textId="15A6EBB9" w:rsidR="0099645B" w:rsidRPr="00212F19" w:rsidRDefault="0099645B" w:rsidP="00212F19">
      <w:pPr>
        <w:jc w:val="center"/>
        <w:rPr>
          <w:b/>
          <w:bCs/>
          <w:sz w:val="28"/>
          <w:szCs w:val="28"/>
        </w:rPr>
      </w:pPr>
      <w:r w:rsidRPr="00212F19">
        <w:rPr>
          <w:b/>
          <w:bCs/>
          <w:sz w:val="28"/>
          <w:szCs w:val="28"/>
        </w:rPr>
        <w:lastRenderedPageBreak/>
        <w:t>REFERENCE</w:t>
      </w:r>
      <w:bookmarkStart w:id="94" w:name="Reference"/>
      <w:bookmarkEnd w:id="94"/>
    </w:p>
    <w:p w14:paraId="01EEDB8A" w14:textId="77777777" w:rsidR="0057661A" w:rsidRPr="0057661A" w:rsidRDefault="0057661A" w:rsidP="0057661A"/>
    <w:p w14:paraId="237765D6" w14:textId="3808F17D" w:rsidR="002B755B" w:rsidRPr="002B755B" w:rsidRDefault="00610514" w:rsidP="002B755B">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2B755B" w:rsidRPr="002B755B">
        <w:rPr>
          <w:noProof/>
          <w:sz w:val="22"/>
        </w:rPr>
        <w:t xml:space="preserve">[1] </w:t>
      </w:r>
      <w:r w:rsidR="002B755B" w:rsidRPr="002B755B">
        <w:rPr>
          <w:noProof/>
          <w:sz w:val="22"/>
        </w:rPr>
        <w:tab/>
        <w:t>Weinelt B. Digital Transformation of Industries. Logistics Industry, http://reports.weforum.org/digital-transformation/wp-content/blogs.dir/94/mp/files/pages/files/digital-enterprise-narrative-final-january-2016.pdf (2016).</w:t>
      </w:r>
    </w:p>
    <w:p w14:paraId="368A8F3F"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 </w:t>
      </w:r>
      <w:r w:rsidRPr="002B755B">
        <w:rPr>
          <w:noProof/>
          <w:sz w:val="22"/>
        </w:rPr>
        <w:tab/>
        <w:t xml:space="preserve">Marcelo A, Medeiros D, Ramesh K, et al. Transforming Health Systems Through Good Digital Health Governance. </w:t>
      </w:r>
      <w:r w:rsidRPr="002B755B">
        <w:rPr>
          <w:i/>
          <w:iCs/>
          <w:noProof/>
          <w:sz w:val="22"/>
        </w:rPr>
        <w:t>adb Sustain Dev Work Pap Ser</w:t>
      </w:r>
      <w:r w:rsidRPr="002B755B">
        <w:rPr>
          <w:noProof/>
          <w:sz w:val="22"/>
        </w:rPr>
        <w:t xml:space="preserve"> 2018; 1–15.</w:t>
      </w:r>
    </w:p>
    <w:p w14:paraId="7CA628D1"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 </w:t>
      </w:r>
      <w:r w:rsidRPr="002B755B">
        <w:rPr>
          <w:noProof/>
          <w:sz w:val="22"/>
        </w:rPr>
        <w:tab/>
        <w:t xml:space="preserve">Shaw T, Hines M, Kielly C. </w:t>
      </w:r>
      <w:r w:rsidRPr="002B755B">
        <w:rPr>
          <w:i/>
          <w:iCs/>
          <w:noProof/>
          <w:sz w:val="22"/>
        </w:rPr>
        <w:t>Impact of Digital Health on the Safety and Quality of Health Care</w:t>
      </w:r>
      <w:r w:rsidRPr="002B755B">
        <w:rPr>
          <w:noProof/>
          <w:sz w:val="22"/>
        </w:rPr>
        <w:t>, https://www.safetyandquality.gov.au/wp-content/uploads/2018/02/Report-The-Impact-of-Digital-Health-on-Safety-and-Quality-of-Healthcar....pdf (2000).</w:t>
      </w:r>
    </w:p>
    <w:p w14:paraId="0D78DE54"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4] </w:t>
      </w:r>
      <w:r w:rsidRPr="002B755B">
        <w:rPr>
          <w:noProof/>
          <w:sz w:val="22"/>
        </w:rPr>
        <w:tab/>
        <w:t xml:space="preserve">Cisco. The Digitization of the Healthcare Industry: Using Technology to Transform Care. </w:t>
      </w:r>
      <w:r w:rsidRPr="002B755B">
        <w:rPr>
          <w:i/>
          <w:iCs/>
          <w:noProof/>
          <w:sz w:val="22"/>
        </w:rPr>
        <w:t>Cisco</w:t>
      </w:r>
      <w:r w:rsidRPr="002B755B">
        <w:rPr>
          <w:noProof/>
          <w:sz w:val="22"/>
        </w:rPr>
        <w:t xml:space="preserve"> 2017; 1: 12.</w:t>
      </w:r>
    </w:p>
    <w:p w14:paraId="70F5EE7D"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5] </w:t>
      </w:r>
      <w:r w:rsidRPr="002B755B">
        <w:rPr>
          <w:noProof/>
          <w:sz w:val="22"/>
        </w:rPr>
        <w:tab/>
        <w:t xml:space="preserve">Bullhound G. </w:t>
      </w:r>
      <w:r w:rsidRPr="002B755B">
        <w:rPr>
          <w:i/>
          <w:iCs/>
          <w:noProof/>
          <w:sz w:val="22"/>
        </w:rPr>
        <w:t>Digital healthcare</w:t>
      </w:r>
      <w:r w:rsidRPr="002B755B">
        <w:rPr>
          <w:noProof/>
          <w:sz w:val="22"/>
        </w:rPr>
        <w:t>. 2015.</w:t>
      </w:r>
    </w:p>
    <w:p w14:paraId="25CB3789"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6] </w:t>
      </w:r>
      <w:r w:rsidRPr="002B755B">
        <w:rPr>
          <w:noProof/>
          <w:sz w:val="22"/>
        </w:rPr>
        <w:tab/>
        <w:t xml:space="preserve">Meskó B, Drobni Z, Bényei É, et al. Digital health is a cultural transformation of traditional healthcare. </w:t>
      </w:r>
      <w:r w:rsidRPr="002B755B">
        <w:rPr>
          <w:i/>
          <w:iCs/>
          <w:noProof/>
          <w:sz w:val="22"/>
        </w:rPr>
        <w:t>mHealth</w:t>
      </w:r>
      <w:r w:rsidRPr="002B755B">
        <w:rPr>
          <w:noProof/>
          <w:sz w:val="22"/>
        </w:rPr>
        <w:t xml:space="preserve"> 2017; 3: 38–38.</w:t>
      </w:r>
    </w:p>
    <w:p w14:paraId="001E3BA5"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7] </w:t>
      </w:r>
      <w:r w:rsidRPr="002B755B">
        <w:rPr>
          <w:noProof/>
          <w:sz w:val="22"/>
        </w:rPr>
        <w:tab/>
        <w:t>Carestream Health. Interoperability : Connecting the Healthcare Enterprise to Deliver Responsive Patient Care. 2015; 1–9.</w:t>
      </w:r>
    </w:p>
    <w:p w14:paraId="22E2D740"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8] </w:t>
      </w:r>
      <w:r w:rsidRPr="002B755B">
        <w:rPr>
          <w:noProof/>
          <w:sz w:val="22"/>
        </w:rPr>
        <w:tab/>
        <w:t>PolicyMedical. Interoperability in Healthcare: To Have or Not to Have, https://www.policymedical.com/interoperability-healthcare/ (accessed 22 September 2018).</w:t>
      </w:r>
    </w:p>
    <w:p w14:paraId="73686F77"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9] </w:t>
      </w:r>
      <w:r w:rsidRPr="002B755B">
        <w:rPr>
          <w:noProof/>
          <w:sz w:val="22"/>
        </w:rPr>
        <w:tab/>
        <w:t>Interoperability DH. Digital Healthcare Interoperability.</w:t>
      </w:r>
    </w:p>
    <w:p w14:paraId="08891FD2"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10] </w:t>
      </w:r>
      <w:r w:rsidRPr="002B755B">
        <w:rPr>
          <w:noProof/>
          <w:sz w:val="22"/>
        </w:rPr>
        <w:tab/>
        <w:t xml:space="preserve">Healthcare Information and Management Systems Society. Definition of Interoperability. </w:t>
      </w:r>
      <w:r w:rsidRPr="002B755B">
        <w:rPr>
          <w:i/>
          <w:iCs/>
          <w:noProof/>
          <w:sz w:val="22"/>
        </w:rPr>
        <w:t>Himss</w:t>
      </w:r>
      <w:r w:rsidRPr="002B755B">
        <w:rPr>
          <w:noProof/>
          <w:sz w:val="22"/>
        </w:rPr>
        <w:t xml:space="preserve"> 2013; 2013.</w:t>
      </w:r>
    </w:p>
    <w:p w14:paraId="0F966ADF"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11] </w:t>
      </w:r>
      <w:r w:rsidRPr="002B755B">
        <w:rPr>
          <w:noProof/>
          <w:sz w:val="22"/>
        </w:rPr>
        <w:tab/>
        <w:t xml:space="preserve">Oracle. Interoperability : A Key to Meaningful Use. </w:t>
      </w:r>
      <w:r w:rsidRPr="002B755B">
        <w:rPr>
          <w:i/>
          <w:iCs/>
          <w:noProof/>
          <w:sz w:val="22"/>
        </w:rPr>
        <w:t>Solutions</w:t>
      </w:r>
      <w:r w:rsidRPr="002B755B">
        <w:rPr>
          <w:noProof/>
          <w:sz w:val="22"/>
        </w:rPr>
        <w:t>, http://www.oracle.com/us/industries/healthcare/interoperability-wp-188782.pdf (2010).</w:t>
      </w:r>
    </w:p>
    <w:p w14:paraId="188EAD9A"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12] </w:t>
      </w:r>
      <w:r w:rsidRPr="002B755B">
        <w:rPr>
          <w:noProof/>
          <w:sz w:val="22"/>
        </w:rPr>
        <w:tab/>
        <w:t>HIMSS. What is Interoperability?, https://www.himss.org/library/interoperability-standards/what-is-interoperability (accessed 27 April 2019).</w:t>
      </w:r>
    </w:p>
    <w:p w14:paraId="34A6B673"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lastRenderedPageBreak/>
        <w:t xml:space="preserve">[13] </w:t>
      </w:r>
      <w:r w:rsidRPr="002B755B">
        <w:rPr>
          <w:noProof/>
          <w:sz w:val="22"/>
        </w:rPr>
        <w:tab/>
        <w:t>Paige Goodhew. Why Healthcare Interoperability Matters | Redox, https://www.redoxengine.com/blog/why-healthcare-interoperability-matters/ (accessed 27 April 2019).</w:t>
      </w:r>
    </w:p>
    <w:p w14:paraId="7AB23AE2"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14] </w:t>
      </w:r>
      <w:r w:rsidRPr="002B755B">
        <w:rPr>
          <w:noProof/>
          <w:sz w:val="22"/>
        </w:rPr>
        <w:tab/>
        <w:t>Dr.David Hay. Why is interoperability so important for healthcare organisations? | Orion Health, https://orionhealth.com/global/knowledge-hub/blogs/why-is-interoperability-so-important-for-healthcare-organisations/ (accessed 27 April 2019).</w:t>
      </w:r>
    </w:p>
    <w:p w14:paraId="2289D987"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15] </w:t>
      </w:r>
      <w:r w:rsidRPr="002B755B">
        <w:rPr>
          <w:noProof/>
          <w:sz w:val="22"/>
        </w:rPr>
        <w:tab/>
        <w:t xml:space="preserve">Le Bris A, Asri W El. STATE OF CYBERSECURITY &amp;amp; CYBER THREATS IN HEALTHCARE ORGANIZATIONS Applied Cybersecurity Strategy for Managers. </w:t>
      </w:r>
      <w:r w:rsidRPr="002B755B">
        <w:rPr>
          <w:i/>
          <w:iCs/>
          <w:noProof/>
          <w:sz w:val="22"/>
        </w:rPr>
        <w:t>ESSEC Bus Sch</w:t>
      </w:r>
      <w:r w:rsidRPr="002B755B">
        <w:rPr>
          <w:noProof/>
          <w:sz w:val="22"/>
        </w:rPr>
        <w:t xml:space="preserve"> 2017; 13.</w:t>
      </w:r>
    </w:p>
    <w:p w14:paraId="1D6AD966"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16] </w:t>
      </w:r>
      <w:r w:rsidRPr="002B755B">
        <w:rPr>
          <w:noProof/>
          <w:sz w:val="22"/>
        </w:rPr>
        <w:tab/>
        <w:t>Healthcare IT News. The biggest healthcare breaches of 2017, https://www.healthcareitnews.com/slideshow/biggest-healthcare-breaches-2017-so-far?page=1 (accessed 11 September 2018).</w:t>
      </w:r>
    </w:p>
    <w:p w14:paraId="2722F13A"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17] </w:t>
      </w:r>
      <w:r w:rsidRPr="002B755B">
        <w:rPr>
          <w:noProof/>
          <w:sz w:val="22"/>
        </w:rPr>
        <w:tab/>
        <w:t>HIPAA Journal. Largest Healthcare Data Breaches of 2018, https://www.hipaajournal.com/largest-healthcare-data-breaches-of-2018/ (accessed 27 April 2019).</w:t>
      </w:r>
    </w:p>
    <w:p w14:paraId="028D0961"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18] </w:t>
      </w:r>
      <w:r w:rsidRPr="002B755B">
        <w:rPr>
          <w:noProof/>
          <w:sz w:val="22"/>
        </w:rPr>
        <w:tab/>
        <w:t>Healthcare IT News. The biggest healthcare data breaches of 2018 (so far), https://www.healthcareitnews.com/projects/biggest-healthcare-data-breaches-2018-so-far (accessed 27 April 2019).</w:t>
      </w:r>
    </w:p>
    <w:p w14:paraId="77AD7067"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19] </w:t>
      </w:r>
      <w:r w:rsidRPr="002B755B">
        <w:rPr>
          <w:noProof/>
          <w:sz w:val="22"/>
        </w:rPr>
        <w:tab/>
        <w:t>IHE International Inc. About IHE, https://www.ihe.net/about_ihe/ (accessed 11 September 2018).</w:t>
      </w:r>
    </w:p>
    <w:p w14:paraId="53BE1907"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0] </w:t>
      </w:r>
      <w:r w:rsidRPr="002B755B">
        <w:rPr>
          <w:noProof/>
          <w:sz w:val="22"/>
        </w:rPr>
        <w:tab/>
        <w:t>IHE International Inc. IHE Process, https://www.ihe.net/about_ihe/ihe_process/ (accessed 11 September 2018).</w:t>
      </w:r>
    </w:p>
    <w:p w14:paraId="3ED30AD1"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1] </w:t>
      </w:r>
      <w:r w:rsidRPr="002B755B">
        <w:rPr>
          <w:noProof/>
          <w:sz w:val="22"/>
        </w:rPr>
        <w:tab/>
        <w:t>IHE International Inc. Profiles, https://www.ihe.net/resources/profiles/ (accessed 17 September 2018).</w:t>
      </w:r>
    </w:p>
    <w:p w14:paraId="4152D5A2"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2] </w:t>
      </w:r>
      <w:r w:rsidRPr="002B755B">
        <w:rPr>
          <w:noProof/>
          <w:sz w:val="22"/>
        </w:rPr>
        <w:tab/>
        <w:t xml:space="preserve">IHE International Inc. IHE IT Infrastructure ( ITI ) Technical Framework Volume 1 Integration Profiles. </w:t>
      </w:r>
      <w:r w:rsidRPr="002B755B">
        <w:rPr>
          <w:i/>
          <w:iCs/>
          <w:noProof/>
          <w:sz w:val="22"/>
        </w:rPr>
        <w:t>Int J Healthc Technol Manag</w:t>
      </w:r>
      <w:r w:rsidRPr="002B755B">
        <w:rPr>
          <w:noProof/>
          <w:sz w:val="22"/>
        </w:rPr>
        <w:t xml:space="preserve"> 2008; 1: 1–177.</w:t>
      </w:r>
    </w:p>
    <w:p w14:paraId="21DA7C4C"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3] </w:t>
      </w:r>
      <w:r w:rsidRPr="002B755B">
        <w:rPr>
          <w:noProof/>
          <w:sz w:val="22"/>
        </w:rPr>
        <w:tab/>
        <w:t>dkorolyk. What Is The Difference Between XDS,XDS.a,XDS.b and XDS-I?, http://healthcareitsystems.com/2012/05/22/what-is-the-difference-between-xds-xds-a-xds-b-and-xds-i/ (2012, accessed 17 February 2019).</w:t>
      </w:r>
    </w:p>
    <w:p w14:paraId="55DF3E48"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lastRenderedPageBreak/>
        <w:t xml:space="preserve">[24] </w:t>
      </w:r>
      <w:r w:rsidRPr="002B755B">
        <w:rPr>
          <w:noProof/>
          <w:sz w:val="22"/>
        </w:rPr>
        <w:tab/>
        <w:t>Luke MN, Lee SJ, Pekarek Z, et al. Blockchain in Electricity: a Critical Review of Progress to Date. 2018; 1–36.</w:t>
      </w:r>
    </w:p>
    <w:p w14:paraId="706545B7"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5] </w:t>
      </w:r>
      <w:r w:rsidRPr="002B755B">
        <w:rPr>
          <w:noProof/>
          <w:sz w:val="22"/>
        </w:rPr>
        <w:tab/>
        <w:t>PwC. a Catalyst for New Approaches in Insurance.</w:t>
      </w:r>
    </w:p>
    <w:p w14:paraId="78307D74"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6] </w:t>
      </w:r>
      <w:r w:rsidRPr="002B755B">
        <w:rPr>
          <w:noProof/>
          <w:sz w:val="22"/>
        </w:rPr>
        <w:tab/>
        <w:t xml:space="preserve">Zheng Z, Xie S, Dai H, et al. An Overview of Blockchain Technology: Architecture, Consensus, and Future Trends. </w:t>
      </w:r>
      <w:r w:rsidRPr="002B755B">
        <w:rPr>
          <w:i/>
          <w:iCs/>
          <w:noProof/>
          <w:sz w:val="22"/>
        </w:rPr>
        <w:t>Proc - 2017 IEEE 6th Int Congr Big Data, BigData Congr 2017</w:t>
      </w:r>
      <w:r w:rsidRPr="002B755B">
        <w:rPr>
          <w:noProof/>
          <w:sz w:val="22"/>
        </w:rPr>
        <w:t xml:space="preserve"> 2017; 557–564.</w:t>
      </w:r>
    </w:p>
    <w:p w14:paraId="7749D4A2"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7] </w:t>
      </w:r>
      <w:r w:rsidRPr="002B755B">
        <w:rPr>
          <w:noProof/>
          <w:sz w:val="22"/>
        </w:rPr>
        <w:tab/>
        <w:t xml:space="preserve">Yaga D, Mell P, Roby N, et al. Blockchain Technology Overview (NISTIR-8202). </w:t>
      </w:r>
      <w:r w:rsidRPr="002B755B">
        <w:rPr>
          <w:i/>
          <w:iCs/>
          <w:noProof/>
          <w:sz w:val="22"/>
        </w:rPr>
        <w:t>Draft NISTIR</w:t>
      </w:r>
      <w:r w:rsidRPr="002B755B">
        <w:rPr>
          <w:noProof/>
          <w:sz w:val="22"/>
        </w:rPr>
        <w:t xml:space="preserve"> 2018; 59.</w:t>
      </w:r>
    </w:p>
    <w:p w14:paraId="666F30AD"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8] </w:t>
      </w:r>
      <w:r w:rsidRPr="002B755B">
        <w:rPr>
          <w:noProof/>
          <w:sz w:val="22"/>
        </w:rPr>
        <w:tab/>
        <w:t xml:space="preserve">Buterin V. </w:t>
      </w:r>
      <w:r w:rsidRPr="002B755B">
        <w:rPr>
          <w:i/>
          <w:iCs/>
          <w:noProof/>
          <w:sz w:val="22"/>
        </w:rPr>
        <w:t>A NEXT GENERATION SMART CONTRACT &amp; DECENTRALIZED APPLICATION PLATFORM</w:t>
      </w:r>
      <w:r w:rsidRPr="002B755B">
        <w:rPr>
          <w:noProof/>
          <w:sz w:val="22"/>
        </w:rPr>
        <w:t>.</w:t>
      </w:r>
    </w:p>
    <w:p w14:paraId="52AB575B"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29] </w:t>
      </w:r>
      <w:r w:rsidRPr="002B755B">
        <w:rPr>
          <w:noProof/>
          <w:sz w:val="22"/>
        </w:rPr>
        <w:tab/>
        <w:t>ethereum/devp2p: Ethereum peer-to-peer networking specifications, https://github.com/ethereum/devp2p (accessed 3 June 2021).</w:t>
      </w:r>
    </w:p>
    <w:p w14:paraId="1243173A"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0] </w:t>
      </w:r>
      <w:r w:rsidRPr="002B755B">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32DEC564"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1] </w:t>
      </w:r>
      <w:r w:rsidRPr="002B755B">
        <w:rPr>
          <w:noProof/>
          <w:sz w:val="22"/>
        </w:rPr>
        <w:tab/>
        <w:t>Quorum. GoQuorum, https://github.com/ConsenSys/quorum (2020, accessed 3 June 2021).</w:t>
      </w:r>
    </w:p>
    <w:p w14:paraId="27476572"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2] </w:t>
      </w:r>
      <w:r w:rsidRPr="002B755B">
        <w:rPr>
          <w:noProof/>
          <w:sz w:val="22"/>
        </w:rPr>
        <w:tab/>
        <w:t>Morgan JP. Quorum | J.P. Morgan, https://www.jpmorgan.com/global/Quorum (2017, accessed 26 April 2019).</w:t>
      </w:r>
    </w:p>
    <w:p w14:paraId="790B9144"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3] </w:t>
      </w:r>
      <w:r w:rsidRPr="002B755B">
        <w:rPr>
          <w:noProof/>
          <w:sz w:val="22"/>
        </w:rPr>
        <w:tab/>
        <w:t>Quorum 7-nodes Example, https://github.com/ConsenSys/quorum-examples/tree/master/examples/7nodes (accessed 3 June 2021).</w:t>
      </w:r>
    </w:p>
    <w:p w14:paraId="4BD0C926"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4] </w:t>
      </w:r>
      <w:r w:rsidRPr="002B755B">
        <w:rPr>
          <w:noProof/>
          <w:sz w:val="22"/>
        </w:rPr>
        <w:tab/>
        <w:t xml:space="preserve">Peterson K, Deeduvanu R, Kanjamala P, et al. A Blockchain-Based Approach to Health Information Exchange Networks. </w:t>
      </w:r>
      <w:r w:rsidRPr="002B755B">
        <w:rPr>
          <w:i/>
          <w:iCs/>
          <w:noProof/>
          <w:sz w:val="22"/>
        </w:rPr>
        <w:t>Mayo Clin</w:t>
      </w:r>
      <w:r w:rsidRPr="002B755B">
        <w:rPr>
          <w:noProof/>
          <w:sz w:val="22"/>
        </w:rPr>
        <w:t xml:space="preserve"> 2016; 10.</w:t>
      </w:r>
    </w:p>
    <w:p w14:paraId="23C1A2EE"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5] </w:t>
      </w:r>
      <w:r w:rsidRPr="002B755B">
        <w:rPr>
          <w:noProof/>
          <w:sz w:val="22"/>
        </w:rPr>
        <w:tab/>
        <w:t xml:space="preserve">Ekblaw A, Azaria A, Halamka JD, et al. A Case Study for Blockchain in Healthcare: " MedRec " prototype for electronic health records and medical research data. </w:t>
      </w:r>
      <w:r w:rsidRPr="002B755B">
        <w:rPr>
          <w:i/>
          <w:iCs/>
          <w:noProof/>
          <w:sz w:val="22"/>
        </w:rPr>
        <w:t>IEEE Technol Soc Mag</w:t>
      </w:r>
      <w:r w:rsidRPr="002B755B">
        <w:rPr>
          <w:noProof/>
          <w:sz w:val="22"/>
        </w:rPr>
        <w:t xml:space="preserve"> 2016; 1–13.</w:t>
      </w:r>
    </w:p>
    <w:p w14:paraId="56943C0F"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6] </w:t>
      </w:r>
      <w:r w:rsidRPr="002B755B">
        <w:rPr>
          <w:noProof/>
          <w:sz w:val="22"/>
        </w:rPr>
        <w:tab/>
        <w:t xml:space="preserve">Zyskind G, Nathan O, Pentland AS. Decentralizing privacy: Using Blockchain to Protect Personal Data. </w:t>
      </w:r>
      <w:r w:rsidRPr="002B755B">
        <w:rPr>
          <w:i/>
          <w:iCs/>
          <w:noProof/>
          <w:sz w:val="22"/>
        </w:rPr>
        <w:t>Proc - 2015 IEEE Secur Priv Work SPW 2015</w:t>
      </w:r>
      <w:r w:rsidRPr="002B755B">
        <w:rPr>
          <w:noProof/>
          <w:sz w:val="22"/>
        </w:rPr>
        <w:t xml:space="preserve"> 2015; 180–184.</w:t>
      </w:r>
    </w:p>
    <w:p w14:paraId="0FD0DCC0"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lastRenderedPageBreak/>
        <w:t xml:space="preserve">[37] </w:t>
      </w:r>
      <w:r w:rsidRPr="002B755B">
        <w:rPr>
          <w:noProof/>
          <w:sz w:val="22"/>
        </w:rPr>
        <w:tab/>
        <w:t xml:space="preserve">Li H, Zhu L, Shen M, et al. Blockchain-Based Data Preservation System for Medical Data. </w:t>
      </w:r>
      <w:r w:rsidRPr="002B755B">
        <w:rPr>
          <w:i/>
          <w:iCs/>
          <w:noProof/>
          <w:sz w:val="22"/>
        </w:rPr>
        <w:t>J Med Syst</w:t>
      </w:r>
      <w:r w:rsidRPr="002B755B">
        <w:rPr>
          <w:noProof/>
          <w:sz w:val="22"/>
        </w:rPr>
        <w:t xml:space="preserve"> 2018; 42: 1–13.</w:t>
      </w:r>
    </w:p>
    <w:p w14:paraId="5AB1684C"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8] </w:t>
      </w:r>
      <w:r w:rsidRPr="002B755B">
        <w:rPr>
          <w:noProof/>
          <w:sz w:val="22"/>
        </w:rPr>
        <w:tab/>
        <w:t xml:space="preserve">Tanwar S, Parekh K, Evans R. Blockchain-based electronic healthcare record system for healthcare 4.0 applications. </w:t>
      </w:r>
      <w:r w:rsidRPr="002B755B">
        <w:rPr>
          <w:i/>
          <w:iCs/>
          <w:noProof/>
          <w:sz w:val="22"/>
        </w:rPr>
        <w:t>J Inf Secur Appl</w:t>
      </w:r>
      <w:r w:rsidRPr="002B755B">
        <w:rPr>
          <w:noProof/>
          <w:sz w:val="22"/>
        </w:rPr>
        <w:t xml:space="preserve"> 2020; 50: 102407.</w:t>
      </w:r>
    </w:p>
    <w:p w14:paraId="62FB0E70"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39] </w:t>
      </w:r>
      <w:r w:rsidRPr="002B755B">
        <w:rPr>
          <w:noProof/>
          <w:sz w:val="22"/>
        </w:rPr>
        <w:tab/>
        <w:t xml:space="preserve">Sultan K, Ruhi U, Lakhani R. </w:t>
      </w:r>
      <w:r w:rsidRPr="002B755B">
        <w:rPr>
          <w:i/>
          <w:iCs/>
          <w:noProof/>
          <w:sz w:val="22"/>
        </w:rPr>
        <w:t>CONCEPTUALIZING BLOCKCHAINS: CHARACTERISTICS &amp; APPLICATIONS</w:t>
      </w:r>
      <w:r w:rsidRPr="002B755B">
        <w:rPr>
          <w:noProof/>
          <w:sz w:val="22"/>
        </w:rPr>
        <w:t>, https://arxiv.org/ftp/arxiv/papers/1806/1806.03693.pdf (2018, accessed 29 October 2018).</w:t>
      </w:r>
    </w:p>
    <w:p w14:paraId="5465CEEE"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40] </w:t>
      </w:r>
      <w:r w:rsidRPr="002B755B">
        <w:rPr>
          <w:noProof/>
          <w:sz w:val="22"/>
        </w:rPr>
        <w:tab/>
        <w:t>ethereum/go-ethereum: Official Go implementation of the Ethereum protocol, https://github.com/ethereum/go-ethereum (accessed 5 June 2021).</w:t>
      </w:r>
    </w:p>
    <w:p w14:paraId="60C05E0B"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41] </w:t>
      </w:r>
      <w:r w:rsidRPr="002B755B">
        <w:rPr>
          <w:noProof/>
          <w:sz w:val="22"/>
        </w:rPr>
        <w:tab/>
        <w:t>ConsenSys/tessera: Tessera - Enterprise Implementation of Quorum’s transaction manager, https://github.com/ConsenSys/tessera (accessed 5 June 2021).</w:t>
      </w:r>
    </w:p>
    <w:p w14:paraId="4EE4C72D"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42] </w:t>
      </w:r>
      <w:r w:rsidRPr="002B755B">
        <w:rPr>
          <w:noProof/>
          <w:sz w:val="22"/>
        </w:rPr>
        <w:tab/>
        <w:t>ConsenSys/constellation: Peer-to-peer encrypted message exchange, https://github.com/ConsenSys/constellation (accessed 5 June 2021).</w:t>
      </w:r>
    </w:p>
    <w:p w14:paraId="39B9FADD"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43] </w:t>
      </w:r>
      <w:r w:rsidRPr="002B755B">
        <w:rPr>
          <w:noProof/>
          <w:sz w:val="22"/>
        </w:rPr>
        <w:tab/>
        <w:t>Remix - Ethereum IDE, https://remix.ethereum.org/ (accessed 8 March 2021).</w:t>
      </w:r>
    </w:p>
    <w:p w14:paraId="2ED9D13E" w14:textId="77777777" w:rsidR="002B755B" w:rsidRPr="002B755B" w:rsidRDefault="002B755B" w:rsidP="002B755B">
      <w:pPr>
        <w:widowControl w:val="0"/>
        <w:autoSpaceDE w:val="0"/>
        <w:autoSpaceDN w:val="0"/>
        <w:adjustRightInd w:val="0"/>
        <w:spacing w:after="200" w:line="360" w:lineRule="auto"/>
        <w:ind w:left="640" w:hanging="640"/>
        <w:rPr>
          <w:noProof/>
          <w:sz w:val="22"/>
        </w:rPr>
      </w:pPr>
      <w:r w:rsidRPr="002B755B">
        <w:rPr>
          <w:noProof/>
          <w:sz w:val="22"/>
        </w:rPr>
        <w:t xml:space="preserve">[44] </w:t>
      </w:r>
      <w:r w:rsidRPr="002B755B">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136"/>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rPr>
      </w:pPr>
    </w:p>
    <w:p w14:paraId="0B4EB9AC" w14:textId="77777777" w:rsidR="001A6FCA" w:rsidRPr="00E84CC0" w:rsidRDefault="001A6FCA" w:rsidP="001A6FCA">
      <w:pPr>
        <w:tabs>
          <w:tab w:val="left" w:pos="1120"/>
          <w:tab w:val="left" w:pos="2240"/>
        </w:tabs>
        <w:spacing w:line="360" w:lineRule="auto"/>
        <w:jc w:val="center"/>
        <w:rPr>
          <w:b/>
          <w:bCs/>
        </w:rPr>
      </w:pPr>
    </w:p>
    <w:p w14:paraId="6635BC5F" w14:textId="77777777" w:rsidR="001A6FCA" w:rsidRPr="00E84CC0" w:rsidRDefault="001A6FCA" w:rsidP="001A6FCA">
      <w:pPr>
        <w:tabs>
          <w:tab w:val="left" w:pos="1120"/>
          <w:tab w:val="left" w:pos="2240"/>
        </w:tabs>
        <w:spacing w:line="360" w:lineRule="auto"/>
        <w:jc w:val="center"/>
        <w:rPr>
          <w:b/>
          <w:bCs/>
        </w:rPr>
      </w:pPr>
    </w:p>
    <w:p w14:paraId="36886DE4" w14:textId="77777777" w:rsidR="001A6FCA" w:rsidRPr="00E84CC0" w:rsidRDefault="001A6FCA" w:rsidP="001A6FCA">
      <w:pPr>
        <w:tabs>
          <w:tab w:val="left" w:pos="1120"/>
          <w:tab w:val="left" w:pos="2240"/>
        </w:tabs>
        <w:spacing w:line="360" w:lineRule="auto"/>
        <w:jc w:val="center"/>
        <w:rPr>
          <w:b/>
          <w:bCs/>
        </w:rPr>
      </w:pPr>
    </w:p>
    <w:p w14:paraId="2AEC9474" w14:textId="77777777" w:rsidR="001A6FCA" w:rsidRPr="00E84CC0" w:rsidRDefault="001A6FCA" w:rsidP="001A6FCA">
      <w:pPr>
        <w:tabs>
          <w:tab w:val="left" w:pos="1120"/>
          <w:tab w:val="left" w:pos="2240"/>
        </w:tabs>
        <w:spacing w:line="360" w:lineRule="auto"/>
        <w:jc w:val="center"/>
        <w:rPr>
          <w:b/>
          <w:bCs/>
        </w:rPr>
      </w:pPr>
    </w:p>
    <w:p w14:paraId="5107EAB3" w14:textId="77777777" w:rsidR="001A6FCA" w:rsidRPr="00E84CC0" w:rsidRDefault="001A6FCA" w:rsidP="001A6FCA">
      <w:pPr>
        <w:tabs>
          <w:tab w:val="left" w:pos="1120"/>
          <w:tab w:val="left" w:pos="2240"/>
        </w:tabs>
        <w:spacing w:line="360" w:lineRule="auto"/>
        <w:jc w:val="center"/>
        <w:rPr>
          <w:b/>
          <w:bCs/>
        </w:rPr>
      </w:pPr>
    </w:p>
    <w:p w14:paraId="37C3B696" w14:textId="77777777" w:rsidR="001A6FCA" w:rsidRPr="00E84CC0" w:rsidRDefault="001A6FCA" w:rsidP="001A6FCA">
      <w:pPr>
        <w:tabs>
          <w:tab w:val="left" w:pos="1120"/>
          <w:tab w:val="left" w:pos="2240"/>
        </w:tabs>
        <w:spacing w:line="360" w:lineRule="auto"/>
        <w:jc w:val="center"/>
        <w:rPr>
          <w:b/>
          <w:bCs/>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b/>
          <w:bCs/>
          <w:sz w:val="28"/>
        </w:rPr>
      </w:pPr>
      <w:r w:rsidRPr="001A6FCA">
        <w:rPr>
          <w:b/>
          <w:bCs/>
          <w:caps/>
          <w:sz w:val="28"/>
        </w:rPr>
        <w:t>APPENDICES</w:t>
      </w:r>
    </w:p>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rPr>
      </w:pPr>
    </w:p>
    <w:p w14:paraId="0BF8CBE5" w14:textId="77777777" w:rsidR="001A6FCA" w:rsidRPr="00E84CC0" w:rsidRDefault="001A6FCA" w:rsidP="001A6FCA">
      <w:pPr>
        <w:tabs>
          <w:tab w:val="left" w:pos="1120"/>
          <w:tab w:val="left" w:pos="2240"/>
        </w:tabs>
        <w:spacing w:line="360" w:lineRule="auto"/>
        <w:jc w:val="center"/>
        <w:rPr>
          <w:b/>
          <w:bCs/>
        </w:rPr>
      </w:pPr>
    </w:p>
    <w:p w14:paraId="62B2CBD5" w14:textId="77777777" w:rsidR="001A6FCA" w:rsidRPr="00E84CC0" w:rsidRDefault="001A6FCA" w:rsidP="001A6FCA">
      <w:pPr>
        <w:tabs>
          <w:tab w:val="left" w:pos="1120"/>
          <w:tab w:val="left" w:pos="2240"/>
        </w:tabs>
        <w:spacing w:line="360" w:lineRule="auto"/>
        <w:jc w:val="center"/>
        <w:rPr>
          <w:b/>
          <w:bCs/>
        </w:rPr>
      </w:pPr>
    </w:p>
    <w:p w14:paraId="00429AB3" w14:textId="77777777" w:rsidR="001A6FCA" w:rsidRPr="00E84CC0" w:rsidRDefault="001A6FCA" w:rsidP="001A6FCA">
      <w:pPr>
        <w:tabs>
          <w:tab w:val="left" w:pos="1120"/>
          <w:tab w:val="left" w:pos="2240"/>
        </w:tabs>
        <w:spacing w:line="360" w:lineRule="auto"/>
        <w:jc w:val="center"/>
        <w:rPr>
          <w:b/>
          <w:bCs/>
        </w:rPr>
      </w:pPr>
    </w:p>
    <w:p w14:paraId="16358339" w14:textId="77777777" w:rsidR="001A6FCA" w:rsidRPr="00E84CC0" w:rsidRDefault="001A6FCA" w:rsidP="001A6FCA">
      <w:pPr>
        <w:tabs>
          <w:tab w:val="left" w:pos="1120"/>
          <w:tab w:val="left" w:pos="2240"/>
        </w:tabs>
        <w:spacing w:line="360" w:lineRule="auto"/>
        <w:jc w:val="center"/>
        <w:rPr>
          <w:b/>
          <w:bCs/>
        </w:rPr>
      </w:pPr>
    </w:p>
    <w:p w14:paraId="1DF7CC0C" w14:textId="77777777" w:rsidR="001A6FCA" w:rsidRPr="00E84CC0" w:rsidRDefault="001A6FCA" w:rsidP="001A6FCA">
      <w:pPr>
        <w:tabs>
          <w:tab w:val="left" w:pos="1120"/>
          <w:tab w:val="left" w:pos="2240"/>
        </w:tabs>
        <w:spacing w:line="360" w:lineRule="auto"/>
        <w:jc w:val="center"/>
        <w:rPr>
          <w:b/>
          <w:bCs/>
        </w:rPr>
      </w:pPr>
    </w:p>
    <w:p w14:paraId="465B9BE4" w14:textId="77777777" w:rsidR="001A6FCA" w:rsidRPr="00E84CC0" w:rsidRDefault="001A6FCA" w:rsidP="001A6FCA">
      <w:pPr>
        <w:tabs>
          <w:tab w:val="left" w:pos="1120"/>
          <w:tab w:val="left" w:pos="2240"/>
        </w:tabs>
        <w:spacing w:line="360" w:lineRule="auto"/>
        <w:jc w:val="center"/>
        <w:rPr>
          <w:b/>
          <w:bCs/>
        </w:rPr>
      </w:pPr>
    </w:p>
    <w:p w14:paraId="43785A56" w14:textId="77777777" w:rsidR="001A6FCA" w:rsidRPr="00E84CC0" w:rsidRDefault="001A6FCA" w:rsidP="001A6FCA">
      <w:pPr>
        <w:tabs>
          <w:tab w:val="left" w:pos="1120"/>
          <w:tab w:val="left" w:pos="2240"/>
        </w:tabs>
        <w:spacing w:line="360" w:lineRule="auto"/>
        <w:jc w:val="center"/>
        <w:rPr>
          <w:b/>
          <w:bCs/>
        </w:rPr>
      </w:pPr>
    </w:p>
    <w:p w14:paraId="7B2E6D48" w14:textId="77777777" w:rsidR="001A6FCA" w:rsidRPr="00E84CC0" w:rsidRDefault="001A6FCA" w:rsidP="001A6FCA">
      <w:pPr>
        <w:tabs>
          <w:tab w:val="left" w:pos="1120"/>
          <w:tab w:val="left" w:pos="2240"/>
        </w:tabs>
        <w:spacing w:line="360" w:lineRule="auto"/>
        <w:jc w:val="center"/>
        <w:rPr>
          <w:b/>
          <w:bCs/>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b/>
          <w:bCs/>
          <w:caps/>
          <w:sz w:val="28"/>
        </w:rPr>
      </w:pPr>
    </w:p>
    <w:p w14:paraId="7D6B3198" w14:textId="77777777" w:rsidR="001A6FCA" w:rsidRPr="001A6FCA" w:rsidRDefault="001A6FCA" w:rsidP="001A6FCA">
      <w:pPr>
        <w:spacing w:line="360" w:lineRule="auto"/>
        <w:jc w:val="center"/>
        <w:rPr>
          <w:b/>
          <w:bCs/>
          <w:sz w:val="28"/>
        </w:rPr>
      </w:pPr>
      <w:r w:rsidRPr="001A6FCA">
        <w:rPr>
          <w:b/>
          <w:bCs/>
          <w:caps/>
          <w:sz w:val="28"/>
        </w:rPr>
        <w:t>APPENDIX a</w:t>
      </w:r>
    </w:p>
    <w:p w14:paraId="145A9D91" w14:textId="77777777" w:rsidR="001A6FCA" w:rsidRPr="001A6FCA" w:rsidRDefault="001A6FCA" w:rsidP="001A6FCA">
      <w:pPr>
        <w:spacing w:line="360" w:lineRule="auto"/>
        <w:jc w:val="center"/>
        <w:rPr>
          <w:b/>
          <w:bCs/>
          <w:sz w:val="28"/>
        </w:rPr>
      </w:pPr>
      <w:r w:rsidRPr="001A6FCA">
        <w:rPr>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rPr>
        <mc:AlternateContent>
          <mc:Choice Requires="wps">
            <w:drawing>
              <wp:anchor distT="0" distB="0" distL="114300" distR="114300" simplePos="0" relativeHeight="251661312" behindDoc="0" locked="0" layoutInCell="1" allowOverlap="1" wp14:anchorId="3BF9B135" wp14:editId="26D653CE">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345B40" w:rsidRDefault="00345B40"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28" type="#_x0000_t202" style="position:absolute;left:0;text-align:left;margin-left:2.4pt;margin-top:1.85pt;width:410.25pt;height:47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CxLgIAAFo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">
                <v:textbox>
                  <w:txbxContent>
                    <w:p w14:paraId="75100B5A" w14:textId="77777777" w:rsidR="00345B40" w:rsidRDefault="00345B40"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rPr>
      </w:pPr>
    </w:p>
    <w:p w14:paraId="02ACA280" w14:textId="77777777" w:rsidR="00C77849" w:rsidRPr="00E84CC0" w:rsidRDefault="00C77849" w:rsidP="00C77849">
      <w:pPr>
        <w:tabs>
          <w:tab w:val="left" w:pos="1120"/>
          <w:tab w:val="left" w:pos="2240"/>
        </w:tabs>
        <w:spacing w:line="360" w:lineRule="auto"/>
        <w:jc w:val="center"/>
        <w:rPr>
          <w:b/>
          <w:bCs/>
        </w:rPr>
      </w:pPr>
    </w:p>
    <w:p w14:paraId="506D995C" w14:textId="4202D36B" w:rsidR="00C77849" w:rsidRDefault="00C77849" w:rsidP="00C77849">
      <w:pPr>
        <w:tabs>
          <w:tab w:val="left" w:pos="1120"/>
          <w:tab w:val="left" w:pos="2240"/>
        </w:tabs>
        <w:spacing w:line="360" w:lineRule="auto"/>
        <w:jc w:val="center"/>
        <w:rPr>
          <w:b/>
          <w:bCs/>
        </w:rPr>
      </w:pPr>
    </w:p>
    <w:p w14:paraId="01757555" w14:textId="77777777" w:rsidR="00C77849" w:rsidRDefault="00C77849" w:rsidP="00C77849">
      <w:pPr>
        <w:tabs>
          <w:tab w:val="left" w:pos="1120"/>
          <w:tab w:val="left" w:pos="2240"/>
        </w:tabs>
        <w:spacing w:line="360" w:lineRule="auto"/>
        <w:jc w:val="center"/>
        <w:rPr>
          <w:b/>
          <w:bCs/>
        </w:rPr>
      </w:pPr>
    </w:p>
    <w:p w14:paraId="17A13365" w14:textId="77777777" w:rsidR="00C77849" w:rsidRDefault="00C77849" w:rsidP="00C77849">
      <w:pPr>
        <w:tabs>
          <w:tab w:val="left" w:pos="1120"/>
          <w:tab w:val="left" w:pos="2240"/>
        </w:tabs>
        <w:spacing w:line="360" w:lineRule="auto"/>
        <w:jc w:val="center"/>
        <w:rPr>
          <w:b/>
          <w:bCs/>
        </w:rPr>
      </w:pPr>
    </w:p>
    <w:p w14:paraId="1E3D5C6C" w14:textId="77777777" w:rsidR="00C77849" w:rsidRDefault="00C77849" w:rsidP="00C77849">
      <w:pPr>
        <w:tabs>
          <w:tab w:val="left" w:pos="1120"/>
          <w:tab w:val="left" w:pos="2240"/>
        </w:tabs>
        <w:spacing w:line="360" w:lineRule="auto"/>
        <w:jc w:val="center"/>
        <w:rPr>
          <w:b/>
          <w:bCs/>
        </w:rPr>
      </w:pPr>
    </w:p>
    <w:p w14:paraId="330F4D96" w14:textId="77777777" w:rsidR="00C77849" w:rsidRPr="00E84CC0" w:rsidRDefault="00C77849" w:rsidP="00C77849">
      <w:pPr>
        <w:tabs>
          <w:tab w:val="left" w:pos="1120"/>
          <w:tab w:val="left" w:pos="2240"/>
        </w:tabs>
        <w:spacing w:line="360" w:lineRule="auto"/>
        <w:jc w:val="center"/>
        <w:rPr>
          <w:b/>
          <w:bCs/>
        </w:rPr>
      </w:pPr>
    </w:p>
    <w:p w14:paraId="6D204FBA" w14:textId="77777777" w:rsidR="00C77849" w:rsidRPr="00E84CC0" w:rsidRDefault="00C77849" w:rsidP="00C77849">
      <w:pPr>
        <w:tabs>
          <w:tab w:val="left" w:pos="1120"/>
          <w:tab w:val="left" w:pos="2240"/>
        </w:tabs>
        <w:spacing w:line="360" w:lineRule="auto"/>
        <w:jc w:val="center"/>
        <w:rPr>
          <w:b/>
          <w:bCs/>
        </w:rPr>
      </w:pPr>
    </w:p>
    <w:p w14:paraId="0B9F836A" w14:textId="77777777" w:rsidR="00C77849" w:rsidRPr="00E84CC0" w:rsidRDefault="00C77849" w:rsidP="00C77849">
      <w:pPr>
        <w:tabs>
          <w:tab w:val="left" w:pos="1120"/>
          <w:tab w:val="left" w:pos="2240"/>
        </w:tabs>
        <w:spacing w:line="360" w:lineRule="auto"/>
        <w:jc w:val="center"/>
        <w:rPr>
          <w:b/>
          <w:bCs/>
        </w:rPr>
      </w:pPr>
    </w:p>
    <w:p w14:paraId="01814244" w14:textId="77777777" w:rsidR="00C77849" w:rsidRPr="00C77849" w:rsidRDefault="00C77849" w:rsidP="00C77849">
      <w:pPr>
        <w:spacing w:line="360" w:lineRule="auto"/>
        <w:jc w:val="center"/>
        <w:rPr>
          <w:b/>
          <w:bCs/>
          <w:sz w:val="28"/>
        </w:rPr>
      </w:pPr>
      <w:r w:rsidRPr="00C77849">
        <w:rPr>
          <w:b/>
          <w:bCs/>
          <w:caps/>
          <w:sz w:val="28"/>
        </w:rPr>
        <w:t>APPENDI</w:t>
      </w:r>
      <w:r w:rsidRPr="00C77849">
        <w:rPr>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rPr>
      </w:pPr>
    </w:p>
    <w:p w14:paraId="55350192" w14:textId="77777777" w:rsidR="00C77849" w:rsidRPr="00E84CC0" w:rsidRDefault="00C77849" w:rsidP="00C77849">
      <w:pPr>
        <w:tabs>
          <w:tab w:val="left" w:pos="1120"/>
          <w:tab w:val="left" w:pos="2240"/>
        </w:tabs>
        <w:spacing w:line="360" w:lineRule="auto"/>
        <w:jc w:val="center"/>
        <w:rPr>
          <w:b/>
          <w:bCs/>
        </w:rPr>
      </w:pPr>
    </w:p>
    <w:p w14:paraId="6D8A2570" w14:textId="77777777" w:rsidR="00C77849" w:rsidRPr="00E84CC0" w:rsidRDefault="00C77849" w:rsidP="00C77849">
      <w:pPr>
        <w:tabs>
          <w:tab w:val="left" w:pos="1120"/>
          <w:tab w:val="left" w:pos="2240"/>
        </w:tabs>
        <w:spacing w:line="360" w:lineRule="auto"/>
        <w:jc w:val="center"/>
        <w:rPr>
          <w:b/>
          <w:bCs/>
        </w:rPr>
      </w:pPr>
    </w:p>
    <w:p w14:paraId="67CB2D00" w14:textId="77777777" w:rsidR="00C77849" w:rsidRPr="00E84CC0" w:rsidRDefault="00C77849" w:rsidP="00C77849">
      <w:pPr>
        <w:tabs>
          <w:tab w:val="left" w:pos="1120"/>
          <w:tab w:val="left" w:pos="2240"/>
        </w:tabs>
        <w:spacing w:line="360" w:lineRule="auto"/>
        <w:jc w:val="center"/>
        <w:rPr>
          <w:b/>
          <w:bCs/>
        </w:rPr>
      </w:pPr>
    </w:p>
    <w:p w14:paraId="788A47D1" w14:textId="77777777" w:rsidR="00C77849" w:rsidRPr="00E84CC0" w:rsidRDefault="00C77849" w:rsidP="00C77849">
      <w:pPr>
        <w:tabs>
          <w:tab w:val="left" w:pos="1120"/>
          <w:tab w:val="left" w:pos="2240"/>
        </w:tabs>
        <w:spacing w:line="360" w:lineRule="auto"/>
        <w:jc w:val="center"/>
        <w:rPr>
          <w:b/>
          <w:bCs/>
        </w:rPr>
      </w:pPr>
    </w:p>
    <w:p w14:paraId="6BF20F90" w14:textId="77777777" w:rsidR="00C77849" w:rsidRPr="00E84CC0" w:rsidRDefault="00C77849" w:rsidP="00C77849">
      <w:pPr>
        <w:tabs>
          <w:tab w:val="left" w:pos="1120"/>
          <w:tab w:val="left" w:pos="2240"/>
        </w:tabs>
        <w:spacing w:line="360" w:lineRule="auto"/>
        <w:jc w:val="center"/>
        <w:rPr>
          <w:b/>
          <w:bCs/>
        </w:rPr>
      </w:pPr>
    </w:p>
    <w:p w14:paraId="404C0438" w14:textId="77777777" w:rsidR="00C77849" w:rsidRPr="00E84CC0" w:rsidRDefault="00C77849" w:rsidP="00C77849">
      <w:pPr>
        <w:tabs>
          <w:tab w:val="left" w:pos="1120"/>
          <w:tab w:val="left" w:pos="2240"/>
        </w:tabs>
        <w:spacing w:line="360" w:lineRule="auto"/>
        <w:jc w:val="center"/>
        <w:rPr>
          <w:b/>
          <w:bCs/>
        </w:rPr>
      </w:pPr>
    </w:p>
    <w:p w14:paraId="3F4AAA64" w14:textId="77777777" w:rsidR="00C77849" w:rsidRPr="00E84CC0" w:rsidRDefault="00C77849" w:rsidP="00C77849">
      <w:pPr>
        <w:tabs>
          <w:tab w:val="left" w:pos="1120"/>
          <w:tab w:val="left" w:pos="2240"/>
        </w:tabs>
        <w:spacing w:line="360" w:lineRule="auto"/>
        <w:jc w:val="center"/>
        <w:rPr>
          <w:b/>
          <w:bCs/>
        </w:rPr>
      </w:pPr>
    </w:p>
    <w:p w14:paraId="2E779433" w14:textId="77777777" w:rsidR="00C77849" w:rsidRPr="00E84CC0" w:rsidRDefault="00C77849" w:rsidP="00C77849">
      <w:pPr>
        <w:tabs>
          <w:tab w:val="left" w:pos="1120"/>
          <w:tab w:val="left" w:pos="2240"/>
        </w:tabs>
        <w:spacing w:line="360" w:lineRule="auto"/>
        <w:jc w:val="center"/>
        <w:rPr>
          <w:b/>
          <w:bCs/>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b/>
          <w:bCs/>
          <w:sz w:val="28"/>
        </w:rPr>
      </w:pPr>
      <w:r w:rsidRPr="00C77849">
        <w:rPr>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b/>
          <w:bCs/>
          <w:sz w:val="28"/>
        </w:rPr>
      </w:pPr>
    </w:p>
    <w:p w14:paraId="109FA0B1" w14:textId="77777777" w:rsidR="00C77849" w:rsidRPr="00C77849" w:rsidRDefault="00C77849" w:rsidP="00C77849">
      <w:pPr>
        <w:tabs>
          <w:tab w:val="left" w:pos="1120"/>
          <w:tab w:val="left" w:pos="2240"/>
        </w:tabs>
        <w:spacing w:line="360" w:lineRule="auto"/>
        <w:jc w:val="center"/>
        <w:rPr>
          <w:b/>
          <w:bCs/>
          <w:sz w:val="28"/>
        </w:rPr>
      </w:pPr>
    </w:p>
    <w:p w14:paraId="56E44D43" w14:textId="6C1477FF" w:rsidR="00C77849" w:rsidRPr="00C77849" w:rsidRDefault="00C77849" w:rsidP="00C77849">
      <w:pPr>
        <w:tabs>
          <w:tab w:val="left" w:pos="1120"/>
          <w:tab w:val="left" w:pos="2240"/>
        </w:tabs>
        <w:spacing w:line="360" w:lineRule="auto"/>
        <w:jc w:val="center"/>
        <w:rPr>
          <w:sz w:val="28"/>
        </w:rPr>
      </w:pPr>
      <w:r w:rsidRPr="00C77849">
        <w:rPr>
          <w:noProof/>
        </w:rPr>
        <mc:AlternateContent>
          <mc:Choice Requires="wps">
            <w:drawing>
              <wp:anchor distT="0" distB="0" distL="114300" distR="114300" simplePos="0" relativeHeight="251663360" behindDoc="0" locked="0" layoutInCell="1" allowOverlap="1" wp14:anchorId="741BCBFE" wp14:editId="0759C202">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345B40" w:rsidRDefault="00345B40"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29" type="#_x0000_t202" style="position:absolute;left:0;text-align:left;margin-left:2.4pt;margin-top:1.85pt;width:410.25pt;height:54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mcMAIAAFo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">
                <v:textbox>
                  <w:txbxContent>
                    <w:p w14:paraId="696DBB65" w14:textId="77777777" w:rsidR="00345B40" w:rsidRDefault="00345B40"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sz w:val="28"/>
        </w:rPr>
      </w:pPr>
    </w:p>
    <w:p w14:paraId="13F0E162" w14:textId="77777777" w:rsidR="00C77849" w:rsidRPr="00C77849" w:rsidRDefault="00C77849" w:rsidP="00C77849">
      <w:pPr>
        <w:tabs>
          <w:tab w:val="left" w:pos="1120"/>
          <w:tab w:val="left" w:pos="2240"/>
        </w:tabs>
        <w:spacing w:line="360" w:lineRule="auto"/>
        <w:jc w:val="center"/>
        <w:rPr>
          <w:sz w:val="28"/>
        </w:rPr>
      </w:pPr>
    </w:p>
    <w:p w14:paraId="1B0322A1" w14:textId="77777777" w:rsidR="00C77849" w:rsidRPr="00C77849" w:rsidRDefault="00C77849" w:rsidP="00C77849">
      <w:pPr>
        <w:tabs>
          <w:tab w:val="left" w:pos="1120"/>
          <w:tab w:val="left" w:pos="2240"/>
        </w:tabs>
        <w:spacing w:line="360" w:lineRule="auto"/>
        <w:jc w:val="center"/>
        <w:rPr>
          <w:sz w:val="28"/>
        </w:rPr>
      </w:pPr>
    </w:p>
    <w:p w14:paraId="62542C8A" w14:textId="77777777" w:rsidR="00C77849" w:rsidRPr="00C77849" w:rsidRDefault="00C77849" w:rsidP="00C77849">
      <w:pPr>
        <w:tabs>
          <w:tab w:val="left" w:pos="1120"/>
          <w:tab w:val="left" w:pos="2240"/>
        </w:tabs>
        <w:spacing w:line="360" w:lineRule="auto"/>
        <w:jc w:val="center"/>
        <w:rPr>
          <w:sz w:val="28"/>
        </w:rPr>
      </w:pPr>
    </w:p>
    <w:p w14:paraId="523D90DC" w14:textId="77777777" w:rsidR="00C77849" w:rsidRPr="00C77849" w:rsidRDefault="00C77849" w:rsidP="00C77849">
      <w:pPr>
        <w:tabs>
          <w:tab w:val="left" w:pos="1120"/>
          <w:tab w:val="left" w:pos="2240"/>
        </w:tabs>
        <w:spacing w:line="360" w:lineRule="auto"/>
        <w:jc w:val="center"/>
        <w:rPr>
          <w:sz w:val="28"/>
        </w:rPr>
      </w:pPr>
    </w:p>
    <w:p w14:paraId="1EEB22E3" w14:textId="77777777" w:rsidR="00C77849" w:rsidRPr="00C77849" w:rsidRDefault="00C77849" w:rsidP="00C77849">
      <w:pPr>
        <w:tabs>
          <w:tab w:val="left" w:pos="1120"/>
          <w:tab w:val="left" w:pos="2240"/>
        </w:tabs>
        <w:spacing w:line="360" w:lineRule="auto"/>
        <w:jc w:val="center"/>
        <w:rPr>
          <w:sz w:val="28"/>
        </w:rPr>
      </w:pPr>
    </w:p>
    <w:p w14:paraId="3DA62592" w14:textId="77777777" w:rsidR="00C77849" w:rsidRPr="00C77849" w:rsidRDefault="00C77849" w:rsidP="00C77849">
      <w:pPr>
        <w:tabs>
          <w:tab w:val="left" w:pos="1120"/>
          <w:tab w:val="left" w:pos="2240"/>
        </w:tabs>
        <w:spacing w:line="360" w:lineRule="auto"/>
        <w:jc w:val="center"/>
        <w:rPr>
          <w:sz w:val="28"/>
        </w:rPr>
      </w:pPr>
    </w:p>
    <w:p w14:paraId="29FC3A57" w14:textId="77777777" w:rsidR="00C77849" w:rsidRPr="00C77849" w:rsidRDefault="00C77849" w:rsidP="00C77849">
      <w:pPr>
        <w:tabs>
          <w:tab w:val="left" w:pos="1120"/>
          <w:tab w:val="left" w:pos="2240"/>
        </w:tabs>
        <w:spacing w:line="360" w:lineRule="auto"/>
        <w:jc w:val="center"/>
        <w:rPr>
          <w:sz w:val="28"/>
        </w:rPr>
      </w:pPr>
    </w:p>
    <w:p w14:paraId="4C56EF73" w14:textId="77777777" w:rsidR="00C77849" w:rsidRPr="00C77849" w:rsidRDefault="00C77849" w:rsidP="00C77849">
      <w:pPr>
        <w:tabs>
          <w:tab w:val="left" w:pos="1120"/>
          <w:tab w:val="left" w:pos="2240"/>
        </w:tabs>
        <w:spacing w:line="360" w:lineRule="auto"/>
        <w:jc w:val="center"/>
        <w:rPr>
          <w:sz w:val="28"/>
        </w:rPr>
      </w:pPr>
    </w:p>
    <w:p w14:paraId="3E2CF26F" w14:textId="77777777" w:rsidR="00C77849" w:rsidRPr="00C77849" w:rsidRDefault="00C77849" w:rsidP="00C77849">
      <w:pPr>
        <w:tabs>
          <w:tab w:val="left" w:pos="1120"/>
          <w:tab w:val="left" w:pos="2240"/>
        </w:tabs>
        <w:spacing w:line="360" w:lineRule="auto"/>
        <w:jc w:val="center"/>
        <w:rPr>
          <w:sz w:val="28"/>
        </w:rPr>
      </w:pPr>
    </w:p>
    <w:p w14:paraId="5D5D5621" w14:textId="77777777" w:rsidR="00C77849" w:rsidRPr="00C77849" w:rsidRDefault="00C77849" w:rsidP="00C77849">
      <w:pPr>
        <w:tabs>
          <w:tab w:val="left" w:pos="1120"/>
          <w:tab w:val="left" w:pos="2240"/>
        </w:tabs>
        <w:spacing w:line="360" w:lineRule="auto"/>
        <w:jc w:val="center"/>
        <w:rPr>
          <w:sz w:val="28"/>
        </w:rPr>
      </w:pPr>
    </w:p>
    <w:p w14:paraId="60BE069B" w14:textId="77777777" w:rsidR="00C77849" w:rsidRPr="00C77849" w:rsidRDefault="00C77849" w:rsidP="00C77849">
      <w:pPr>
        <w:tabs>
          <w:tab w:val="left" w:pos="1120"/>
          <w:tab w:val="left" w:pos="2240"/>
        </w:tabs>
        <w:spacing w:line="360" w:lineRule="auto"/>
        <w:jc w:val="center"/>
        <w:rPr>
          <w:sz w:val="28"/>
        </w:rPr>
      </w:pPr>
    </w:p>
    <w:p w14:paraId="7510413F" w14:textId="77777777" w:rsidR="00C77849" w:rsidRPr="00C77849" w:rsidRDefault="00C77849" w:rsidP="00C77849">
      <w:pPr>
        <w:tabs>
          <w:tab w:val="left" w:pos="1120"/>
          <w:tab w:val="left" w:pos="2240"/>
        </w:tabs>
        <w:spacing w:line="360" w:lineRule="auto"/>
        <w:jc w:val="center"/>
        <w:rPr>
          <w:sz w:val="28"/>
        </w:rPr>
      </w:pPr>
    </w:p>
    <w:p w14:paraId="0BA3FF08" w14:textId="77777777" w:rsidR="00C77849" w:rsidRPr="00C77849" w:rsidRDefault="00C77849" w:rsidP="00C77849">
      <w:pPr>
        <w:tabs>
          <w:tab w:val="left" w:pos="1120"/>
          <w:tab w:val="left" w:pos="2240"/>
        </w:tabs>
        <w:spacing w:line="360" w:lineRule="auto"/>
        <w:jc w:val="center"/>
        <w:rPr>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line="360" w:lineRule="auto"/>
        <w:ind w:left="4110" w:hanging="4110"/>
        <w:jc w:val="center"/>
        <w:rPr>
          <w:b/>
          <w:bCs/>
          <w:sz w:val="28"/>
        </w:rPr>
      </w:pPr>
      <w:r w:rsidRPr="00C77849">
        <w:rPr>
          <w:b/>
          <w:bCs/>
          <w:sz w:val="28"/>
        </w:rPr>
        <w:t>BIOGRAPHY</w:t>
      </w:r>
    </w:p>
    <w:p w14:paraId="42734296" w14:textId="77777777" w:rsidR="00C77849" w:rsidRPr="00C77849" w:rsidRDefault="00C77849" w:rsidP="00C77849">
      <w:pPr>
        <w:tabs>
          <w:tab w:val="left" w:pos="4111"/>
        </w:tabs>
        <w:spacing w:line="360" w:lineRule="auto"/>
        <w:ind w:left="4110" w:hanging="4110"/>
        <w:jc w:val="center"/>
        <w:rPr>
          <w:b/>
          <w:bCs/>
          <w:sz w:val="28"/>
        </w:rPr>
      </w:pPr>
    </w:p>
    <w:p w14:paraId="5ACE5A65" w14:textId="77777777" w:rsidR="00C77849" w:rsidRPr="00C77849" w:rsidRDefault="00C77849" w:rsidP="00C77849">
      <w:pPr>
        <w:tabs>
          <w:tab w:val="left" w:pos="4111"/>
        </w:tabs>
        <w:spacing w:line="360" w:lineRule="auto"/>
        <w:ind w:left="4110" w:hanging="4110"/>
        <w:jc w:val="center"/>
        <w:rPr>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line="360" w:lineRule="auto"/>
              <w:rPr>
                <w:b/>
                <w:bCs/>
                <w:sz w:val="28"/>
              </w:rPr>
            </w:pPr>
            <w:r w:rsidRPr="00C77849">
              <w:rPr>
                <w:b/>
                <w:bCs/>
              </w:rPr>
              <w:t>NAME</w:t>
            </w:r>
          </w:p>
        </w:tc>
        <w:tc>
          <w:tcPr>
            <w:tcW w:w="5593" w:type="dxa"/>
            <w:shd w:val="clear" w:color="auto" w:fill="auto"/>
          </w:tcPr>
          <w:p w14:paraId="66586702" w14:textId="0828697A" w:rsidR="00C77849" w:rsidRPr="00C77849" w:rsidRDefault="00C77849" w:rsidP="00C77849">
            <w:pPr>
              <w:tabs>
                <w:tab w:val="left" w:pos="4111"/>
              </w:tabs>
              <w:spacing w:line="360" w:lineRule="auto"/>
              <w:ind w:left="4110" w:hanging="4110"/>
            </w:pPr>
            <w:r>
              <w:t>Petnathean Julled</w:t>
            </w:r>
            <w:r w:rsidRPr="00C77849">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line="360" w:lineRule="auto"/>
              <w:rPr>
                <w:b/>
                <w:bCs/>
                <w:sz w:val="28"/>
              </w:rPr>
            </w:pPr>
            <w:r w:rsidRPr="00C77849">
              <w:rPr>
                <w:b/>
                <w:bCs/>
              </w:rPr>
              <w:t>DATE OF BIRTH</w:t>
            </w:r>
          </w:p>
        </w:tc>
        <w:tc>
          <w:tcPr>
            <w:tcW w:w="5593" w:type="dxa"/>
            <w:shd w:val="clear" w:color="auto" w:fill="auto"/>
          </w:tcPr>
          <w:p w14:paraId="4AF6F9A2" w14:textId="1E5D0681" w:rsidR="00C77849" w:rsidRPr="00C77849" w:rsidRDefault="00C77849" w:rsidP="00C77849">
            <w:pPr>
              <w:tabs>
                <w:tab w:val="left" w:pos="4111"/>
              </w:tabs>
              <w:spacing w:line="360" w:lineRule="auto"/>
              <w:rPr>
                <w:sz w:val="28"/>
              </w:rPr>
            </w:pPr>
            <w:r w:rsidRPr="00C77849">
              <w:rPr>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line="360" w:lineRule="auto"/>
              <w:rPr>
                <w:b/>
                <w:bCs/>
              </w:rPr>
            </w:pPr>
            <w:r w:rsidRPr="00C77849">
              <w:rPr>
                <w:b/>
                <w:bCs/>
              </w:rPr>
              <w:t>PLACE OF BIRTH</w:t>
            </w:r>
          </w:p>
        </w:tc>
        <w:tc>
          <w:tcPr>
            <w:tcW w:w="5593" w:type="dxa"/>
            <w:shd w:val="clear" w:color="auto" w:fill="auto"/>
          </w:tcPr>
          <w:p w14:paraId="74DB4567" w14:textId="0A053FBF" w:rsidR="00C77849" w:rsidRPr="00C77849" w:rsidRDefault="00C77849" w:rsidP="00C77849">
            <w:pPr>
              <w:tabs>
                <w:tab w:val="left" w:pos="4111"/>
              </w:tabs>
              <w:spacing w:line="360" w:lineRule="auto"/>
              <w:rPr>
                <w:caps/>
              </w:rPr>
            </w:pPr>
            <w:r>
              <w:t xml:space="preserve">Nakhon Si </w:t>
            </w:r>
            <w:proofErr w:type="spellStart"/>
            <w:r>
              <w:t>Thammarat</w:t>
            </w:r>
            <w:proofErr w:type="spellEnd"/>
            <w:r w:rsidRPr="00C77849">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line="360" w:lineRule="auto"/>
              <w:rPr>
                <w:b/>
                <w:bCs/>
              </w:rPr>
            </w:pPr>
            <w:r w:rsidRPr="00C77849">
              <w:rPr>
                <w:b/>
                <w:bCs/>
              </w:rPr>
              <w:t>INSTITUTIONS ATTENDED</w:t>
            </w:r>
          </w:p>
        </w:tc>
        <w:tc>
          <w:tcPr>
            <w:tcW w:w="5593" w:type="dxa"/>
            <w:shd w:val="clear" w:color="auto" w:fill="auto"/>
          </w:tcPr>
          <w:p w14:paraId="383F22AE" w14:textId="5CC11888" w:rsidR="00C77849" w:rsidRPr="00C77849" w:rsidRDefault="00834F70" w:rsidP="00C77849">
            <w:pPr>
              <w:tabs>
                <w:tab w:val="left" w:pos="4111"/>
              </w:tabs>
              <w:spacing w:line="360" w:lineRule="auto"/>
              <w:ind w:left="34"/>
              <w:rPr>
                <w:caps/>
              </w:rPr>
            </w:pPr>
            <w:r w:rsidRPr="00834F70">
              <w:rPr>
                <w:highlight w:val="red"/>
              </w:rPr>
              <w:t>Mahidol</w:t>
            </w:r>
            <w:r w:rsidR="00C77849" w:rsidRPr="00834F70">
              <w:rPr>
                <w:highlight w:val="red"/>
              </w:rPr>
              <w:t xml:space="preserve"> University, </w:t>
            </w:r>
            <w:r w:rsidRPr="00834F70">
              <w:rPr>
                <w:highlight w:val="red"/>
              </w:rPr>
              <w:t>2011</w:t>
            </w:r>
            <w:r w:rsidR="00C77849" w:rsidRPr="00834F70">
              <w:rPr>
                <w:highlight w:val="red"/>
              </w:rPr>
              <w:t>-20</w:t>
            </w:r>
            <w:r w:rsidRPr="00834F70">
              <w:rPr>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line="360" w:lineRule="auto"/>
              <w:rPr>
                <w:b/>
                <w:bCs/>
              </w:rPr>
            </w:pPr>
          </w:p>
        </w:tc>
        <w:tc>
          <w:tcPr>
            <w:tcW w:w="5593" w:type="dxa"/>
            <w:shd w:val="clear" w:color="auto" w:fill="auto"/>
          </w:tcPr>
          <w:p w14:paraId="4C66C085" w14:textId="552D237F" w:rsidR="00C77849" w:rsidRPr="00C77849" w:rsidRDefault="00C77849" w:rsidP="00C77849">
            <w:pPr>
              <w:tabs>
                <w:tab w:val="left" w:pos="317"/>
                <w:tab w:val="left" w:pos="4111"/>
              </w:tabs>
              <w:spacing w:line="360" w:lineRule="auto"/>
              <w:ind w:left="4110" w:hanging="4110"/>
              <w:rPr>
                <w:color w:val="333333"/>
                <w:spacing w:val="-2"/>
              </w:rPr>
            </w:pPr>
            <w:r w:rsidRPr="00C77849">
              <w:rPr>
                <w:color w:val="333333"/>
                <w:spacing w:val="-2"/>
                <w:cs/>
              </w:rPr>
              <w:t xml:space="preserve">             </w:t>
            </w:r>
            <w:r w:rsidRPr="00C77849">
              <w:rPr>
                <w:color w:val="333333"/>
                <w:spacing w:val="-2"/>
              </w:rPr>
              <w:t xml:space="preserve">Bachelor of </w:t>
            </w:r>
            <w:r w:rsidR="00834F70">
              <w:rPr>
                <w:color w:val="333333"/>
                <w:spacing w:val="-2"/>
              </w:rPr>
              <w:t>Engineering</w:t>
            </w:r>
            <w:r w:rsidRPr="00C77849">
              <w:rPr>
                <w:color w:val="333333"/>
                <w:spacing w:val="-2"/>
              </w:rPr>
              <w:t xml:space="preserve"> </w:t>
            </w:r>
            <w:r w:rsidRPr="00C77849">
              <w:t>(</w:t>
            </w:r>
            <w:r w:rsidR="00834F70">
              <w:t>Biomedical</w:t>
            </w:r>
            <w:r w:rsidRPr="00C77849">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line="360" w:lineRule="auto"/>
              <w:rPr>
                <w:b/>
                <w:bCs/>
              </w:rPr>
            </w:pPr>
          </w:p>
        </w:tc>
        <w:tc>
          <w:tcPr>
            <w:tcW w:w="5593" w:type="dxa"/>
            <w:shd w:val="clear" w:color="auto" w:fill="auto"/>
          </w:tcPr>
          <w:p w14:paraId="6E12F66C" w14:textId="66580762" w:rsidR="00C77849" w:rsidRPr="00C77849" w:rsidRDefault="00834F70" w:rsidP="00C77849">
            <w:pPr>
              <w:tabs>
                <w:tab w:val="left" w:pos="4111"/>
              </w:tabs>
              <w:spacing w:line="360" w:lineRule="auto"/>
              <w:ind w:firstLine="1"/>
              <w:rPr>
                <w:caps/>
              </w:rPr>
            </w:pPr>
            <w:r>
              <w:t>Mahidol</w:t>
            </w:r>
            <w:r w:rsidR="00C77849" w:rsidRPr="00C77849">
              <w:t xml:space="preserve"> University, 20</w:t>
            </w:r>
            <w:r>
              <w:t>11</w:t>
            </w:r>
            <w:r w:rsidR="00C77849" w:rsidRPr="00C77849">
              <w:t>-20</w:t>
            </w:r>
            <w: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line="360" w:lineRule="auto"/>
              <w:rPr>
                <w:b/>
                <w:bCs/>
              </w:rPr>
            </w:pPr>
          </w:p>
        </w:tc>
        <w:tc>
          <w:tcPr>
            <w:tcW w:w="5593" w:type="dxa"/>
            <w:shd w:val="clear" w:color="auto" w:fill="auto"/>
          </w:tcPr>
          <w:p w14:paraId="5166FB1F" w14:textId="30382327" w:rsidR="00C77849" w:rsidRPr="00C77849" w:rsidRDefault="00C77849" w:rsidP="00C77849">
            <w:pPr>
              <w:tabs>
                <w:tab w:val="left" w:pos="4111"/>
              </w:tabs>
              <w:spacing w:line="360" w:lineRule="auto"/>
              <w:ind w:firstLine="1"/>
              <w:rPr>
                <w:caps/>
              </w:rPr>
            </w:pPr>
            <w:r w:rsidRPr="00C77849">
              <w:rPr>
                <w:color w:val="333333"/>
                <w:spacing w:val="-2"/>
                <w:cs/>
              </w:rPr>
              <w:t xml:space="preserve">             </w:t>
            </w:r>
            <w:r w:rsidRPr="00C77849">
              <w:rPr>
                <w:color w:val="333333"/>
                <w:spacing w:val="-2"/>
              </w:rPr>
              <w:t xml:space="preserve">Master of Science </w:t>
            </w:r>
            <w:r w:rsidRPr="00C77849">
              <w:t>(</w:t>
            </w:r>
            <w:r w:rsidR="00D15039">
              <w:t>Cybersecurity and Information Assurance</w:t>
            </w:r>
            <w:r w:rsidRPr="00C77849">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2E722" w14:textId="77777777" w:rsidR="00147B67" w:rsidRDefault="00147B67" w:rsidP="008C5EA2">
      <w:r>
        <w:separator/>
      </w:r>
    </w:p>
  </w:endnote>
  <w:endnote w:type="continuationSeparator" w:id="0">
    <w:p w14:paraId="2FE77EC7" w14:textId="77777777" w:rsidR="00147B67" w:rsidRDefault="00147B67"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62C85" w14:textId="77777777" w:rsidR="00147B67" w:rsidRDefault="00147B67" w:rsidP="008C5EA2">
      <w:r>
        <w:separator/>
      </w:r>
    </w:p>
  </w:footnote>
  <w:footnote w:type="continuationSeparator" w:id="0">
    <w:p w14:paraId="47D82149" w14:textId="77777777" w:rsidR="00147B67" w:rsidRDefault="00147B67"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77777777"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4781"/>
    <w:rsid w:val="00014E59"/>
    <w:rsid w:val="00016091"/>
    <w:rsid w:val="000203DA"/>
    <w:rsid w:val="000206BA"/>
    <w:rsid w:val="00021584"/>
    <w:rsid w:val="0002194A"/>
    <w:rsid w:val="000223B7"/>
    <w:rsid w:val="00023646"/>
    <w:rsid w:val="00023E1A"/>
    <w:rsid w:val="00024A1E"/>
    <w:rsid w:val="00025069"/>
    <w:rsid w:val="000250B0"/>
    <w:rsid w:val="00025551"/>
    <w:rsid w:val="00025772"/>
    <w:rsid w:val="0002611F"/>
    <w:rsid w:val="000264B4"/>
    <w:rsid w:val="00033B80"/>
    <w:rsid w:val="00033BA7"/>
    <w:rsid w:val="00034783"/>
    <w:rsid w:val="00034E18"/>
    <w:rsid w:val="00034F01"/>
    <w:rsid w:val="000367C7"/>
    <w:rsid w:val="00036A23"/>
    <w:rsid w:val="00040F46"/>
    <w:rsid w:val="00041250"/>
    <w:rsid w:val="00041FDB"/>
    <w:rsid w:val="0004236C"/>
    <w:rsid w:val="00043935"/>
    <w:rsid w:val="0004654B"/>
    <w:rsid w:val="00050300"/>
    <w:rsid w:val="00051658"/>
    <w:rsid w:val="00053447"/>
    <w:rsid w:val="00053715"/>
    <w:rsid w:val="00053A0A"/>
    <w:rsid w:val="00054D81"/>
    <w:rsid w:val="0005558A"/>
    <w:rsid w:val="00055FB4"/>
    <w:rsid w:val="00056ADB"/>
    <w:rsid w:val="00056C77"/>
    <w:rsid w:val="00057D82"/>
    <w:rsid w:val="00057E6F"/>
    <w:rsid w:val="00061176"/>
    <w:rsid w:val="00061177"/>
    <w:rsid w:val="0006184B"/>
    <w:rsid w:val="00063F2C"/>
    <w:rsid w:val="0006533E"/>
    <w:rsid w:val="00065EB3"/>
    <w:rsid w:val="00067F83"/>
    <w:rsid w:val="00072413"/>
    <w:rsid w:val="00072CC5"/>
    <w:rsid w:val="00072D70"/>
    <w:rsid w:val="000742C3"/>
    <w:rsid w:val="00074631"/>
    <w:rsid w:val="000754E7"/>
    <w:rsid w:val="00075B02"/>
    <w:rsid w:val="00076951"/>
    <w:rsid w:val="00076A69"/>
    <w:rsid w:val="000771EA"/>
    <w:rsid w:val="0008124E"/>
    <w:rsid w:val="00081DE6"/>
    <w:rsid w:val="0008338D"/>
    <w:rsid w:val="00084A3B"/>
    <w:rsid w:val="0008592A"/>
    <w:rsid w:val="00091865"/>
    <w:rsid w:val="00092179"/>
    <w:rsid w:val="000933C7"/>
    <w:rsid w:val="00093DAF"/>
    <w:rsid w:val="000943F7"/>
    <w:rsid w:val="00094609"/>
    <w:rsid w:val="000A09D5"/>
    <w:rsid w:val="000A2806"/>
    <w:rsid w:val="000A313D"/>
    <w:rsid w:val="000A32C5"/>
    <w:rsid w:val="000A5652"/>
    <w:rsid w:val="000A58F6"/>
    <w:rsid w:val="000A65F5"/>
    <w:rsid w:val="000A714B"/>
    <w:rsid w:val="000A7928"/>
    <w:rsid w:val="000B1B44"/>
    <w:rsid w:val="000B284B"/>
    <w:rsid w:val="000B342E"/>
    <w:rsid w:val="000B561A"/>
    <w:rsid w:val="000B688E"/>
    <w:rsid w:val="000C05DB"/>
    <w:rsid w:val="000C095D"/>
    <w:rsid w:val="000C0BC0"/>
    <w:rsid w:val="000C0FAE"/>
    <w:rsid w:val="000C16EF"/>
    <w:rsid w:val="000C4702"/>
    <w:rsid w:val="000C6B59"/>
    <w:rsid w:val="000D3ED4"/>
    <w:rsid w:val="000D4B48"/>
    <w:rsid w:val="000D7F02"/>
    <w:rsid w:val="000E22E1"/>
    <w:rsid w:val="000E2527"/>
    <w:rsid w:val="000E40A9"/>
    <w:rsid w:val="000E5874"/>
    <w:rsid w:val="000E5FCF"/>
    <w:rsid w:val="000E7D8A"/>
    <w:rsid w:val="000F0242"/>
    <w:rsid w:val="000F1A85"/>
    <w:rsid w:val="000F3C4E"/>
    <w:rsid w:val="000F43E9"/>
    <w:rsid w:val="000F6CDA"/>
    <w:rsid w:val="000F781B"/>
    <w:rsid w:val="000F788D"/>
    <w:rsid w:val="00102000"/>
    <w:rsid w:val="0010335F"/>
    <w:rsid w:val="001039FE"/>
    <w:rsid w:val="0010447E"/>
    <w:rsid w:val="00104C1F"/>
    <w:rsid w:val="001050E1"/>
    <w:rsid w:val="0010526E"/>
    <w:rsid w:val="001052AA"/>
    <w:rsid w:val="00105679"/>
    <w:rsid w:val="00105EB8"/>
    <w:rsid w:val="00105EE6"/>
    <w:rsid w:val="00107343"/>
    <w:rsid w:val="00107C9E"/>
    <w:rsid w:val="00110231"/>
    <w:rsid w:val="00110840"/>
    <w:rsid w:val="00110917"/>
    <w:rsid w:val="00110B2B"/>
    <w:rsid w:val="00111EE2"/>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39D0"/>
    <w:rsid w:val="00124386"/>
    <w:rsid w:val="0012528A"/>
    <w:rsid w:val="0012549F"/>
    <w:rsid w:val="001302C8"/>
    <w:rsid w:val="001308FF"/>
    <w:rsid w:val="00130CB9"/>
    <w:rsid w:val="00131750"/>
    <w:rsid w:val="0013175C"/>
    <w:rsid w:val="00131CB8"/>
    <w:rsid w:val="001328CF"/>
    <w:rsid w:val="0013465C"/>
    <w:rsid w:val="00136680"/>
    <w:rsid w:val="001370C2"/>
    <w:rsid w:val="00137E57"/>
    <w:rsid w:val="0014064E"/>
    <w:rsid w:val="00140F5F"/>
    <w:rsid w:val="00142251"/>
    <w:rsid w:val="00142CDA"/>
    <w:rsid w:val="00143D17"/>
    <w:rsid w:val="001455E9"/>
    <w:rsid w:val="00145684"/>
    <w:rsid w:val="001456A3"/>
    <w:rsid w:val="001456DA"/>
    <w:rsid w:val="00147B67"/>
    <w:rsid w:val="001508EC"/>
    <w:rsid w:val="00150BD4"/>
    <w:rsid w:val="001551B4"/>
    <w:rsid w:val="0015629C"/>
    <w:rsid w:val="001578EC"/>
    <w:rsid w:val="0016217E"/>
    <w:rsid w:val="00162951"/>
    <w:rsid w:val="00163A63"/>
    <w:rsid w:val="00163E15"/>
    <w:rsid w:val="00164883"/>
    <w:rsid w:val="001674DA"/>
    <w:rsid w:val="0017032A"/>
    <w:rsid w:val="001704AE"/>
    <w:rsid w:val="0017069B"/>
    <w:rsid w:val="001710E0"/>
    <w:rsid w:val="00171831"/>
    <w:rsid w:val="00171E16"/>
    <w:rsid w:val="00171FD3"/>
    <w:rsid w:val="0017284E"/>
    <w:rsid w:val="0017286D"/>
    <w:rsid w:val="00172A3E"/>
    <w:rsid w:val="00172F80"/>
    <w:rsid w:val="00173C64"/>
    <w:rsid w:val="00174644"/>
    <w:rsid w:val="00177817"/>
    <w:rsid w:val="0018168A"/>
    <w:rsid w:val="00181982"/>
    <w:rsid w:val="00181DC1"/>
    <w:rsid w:val="00181DD9"/>
    <w:rsid w:val="001821C8"/>
    <w:rsid w:val="00182598"/>
    <w:rsid w:val="00183F96"/>
    <w:rsid w:val="00184762"/>
    <w:rsid w:val="00185743"/>
    <w:rsid w:val="00186635"/>
    <w:rsid w:val="00186C0D"/>
    <w:rsid w:val="001873B0"/>
    <w:rsid w:val="00190042"/>
    <w:rsid w:val="001909BE"/>
    <w:rsid w:val="00191B57"/>
    <w:rsid w:val="001920CB"/>
    <w:rsid w:val="0019709F"/>
    <w:rsid w:val="00197B82"/>
    <w:rsid w:val="001A029E"/>
    <w:rsid w:val="001A0842"/>
    <w:rsid w:val="001A1F39"/>
    <w:rsid w:val="001A25E2"/>
    <w:rsid w:val="001A2C01"/>
    <w:rsid w:val="001A301B"/>
    <w:rsid w:val="001A30DA"/>
    <w:rsid w:val="001A4EAE"/>
    <w:rsid w:val="001A52B5"/>
    <w:rsid w:val="001A6AB9"/>
    <w:rsid w:val="001A6B99"/>
    <w:rsid w:val="001A6E44"/>
    <w:rsid w:val="001A6FCA"/>
    <w:rsid w:val="001B044E"/>
    <w:rsid w:val="001B0FD7"/>
    <w:rsid w:val="001B27EC"/>
    <w:rsid w:val="001B317E"/>
    <w:rsid w:val="001B3FED"/>
    <w:rsid w:val="001B6A64"/>
    <w:rsid w:val="001B7143"/>
    <w:rsid w:val="001B75B4"/>
    <w:rsid w:val="001B7D3F"/>
    <w:rsid w:val="001C15FC"/>
    <w:rsid w:val="001C23A3"/>
    <w:rsid w:val="001C3234"/>
    <w:rsid w:val="001C35FD"/>
    <w:rsid w:val="001C36F4"/>
    <w:rsid w:val="001C3F96"/>
    <w:rsid w:val="001C6814"/>
    <w:rsid w:val="001C74CA"/>
    <w:rsid w:val="001C77B5"/>
    <w:rsid w:val="001C7A2A"/>
    <w:rsid w:val="001D0216"/>
    <w:rsid w:val="001D16B5"/>
    <w:rsid w:val="001D2EAF"/>
    <w:rsid w:val="001D4135"/>
    <w:rsid w:val="001D6CD2"/>
    <w:rsid w:val="001D7277"/>
    <w:rsid w:val="001E0AA5"/>
    <w:rsid w:val="001E0BE2"/>
    <w:rsid w:val="001E1127"/>
    <w:rsid w:val="001E23E0"/>
    <w:rsid w:val="001E25FD"/>
    <w:rsid w:val="001E26C4"/>
    <w:rsid w:val="001E3960"/>
    <w:rsid w:val="001E6110"/>
    <w:rsid w:val="001F0AF0"/>
    <w:rsid w:val="001F1538"/>
    <w:rsid w:val="001F162B"/>
    <w:rsid w:val="001F167F"/>
    <w:rsid w:val="001F1745"/>
    <w:rsid w:val="001F3354"/>
    <w:rsid w:val="001F4822"/>
    <w:rsid w:val="001F4B02"/>
    <w:rsid w:val="001F556C"/>
    <w:rsid w:val="001F5B62"/>
    <w:rsid w:val="001F604D"/>
    <w:rsid w:val="001F6CA6"/>
    <w:rsid w:val="001F7F53"/>
    <w:rsid w:val="001F7F9B"/>
    <w:rsid w:val="002021E7"/>
    <w:rsid w:val="00202C70"/>
    <w:rsid w:val="00205DA5"/>
    <w:rsid w:val="00205DB2"/>
    <w:rsid w:val="00205FEC"/>
    <w:rsid w:val="00206626"/>
    <w:rsid w:val="00207406"/>
    <w:rsid w:val="0021098D"/>
    <w:rsid w:val="00212108"/>
    <w:rsid w:val="0021241B"/>
    <w:rsid w:val="00212BE6"/>
    <w:rsid w:val="00212F19"/>
    <w:rsid w:val="0021339D"/>
    <w:rsid w:val="002150C1"/>
    <w:rsid w:val="00215351"/>
    <w:rsid w:val="00215782"/>
    <w:rsid w:val="00215FD1"/>
    <w:rsid w:val="00216026"/>
    <w:rsid w:val="0021619F"/>
    <w:rsid w:val="0021660C"/>
    <w:rsid w:val="00216751"/>
    <w:rsid w:val="00216E42"/>
    <w:rsid w:val="0021715A"/>
    <w:rsid w:val="0021744E"/>
    <w:rsid w:val="00217DD3"/>
    <w:rsid w:val="002207F8"/>
    <w:rsid w:val="002231AB"/>
    <w:rsid w:val="00224A1D"/>
    <w:rsid w:val="00225185"/>
    <w:rsid w:val="00225D87"/>
    <w:rsid w:val="00226B9E"/>
    <w:rsid w:val="0022797B"/>
    <w:rsid w:val="00230D7F"/>
    <w:rsid w:val="002336F7"/>
    <w:rsid w:val="00233893"/>
    <w:rsid w:val="00233A31"/>
    <w:rsid w:val="00234297"/>
    <w:rsid w:val="0023633A"/>
    <w:rsid w:val="00237839"/>
    <w:rsid w:val="00242F0D"/>
    <w:rsid w:val="0024395F"/>
    <w:rsid w:val="002458CC"/>
    <w:rsid w:val="00246932"/>
    <w:rsid w:val="00251344"/>
    <w:rsid w:val="00251983"/>
    <w:rsid w:val="00251F66"/>
    <w:rsid w:val="0025271D"/>
    <w:rsid w:val="00252CC1"/>
    <w:rsid w:val="002533FF"/>
    <w:rsid w:val="0025371D"/>
    <w:rsid w:val="00254BDB"/>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6D6C"/>
    <w:rsid w:val="00280151"/>
    <w:rsid w:val="00280545"/>
    <w:rsid w:val="002812A7"/>
    <w:rsid w:val="0028192F"/>
    <w:rsid w:val="002828CA"/>
    <w:rsid w:val="00284A7F"/>
    <w:rsid w:val="00285C87"/>
    <w:rsid w:val="00286DE7"/>
    <w:rsid w:val="002911CB"/>
    <w:rsid w:val="002929B0"/>
    <w:rsid w:val="002936FA"/>
    <w:rsid w:val="002937C6"/>
    <w:rsid w:val="00294693"/>
    <w:rsid w:val="0029589C"/>
    <w:rsid w:val="002958A2"/>
    <w:rsid w:val="00296127"/>
    <w:rsid w:val="0029631F"/>
    <w:rsid w:val="0029632D"/>
    <w:rsid w:val="002A19EB"/>
    <w:rsid w:val="002A1A97"/>
    <w:rsid w:val="002A2C25"/>
    <w:rsid w:val="002A5034"/>
    <w:rsid w:val="002A543D"/>
    <w:rsid w:val="002A7574"/>
    <w:rsid w:val="002A7DEB"/>
    <w:rsid w:val="002B083F"/>
    <w:rsid w:val="002B1912"/>
    <w:rsid w:val="002B1AB3"/>
    <w:rsid w:val="002B20A2"/>
    <w:rsid w:val="002B3DF7"/>
    <w:rsid w:val="002B4A4B"/>
    <w:rsid w:val="002B566D"/>
    <w:rsid w:val="002B5AA4"/>
    <w:rsid w:val="002B6773"/>
    <w:rsid w:val="002B755B"/>
    <w:rsid w:val="002B7774"/>
    <w:rsid w:val="002B791A"/>
    <w:rsid w:val="002B7B6D"/>
    <w:rsid w:val="002B7D9B"/>
    <w:rsid w:val="002C00ED"/>
    <w:rsid w:val="002C24FB"/>
    <w:rsid w:val="002C3430"/>
    <w:rsid w:val="002C4C06"/>
    <w:rsid w:val="002C5029"/>
    <w:rsid w:val="002C5458"/>
    <w:rsid w:val="002C6277"/>
    <w:rsid w:val="002C64EB"/>
    <w:rsid w:val="002C73A3"/>
    <w:rsid w:val="002C760E"/>
    <w:rsid w:val="002D07AC"/>
    <w:rsid w:val="002D0BD5"/>
    <w:rsid w:val="002D2749"/>
    <w:rsid w:val="002D2908"/>
    <w:rsid w:val="002D30DC"/>
    <w:rsid w:val="002D5CF1"/>
    <w:rsid w:val="002D5ED9"/>
    <w:rsid w:val="002D61F7"/>
    <w:rsid w:val="002D7287"/>
    <w:rsid w:val="002D7811"/>
    <w:rsid w:val="002D7881"/>
    <w:rsid w:val="002D7D17"/>
    <w:rsid w:val="002E0E2F"/>
    <w:rsid w:val="002E1E41"/>
    <w:rsid w:val="002E2F2E"/>
    <w:rsid w:val="002E349C"/>
    <w:rsid w:val="002E513E"/>
    <w:rsid w:val="002E6689"/>
    <w:rsid w:val="002E7036"/>
    <w:rsid w:val="002E72AE"/>
    <w:rsid w:val="002F082D"/>
    <w:rsid w:val="002F08A6"/>
    <w:rsid w:val="002F20A5"/>
    <w:rsid w:val="002F35BC"/>
    <w:rsid w:val="002F457E"/>
    <w:rsid w:val="002F4D4F"/>
    <w:rsid w:val="002F640A"/>
    <w:rsid w:val="00300CC2"/>
    <w:rsid w:val="003013E7"/>
    <w:rsid w:val="0030269B"/>
    <w:rsid w:val="00302E82"/>
    <w:rsid w:val="00302FF7"/>
    <w:rsid w:val="00304612"/>
    <w:rsid w:val="00304F3D"/>
    <w:rsid w:val="003058F9"/>
    <w:rsid w:val="00305DE8"/>
    <w:rsid w:val="00306B2D"/>
    <w:rsid w:val="00311329"/>
    <w:rsid w:val="0031186A"/>
    <w:rsid w:val="0031213A"/>
    <w:rsid w:val="0031425E"/>
    <w:rsid w:val="00314D88"/>
    <w:rsid w:val="00315721"/>
    <w:rsid w:val="003168F6"/>
    <w:rsid w:val="00320932"/>
    <w:rsid w:val="00322DC8"/>
    <w:rsid w:val="00324378"/>
    <w:rsid w:val="003243AA"/>
    <w:rsid w:val="003249E7"/>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6953"/>
    <w:rsid w:val="003405C4"/>
    <w:rsid w:val="003409E1"/>
    <w:rsid w:val="00340B33"/>
    <w:rsid w:val="00341373"/>
    <w:rsid w:val="0034185E"/>
    <w:rsid w:val="003420F1"/>
    <w:rsid w:val="00342B7E"/>
    <w:rsid w:val="00342E65"/>
    <w:rsid w:val="00343062"/>
    <w:rsid w:val="00345B40"/>
    <w:rsid w:val="00346B43"/>
    <w:rsid w:val="0034741A"/>
    <w:rsid w:val="00350045"/>
    <w:rsid w:val="003505C5"/>
    <w:rsid w:val="003509CB"/>
    <w:rsid w:val="00351D16"/>
    <w:rsid w:val="00353469"/>
    <w:rsid w:val="003546C8"/>
    <w:rsid w:val="0035501F"/>
    <w:rsid w:val="003560EE"/>
    <w:rsid w:val="00357D61"/>
    <w:rsid w:val="003617B5"/>
    <w:rsid w:val="00361A1B"/>
    <w:rsid w:val="00362CCA"/>
    <w:rsid w:val="00362E94"/>
    <w:rsid w:val="0036424C"/>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6184"/>
    <w:rsid w:val="00386204"/>
    <w:rsid w:val="00387317"/>
    <w:rsid w:val="00387471"/>
    <w:rsid w:val="0039119C"/>
    <w:rsid w:val="00392500"/>
    <w:rsid w:val="00393E37"/>
    <w:rsid w:val="00393EF9"/>
    <w:rsid w:val="003946EF"/>
    <w:rsid w:val="003A16D0"/>
    <w:rsid w:val="003A19A7"/>
    <w:rsid w:val="003A26E0"/>
    <w:rsid w:val="003A27D0"/>
    <w:rsid w:val="003A2936"/>
    <w:rsid w:val="003A3068"/>
    <w:rsid w:val="003A3269"/>
    <w:rsid w:val="003A3F86"/>
    <w:rsid w:val="003A4711"/>
    <w:rsid w:val="003A511B"/>
    <w:rsid w:val="003A5277"/>
    <w:rsid w:val="003A6877"/>
    <w:rsid w:val="003B1302"/>
    <w:rsid w:val="003B134A"/>
    <w:rsid w:val="003B1745"/>
    <w:rsid w:val="003B1A30"/>
    <w:rsid w:val="003B20DE"/>
    <w:rsid w:val="003B71BE"/>
    <w:rsid w:val="003C20D4"/>
    <w:rsid w:val="003C2783"/>
    <w:rsid w:val="003C3DAB"/>
    <w:rsid w:val="003C5910"/>
    <w:rsid w:val="003C722D"/>
    <w:rsid w:val="003C7B06"/>
    <w:rsid w:val="003D1E1E"/>
    <w:rsid w:val="003D2259"/>
    <w:rsid w:val="003D2F8B"/>
    <w:rsid w:val="003D352C"/>
    <w:rsid w:val="003D459E"/>
    <w:rsid w:val="003D4893"/>
    <w:rsid w:val="003D701F"/>
    <w:rsid w:val="003D73B2"/>
    <w:rsid w:val="003E288C"/>
    <w:rsid w:val="003E35EF"/>
    <w:rsid w:val="003E39AD"/>
    <w:rsid w:val="003E5BF9"/>
    <w:rsid w:val="003E644E"/>
    <w:rsid w:val="003E6FF2"/>
    <w:rsid w:val="003E792B"/>
    <w:rsid w:val="003E7BE7"/>
    <w:rsid w:val="003F013E"/>
    <w:rsid w:val="003F01D5"/>
    <w:rsid w:val="003F0485"/>
    <w:rsid w:val="003F071C"/>
    <w:rsid w:val="003F0B82"/>
    <w:rsid w:val="003F2121"/>
    <w:rsid w:val="003F2736"/>
    <w:rsid w:val="003F2E40"/>
    <w:rsid w:val="003F4FC5"/>
    <w:rsid w:val="003F7259"/>
    <w:rsid w:val="003F7DA5"/>
    <w:rsid w:val="004004FE"/>
    <w:rsid w:val="00403839"/>
    <w:rsid w:val="004048C7"/>
    <w:rsid w:val="00404AA9"/>
    <w:rsid w:val="004057CB"/>
    <w:rsid w:val="00405C7F"/>
    <w:rsid w:val="004061BD"/>
    <w:rsid w:val="00406A9B"/>
    <w:rsid w:val="00407D03"/>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403A8"/>
    <w:rsid w:val="00443B91"/>
    <w:rsid w:val="00443DCE"/>
    <w:rsid w:val="00446531"/>
    <w:rsid w:val="0044738A"/>
    <w:rsid w:val="004513BE"/>
    <w:rsid w:val="004517DB"/>
    <w:rsid w:val="00452008"/>
    <w:rsid w:val="00452340"/>
    <w:rsid w:val="00452DF7"/>
    <w:rsid w:val="00453ACA"/>
    <w:rsid w:val="00453D7C"/>
    <w:rsid w:val="00454528"/>
    <w:rsid w:val="00455D82"/>
    <w:rsid w:val="00456926"/>
    <w:rsid w:val="00461A0E"/>
    <w:rsid w:val="00461B38"/>
    <w:rsid w:val="004623E8"/>
    <w:rsid w:val="004628EE"/>
    <w:rsid w:val="00462E57"/>
    <w:rsid w:val="00464A0F"/>
    <w:rsid w:val="00466968"/>
    <w:rsid w:val="00466D0E"/>
    <w:rsid w:val="00466DDE"/>
    <w:rsid w:val="00467888"/>
    <w:rsid w:val="004702A9"/>
    <w:rsid w:val="004707CB"/>
    <w:rsid w:val="00471BD6"/>
    <w:rsid w:val="0047410A"/>
    <w:rsid w:val="00476C6D"/>
    <w:rsid w:val="00477D76"/>
    <w:rsid w:val="004819FC"/>
    <w:rsid w:val="00482201"/>
    <w:rsid w:val="00482F34"/>
    <w:rsid w:val="00483422"/>
    <w:rsid w:val="004837F6"/>
    <w:rsid w:val="00487370"/>
    <w:rsid w:val="004901DE"/>
    <w:rsid w:val="0049113C"/>
    <w:rsid w:val="00491250"/>
    <w:rsid w:val="00491932"/>
    <w:rsid w:val="00492372"/>
    <w:rsid w:val="00493156"/>
    <w:rsid w:val="00494F6E"/>
    <w:rsid w:val="00495519"/>
    <w:rsid w:val="00495C93"/>
    <w:rsid w:val="00496C40"/>
    <w:rsid w:val="00497222"/>
    <w:rsid w:val="00497CD9"/>
    <w:rsid w:val="004A1626"/>
    <w:rsid w:val="004A176F"/>
    <w:rsid w:val="004A40F1"/>
    <w:rsid w:val="004A6782"/>
    <w:rsid w:val="004A6936"/>
    <w:rsid w:val="004A72DB"/>
    <w:rsid w:val="004A73FD"/>
    <w:rsid w:val="004B02F8"/>
    <w:rsid w:val="004B1316"/>
    <w:rsid w:val="004B15C6"/>
    <w:rsid w:val="004B2D2B"/>
    <w:rsid w:val="004B3E5F"/>
    <w:rsid w:val="004B4453"/>
    <w:rsid w:val="004B4956"/>
    <w:rsid w:val="004B4F40"/>
    <w:rsid w:val="004B5BC8"/>
    <w:rsid w:val="004B6AB2"/>
    <w:rsid w:val="004C0009"/>
    <w:rsid w:val="004C0557"/>
    <w:rsid w:val="004C16DC"/>
    <w:rsid w:val="004C2F1D"/>
    <w:rsid w:val="004C30DD"/>
    <w:rsid w:val="004C461D"/>
    <w:rsid w:val="004C4D29"/>
    <w:rsid w:val="004C56C3"/>
    <w:rsid w:val="004C74F6"/>
    <w:rsid w:val="004D036E"/>
    <w:rsid w:val="004D0D22"/>
    <w:rsid w:val="004D2789"/>
    <w:rsid w:val="004D452E"/>
    <w:rsid w:val="004D5199"/>
    <w:rsid w:val="004D7458"/>
    <w:rsid w:val="004D75CD"/>
    <w:rsid w:val="004D76AE"/>
    <w:rsid w:val="004E3BCC"/>
    <w:rsid w:val="004E4421"/>
    <w:rsid w:val="004E4CE0"/>
    <w:rsid w:val="004E5F03"/>
    <w:rsid w:val="004E6689"/>
    <w:rsid w:val="004E6AA4"/>
    <w:rsid w:val="004E6BA5"/>
    <w:rsid w:val="004E7ABB"/>
    <w:rsid w:val="004F0307"/>
    <w:rsid w:val="004F162D"/>
    <w:rsid w:val="004F282D"/>
    <w:rsid w:val="004F2D8A"/>
    <w:rsid w:val="004F3851"/>
    <w:rsid w:val="004F47E5"/>
    <w:rsid w:val="004F4876"/>
    <w:rsid w:val="004F4A3D"/>
    <w:rsid w:val="004F5E14"/>
    <w:rsid w:val="004F76C9"/>
    <w:rsid w:val="005001F2"/>
    <w:rsid w:val="00500758"/>
    <w:rsid w:val="00500B95"/>
    <w:rsid w:val="00500DB7"/>
    <w:rsid w:val="00500F28"/>
    <w:rsid w:val="005017AC"/>
    <w:rsid w:val="00502F05"/>
    <w:rsid w:val="005032A8"/>
    <w:rsid w:val="00503BE0"/>
    <w:rsid w:val="00505A77"/>
    <w:rsid w:val="00506B44"/>
    <w:rsid w:val="0050708F"/>
    <w:rsid w:val="00507EF5"/>
    <w:rsid w:val="0051114A"/>
    <w:rsid w:val="00511A97"/>
    <w:rsid w:val="00511B27"/>
    <w:rsid w:val="00517D3E"/>
    <w:rsid w:val="00520BC6"/>
    <w:rsid w:val="00520F31"/>
    <w:rsid w:val="005231DE"/>
    <w:rsid w:val="005236D8"/>
    <w:rsid w:val="00523E3E"/>
    <w:rsid w:val="005256F7"/>
    <w:rsid w:val="00525D5D"/>
    <w:rsid w:val="0052616F"/>
    <w:rsid w:val="005264C4"/>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C81"/>
    <w:rsid w:val="00537FB6"/>
    <w:rsid w:val="00540934"/>
    <w:rsid w:val="00540D0F"/>
    <w:rsid w:val="005415F5"/>
    <w:rsid w:val="00542475"/>
    <w:rsid w:val="00542FCD"/>
    <w:rsid w:val="00544ECD"/>
    <w:rsid w:val="005458BA"/>
    <w:rsid w:val="00546F98"/>
    <w:rsid w:val="0054751C"/>
    <w:rsid w:val="005477F6"/>
    <w:rsid w:val="00547DBF"/>
    <w:rsid w:val="00550BC7"/>
    <w:rsid w:val="00552350"/>
    <w:rsid w:val="00552810"/>
    <w:rsid w:val="005528D8"/>
    <w:rsid w:val="00552940"/>
    <w:rsid w:val="005542CD"/>
    <w:rsid w:val="00554895"/>
    <w:rsid w:val="00556697"/>
    <w:rsid w:val="00556F7A"/>
    <w:rsid w:val="00557333"/>
    <w:rsid w:val="00560417"/>
    <w:rsid w:val="005622FE"/>
    <w:rsid w:val="00563443"/>
    <w:rsid w:val="00564271"/>
    <w:rsid w:val="00566A2A"/>
    <w:rsid w:val="00567A8D"/>
    <w:rsid w:val="00571281"/>
    <w:rsid w:val="00571883"/>
    <w:rsid w:val="005718AF"/>
    <w:rsid w:val="00571CE5"/>
    <w:rsid w:val="00572A37"/>
    <w:rsid w:val="00574357"/>
    <w:rsid w:val="00575856"/>
    <w:rsid w:val="0057661A"/>
    <w:rsid w:val="0058075A"/>
    <w:rsid w:val="00580BFC"/>
    <w:rsid w:val="00581827"/>
    <w:rsid w:val="00582B47"/>
    <w:rsid w:val="00582CC1"/>
    <w:rsid w:val="00587DB2"/>
    <w:rsid w:val="00587F19"/>
    <w:rsid w:val="0059139E"/>
    <w:rsid w:val="00592B45"/>
    <w:rsid w:val="005930C1"/>
    <w:rsid w:val="005935E8"/>
    <w:rsid w:val="00594355"/>
    <w:rsid w:val="005954D6"/>
    <w:rsid w:val="00597D24"/>
    <w:rsid w:val="005A0914"/>
    <w:rsid w:val="005A0DE2"/>
    <w:rsid w:val="005A0E3E"/>
    <w:rsid w:val="005A0FD1"/>
    <w:rsid w:val="005A2F50"/>
    <w:rsid w:val="005A4B24"/>
    <w:rsid w:val="005A5219"/>
    <w:rsid w:val="005A558D"/>
    <w:rsid w:val="005A661E"/>
    <w:rsid w:val="005A6FEB"/>
    <w:rsid w:val="005B00EA"/>
    <w:rsid w:val="005B0681"/>
    <w:rsid w:val="005B1314"/>
    <w:rsid w:val="005B1962"/>
    <w:rsid w:val="005B3846"/>
    <w:rsid w:val="005B42F1"/>
    <w:rsid w:val="005B4B91"/>
    <w:rsid w:val="005B70D7"/>
    <w:rsid w:val="005B796B"/>
    <w:rsid w:val="005C0086"/>
    <w:rsid w:val="005C0216"/>
    <w:rsid w:val="005C0802"/>
    <w:rsid w:val="005C25A1"/>
    <w:rsid w:val="005C3562"/>
    <w:rsid w:val="005C3706"/>
    <w:rsid w:val="005C4A97"/>
    <w:rsid w:val="005C4DD6"/>
    <w:rsid w:val="005C628B"/>
    <w:rsid w:val="005C71AE"/>
    <w:rsid w:val="005C7AE1"/>
    <w:rsid w:val="005D017E"/>
    <w:rsid w:val="005D18C4"/>
    <w:rsid w:val="005D1A33"/>
    <w:rsid w:val="005D3CB7"/>
    <w:rsid w:val="005D56A5"/>
    <w:rsid w:val="005E01F5"/>
    <w:rsid w:val="005E2259"/>
    <w:rsid w:val="005E526C"/>
    <w:rsid w:val="005E5BB6"/>
    <w:rsid w:val="005E5E5F"/>
    <w:rsid w:val="005E643E"/>
    <w:rsid w:val="005E64B1"/>
    <w:rsid w:val="005E7924"/>
    <w:rsid w:val="005E7D0E"/>
    <w:rsid w:val="005F1F8C"/>
    <w:rsid w:val="005F384E"/>
    <w:rsid w:val="005F4DD3"/>
    <w:rsid w:val="005F57DE"/>
    <w:rsid w:val="005F696D"/>
    <w:rsid w:val="005F7F16"/>
    <w:rsid w:val="00600BCA"/>
    <w:rsid w:val="006012FC"/>
    <w:rsid w:val="006016C8"/>
    <w:rsid w:val="00601925"/>
    <w:rsid w:val="00601E58"/>
    <w:rsid w:val="0060204F"/>
    <w:rsid w:val="00602AF6"/>
    <w:rsid w:val="006045B1"/>
    <w:rsid w:val="0060475C"/>
    <w:rsid w:val="0060582B"/>
    <w:rsid w:val="00606319"/>
    <w:rsid w:val="00606802"/>
    <w:rsid w:val="006075E8"/>
    <w:rsid w:val="00607C07"/>
    <w:rsid w:val="00610421"/>
    <w:rsid w:val="00610514"/>
    <w:rsid w:val="00610534"/>
    <w:rsid w:val="00611C04"/>
    <w:rsid w:val="00613C08"/>
    <w:rsid w:val="00615290"/>
    <w:rsid w:val="00615576"/>
    <w:rsid w:val="00615F9F"/>
    <w:rsid w:val="00616622"/>
    <w:rsid w:val="0062001D"/>
    <w:rsid w:val="00621000"/>
    <w:rsid w:val="006218A3"/>
    <w:rsid w:val="006232C7"/>
    <w:rsid w:val="0062408A"/>
    <w:rsid w:val="00624D8E"/>
    <w:rsid w:val="006302DA"/>
    <w:rsid w:val="00630E3B"/>
    <w:rsid w:val="0063166A"/>
    <w:rsid w:val="006318B0"/>
    <w:rsid w:val="00632959"/>
    <w:rsid w:val="0063310A"/>
    <w:rsid w:val="00633715"/>
    <w:rsid w:val="0063506F"/>
    <w:rsid w:val="0063766C"/>
    <w:rsid w:val="0064016C"/>
    <w:rsid w:val="006402F7"/>
    <w:rsid w:val="0064292B"/>
    <w:rsid w:val="0064332C"/>
    <w:rsid w:val="00643574"/>
    <w:rsid w:val="0064508F"/>
    <w:rsid w:val="00646239"/>
    <w:rsid w:val="006470E5"/>
    <w:rsid w:val="0064722B"/>
    <w:rsid w:val="006476E6"/>
    <w:rsid w:val="006476F2"/>
    <w:rsid w:val="006501A0"/>
    <w:rsid w:val="00650FF9"/>
    <w:rsid w:val="006510B8"/>
    <w:rsid w:val="006516CC"/>
    <w:rsid w:val="00652D8F"/>
    <w:rsid w:val="00654650"/>
    <w:rsid w:val="00655287"/>
    <w:rsid w:val="00655E24"/>
    <w:rsid w:val="00660BA6"/>
    <w:rsid w:val="00664C6B"/>
    <w:rsid w:val="0066593D"/>
    <w:rsid w:val="00665C87"/>
    <w:rsid w:val="00666300"/>
    <w:rsid w:val="00666C5A"/>
    <w:rsid w:val="00670F10"/>
    <w:rsid w:val="00671086"/>
    <w:rsid w:val="00672226"/>
    <w:rsid w:val="006733E4"/>
    <w:rsid w:val="006746DE"/>
    <w:rsid w:val="006754A0"/>
    <w:rsid w:val="00676A97"/>
    <w:rsid w:val="00676E2A"/>
    <w:rsid w:val="00680AAD"/>
    <w:rsid w:val="00681704"/>
    <w:rsid w:val="00681A37"/>
    <w:rsid w:val="00682E1C"/>
    <w:rsid w:val="00683E64"/>
    <w:rsid w:val="00684F59"/>
    <w:rsid w:val="006856C2"/>
    <w:rsid w:val="006876D2"/>
    <w:rsid w:val="00691A8C"/>
    <w:rsid w:val="006923ED"/>
    <w:rsid w:val="006923FA"/>
    <w:rsid w:val="00693D8B"/>
    <w:rsid w:val="00694053"/>
    <w:rsid w:val="00694169"/>
    <w:rsid w:val="00695425"/>
    <w:rsid w:val="00695B3C"/>
    <w:rsid w:val="00695F0C"/>
    <w:rsid w:val="00696718"/>
    <w:rsid w:val="00697680"/>
    <w:rsid w:val="00697FF2"/>
    <w:rsid w:val="006A2C8D"/>
    <w:rsid w:val="006A4B55"/>
    <w:rsid w:val="006A5915"/>
    <w:rsid w:val="006A6386"/>
    <w:rsid w:val="006A6865"/>
    <w:rsid w:val="006A73E9"/>
    <w:rsid w:val="006A7D30"/>
    <w:rsid w:val="006B01FC"/>
    <w:rsid w:val="006B065A"/>
    <w:rsid w:val="006B0C46"/>
    <w:rsid w:val="006B0F02"/>
    <w:rsid w:val="006B2FA3"/>
    <w:rsid w:val="006B39B1"/>
    <w:rsid w:val="006B4695"/>
    <w:rsid w:val="006B5286"/>
    <w:rsid w:val="006B65BE"/>
    <w:rsid w:val="006B6899"/>
    <w:rsid w:val="006B73E3"/>
    <w:rsid w:val="006C25FB"/>
    <w:rsid w:val="006C287E"/>
    <w:rsid w:val="006C3541"/>
    <w:rsid w:val="006C56D4"/>
    <w:rsid w:val="006C5D7D"/>
    <w:rsid w:val="006C6196"/>
    <w:rsid w:val="006C7F09"/>
    <w:rsid w:val="006D0F51"/>
    <w:rsid w:val="006D2C92"/>
    <w:rsid w:val="006D3A08"/>
    <w:rsid w:val="006D3ABD"/>
    <w:rsid w:val="006D3D78"/>
    <w:rsid w:val="006D4E73"/>
    <w:rsid w:val="006D7920"/>
    <w:rsid w:val="006E0AC6"/>
    <w:rsid w:val="006E38AA"/>
    <w:rsid w:val="006E39F1"/>
    <w:rsid w:val="006E4122"/>
    <w:rsid w:val="006E4AAB"/>
    <w:rsid w:val="006F080C"/>
    <w:rsid w:val="006F30DD"/>
    <w:rsid w:val="006F3BC8"/>
    <w:rsid w:val="006F4277"/>
    <w:rsid w:val="006F491E"/>
    <w:rsid w:val="006F5167"/>
    <w:rsid w:val="006F5214"/>
    <w:rsid w:val="006F57FF"/>
    <w:rsid w:val="006F58E8"/>
    <w:rsid w:val="006F5CCD"/>
    <w:rsid w:val="006F6133"/>
    <w:rsid w:val="006F7421"/>
    <w:rsid w:val="007011EE"/>
    <w:rsid w:val="00701A23"/>
    <w:rsid w:val="00703A64"/>
    <w:rsid w:val="00703CB5"/>
    <w:rsid w:val="007049AB"/>
    <w:rsid w:val="00704C2F"/>
    <w:rsid w:val="00705995"/>
    <w:rsid w:val="0070670A"/>
    <w:rsid w:val="00706851"/>
    <w:rsid w:val="0070794D"/>
    <w:rsid w:val="007113E7"/>
    <w:rsid w:val="00711B11"/>
    <w:rsid w:val="00714BC8"/>
    <w:rsid w:val="00715B02"/>
    <w:rsid w:val="00716E41"/>
    <w:rsid w:val="00721E5A"/>
    <w:rsid w:val="00721E61"/>
    <w:rsid w:val="00723CF6"/>
    <w:rsid w:val="00724685"/>
    <w:rsid w:val="00724F09"/>
    <w:rsid w:val="007252D3"/>
    <w:rsid w:val="00726725"/>
    <w:rsid w:val="00726BB5"/>
    <w:rsid w:val="00727327"/>
    <w:rsid w:val="0072745C"/>
    <w:rsid w:val="00731799"/>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205"/>
    <w:rsid w:val="00744ED2"/>
    <w:rsid w:val="00745048"/>
    <w:rsid w:val="0074538B"/>
    <w:rsid w:val="007474E3"/>
    <w:rsid w:val="00753DB7"/>
    <w:rsid w:val="007557FB"/>
    <w:rsid w:val="0075699E"/>
    <w:rsid w:val="00757C34"/>
    <w:rsid w:val="00762E56"/>
    <w:rsid w:val="007636DA"/>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21B5"/>
    <w:rsid w:val="007928F0"/>
    <w:rsid w:val="00793C59"/>
    <w:rsid w:val="00794D3B"/>
    <w:rsid w:val="00795AB1"/>
    <w:rsid w:val="00797408"/>
    <w:rsid w:val="00797976"/>
    <w:rsid w:val="007A20F7"/>
    <w:rsid w:val="007A2580"/>
    <w:rsid w:val="007A2ED9"/>
    <w:rsid w:val="007A2F1F"/>
    <w:rsid w:val="007A5098"/>
    <w:rsid w:val="007A5A29"/>
    <w:rsid w:val="007A6BFD"/>
    <w:rsid w:val="007A6ECF"/>
    <w:rsid w:val="007A73C1"/>
    <w:rsid w:val="007A766A"/>
    <w:rsid w:val="007A7F47"/>
    <w:rsid w:val="007B00CC"/>
    <w:rsid w:val="007B09A4"/>
    <w:rsid w:val="007B0AC5"/>
    <w:rsid w:val="007B0F89"/>
    <w:rsid w:val="007B295C"/>
    <w:rsid w:val="007B2B4B"/>
    <w:rsid w:val="007B39E1"/>
    <w:rsid w:val="007B5752"/>
    <w:rsid w:val="007B5A1A"/>
    <w:rsid w:val="007B62D9"/>
    <w:rsid w:val="007B6478"/>
    <w:rsid w:val="007B75D8"/>
    <w:rsid w:val="007C13E6"/>
    <w:rsid w:val="007C16FA"/>
    <w:rsid w:val="007C1773"/>
    <w:rsid w:val="007C1AD1"/>
    <w:rsid w:val="007C2A92"/>
    <w:rsid w:val="007C2D2C"/>
    <w:rsid w:val="007C3BEB"/>
    <w:rsid w:val="007C41CC"/>
    <w:rsid w:val="007C50AF"/>
    <w:rsid w:val="007C5739"/>
    <w:rsid w:val="007C75B6"/>
    <w:rsid w:val="007D0F47"/>
    <w:rsid w:val="007D116C"/>
    <w:rsid w:val="007D23BB"/>
    <w:rsid w:val="007D29CD"/>
    <w:rsid w:val="007D2FD5"/>
    <w:rsid w:val="007D691A"/>
    <w:rsid w:val="007D71BE"/>
    <w:rsid w:val="007E0755"/>
    <w:rsid w:val="007E182E"/>
    <w:rsid w:val="007E1A74"/>
    <w:rsid w:val="007E34EF"/>
    <w:rsid w:val="007E3E24"/>
    <w:rsid w:val="007E5DC1"/>
    <w:rsid w:val="007E6116"/>
    <w:rsid w:val="007E61AC"/>
    <w:rsid w:val="007F023B"/>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2274"/>
    <w:rsid w:val="00813B17"/>
    <w:rsid w:val="00815985"/>
    <w:rsid w:val="00821380"/>
    <w:rsid w:val="00821910"/>
    <w:rsid w:val="0082250F"/>
    <w:rsid w:val="008227A7"/>
    <w:rsid w:val="008239B2"/>
    <w:rsid w:val="008245F0"/>
    <w:rsid w:val="00826026"/>
    <w:rsid w:val="00826504"/>
    <w:rsid w:val="00826AC7"/>
    <w:rsid w:val="008271D5"/>
    <w:rsid w:val="00831310"/>
    <w:rsid w:val="00833C11"/>
    <w:rsid w:val="008347B7"/>
    <w:rsid w:val="008349FF"/>
    <w:rsid w:val="00834F70"/>
    <w:rsid w:val="00836CC1"/>
    <w:rsid w:val="00837954"/>
    <w:rsid w:val="00837A8A"/>
    <w:rsid w:val="0084007D"/>
    <w:rsid w:val="00841C36"/>
    <w:rsid w:val="008425EC"/>
    <w:rsid w:val="008433B7"/>
    <w:rsid w:val="00844DFC"/>
    <w:rsid w:val="00845692"/>
    <w:rsid w:val="0084577E"/>
    <w:rsid w:val="0084619E"/>
    <w:rsid w:val="00847A59"/>
    <w:rsid w:val="008500F8"/>
    <w:rsid w:val="008505E7"/>
    <w:rsid w:val="00851064"/>
    <w:rsid w:val="00851304"/>
    <w:rsid w:val="00851F07"/>
    <w:rsid w:val="008545D4"/>
    <w:rsid w:val="00856E66"/>
    <w:rsid w:val="00857563"/>
    <w:rsid w:val="00857920"/>
    <w:rsid w:val="00861051"/>
    <w:rsid w:val="0086312C"/>
    <w:rsid w:val="0086423C"/>
    <w:rsid w:val="008659BF"/>
    <w:rsid w:val="00865FB4"/>
    <w:rsid w:val="0087044E"/>
    <w:rsid w:val="0087069F"/>
    <w:rsid w:val="00870B69"/>
    <w:rsid w:val="00872DCA"/>
    <w:rsid w:val="00873A06"/>
    <w:rsid w:val="00876695"/>
    <w:rsid w:val="008777C4"/>
    <w:rsid w:val="008779A1"/>
    <w:rsid w:val="00877AD9"/>
    <w:rsid w:val="008802FD"/>
    <w:rsid w:val="008824BE"/>
    <w:rsid w:val="00882BDC"/>
    <w:rsid w:val="00882E9A"/>
    <w:rsid w:val="00883A8E"/>
    <w:rsid w:val="008841AF"/>
    <w:rsid w:val="00886BC5"/>
    <w:rsid w:val="00886D8E"/>
    <w:rsid w:val="00887168"/>
    <w:rsid w:val="008872B0"/>
    <w:rsid w:val="00887F49"/>
    <w:rsid w:val="00890434"/>
    <w:rsid w:val="00890C1C"/>
    <w:rsid w:val="00893521"/>
    <w:rsid w:val="00893795"/>
    <w:rsid w:val="00894A0B"/>
    <w:rsid w:val="008965DB"/>
    <w:rsid w:val="008A0B7E"/>
    <w:rsid w:val="008A2CEB"/>
    <w:rsid w:val="008A35CB"/>
    <w:rsid w:val="008A3BB3"/>
    <w:rsid w:val="008A4183"/>
    <w:rsid w:val="008A49B0"/>
    <w:rsid w:val="008A4C8A"/>
    <w:rsid w:val="008A5677"/>
    <w:rsid w:val="008A63F1"/>
    <w:rsid w:val="008A69E3"/>
    <w:rsid w:val="008A6B1E"/>
    <w:rsid w:val="008A6DD2"/>
    <w:rsid w:val="008A7311"/>
    <w:rsid w:val="008A7D63"/>
    <w:rsid w:val="008B08C4"/>
    <w:rsid w:val="008B123E"/>
    <w:rsid w:val="008B2ADF"/>
    <w:rsid w:val="008B3A2B"/>
    <w:rsid w:val="008B3C3D"/>
    <w:rsid w:val="008B4480"/>
    <w:rsid w:val="008B4BBD"/>
    <w:rsid w:val="008B50B7"/>
    <w:rsid w:val="008B6073"/>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49CE"/>
    <w:rsid w:val="008D5CE3"/>
    <w:rsid w:val="008D678F"/>
    <w:rsid w:val="008E2488"/>
    <w:rsid w:val="008E2D6A"/>
    <w:rsid w:val="008E39BF"/>
    <w:rsid w:val="008E3A23"/>
    <w:rsid w:val="008E40AD"/>
    <w:rsid w:val="008E49EE"/>
    <w:rsid w:val="008E5510"/>
    <w:rsid w:val="008E5639"/>
    <w:rsid w:val="008E6C29"/>
    <w:rsid w:val="008E72AE"/>
    <w:rsid w:val="008E7A2F"/>
    <w:rsid w:val="008F0DFB"/>
    <w:rsid w:val="008F1483"/>
    <w:rsid w:val="008F3066"/>
    <w:rsid w:val="008F3592"/>
    <w:rsid w:val="008F46A0"/>
    <w:rsid w:val="008F4741"/>
    <w:rsid w:val="008F50AF"/>
    <w:rsid w:val="008F6205"/>
    <w:rsid w:val="008F6E67"/>
    <w:rsid w:val="008F7FB9"/>
    <w:rsid w:val="009004A0"/>
    <w:rsid w:val="00900821"/>
    <w:rsid w:val="00901F6E"/>
    <w:rsid w:val="00903289"/>
    <w:rsid w:val="0090460B"/>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691"/>
    <w:rsid w:val="00914428"/>
    <w:rsid w:val="009160E5"/>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1DA1"/>
    <w:rsid w:val="009425B9"/>
    <w:rsid w:val="00942A34"/>
    <w:rsid w:val="009430BA"/>
    <w:rsid w:val="00944AA2"/>
    <w:rsid w:val="009458E8"/>
    <w:rsid w:val="00945B0C"/>
    <w:rsid w:val="009470A1"/>
    <w:rsid w:val="009502C4"/>
    <w:rsid w:val="00951411"/>
    <w:rsid w:val="009521CC"/>
    <w:rsid w:val="009527CF"/>
    <w:rsid w:val="009536DA"/>
    <w:rsid w:val="009547D8"/>
    <w:rsid w:val="00955AA9"/>
    <w:rsid w:val="00960AFF"/>
    <w:rsid w:val="00961F40"/>
    <w:rsid w:val="0096263F"/>
    <w:rsid w:val="00963BD9"/>
    <w:rsid w:val="00963F13"/>
    <w:rsid w:val="00966193"/>
    <w:rsid w:val="009724F0"/>
    <w:rsid w:val="0097307C"/>
    <w:rsid w:val="00974057"/>
    <w:rsid w:val="009742E3"/>
    <w:rsid w:val="00974309"/>
    <w:rsid w:val="009763FE"/>
    <w:rsid w:val="00976739"/>
    <w:rsid w:val="00976A97"/>
    <w:rsid w:val="009800C8"/>
    <w:rsid w:val="009815EA"/>
    <w:rsid w:val="00981D53"/>
    <w:rsid w:val="009820C8"/>
    <w:rsid w:val="00982427"/>
    <w:rsid w:val="0098453E"/>
    <w:rsid w:val="00985A01"/>
    <w:rsid w:val="00986F83"/>
    <w:rsid w:val="00987564"/>
    <w:rsid w:val="00987FBE"/>
    <w:rsid w:val="0099128B"/>
    <w:rsid w:val="009936BD"/>
    <w:rsid w:val="009938DB"/>
    <w:rsid w:val="00994CD9"/>
    <w:rsid w:val="0099645B"/>
    <w:rsid w:val="009A170E"/>
    <w:rsid w:val="009A1A66"/>
    <w:rsid w:val="009A2556"/>
    <w:rsid w:val="009A3FCA"/>
    <w:rsid w:val="009A42AC"/>
    <w:rsid w:val="009A545F"/>
    <w:rsid w:val="009B0FA1"/>
    <w:rsid w:val="009B2B5A"/>
    <w:rsid w:val="009B330D"/>
    <w:rsid w:val="009B3F40"/>
    <w:rsid w:val="009B4D90"/>
    <w:rsid w:val="009B53EF"/>
    <w:rsid w:val="009C1A5D"/>
    <w:rsid w:val="009C2407"/>
    <w:rsid w:val="009C3AE8"/>
    <w:rsid w:val="009C4AF6"/>
    <w:rsid w:val="009C6372"/>
    <w:rsid w:val="009C64E8"/>
    <w:rsid w:val="009C7F08"/>
    <w:rsid w:val="009D0AB5"/>
    <w:rsid w:val="009D1F37"/>
    <w:rsid w:val="009D222A"/>
    <w:rsid w:val="009D3117"/>
    <w:rsid w:val="009D32D9"/>
    <w:rsid w:val="009D5960"/>
    <w:rsid w:val="009D78A9"/>
    <w:rsid w:val="009D7F1C"/>
    <w:rsid w:val="009E00F5"/>
    <w:rsid w:val="009E020D"/>
    <w:rsid w:val="009E05E3"/>
    <w:rsid w:val="009E0CF8"/>
    <w:rsid w:val="009E1F5F"/>
    <w:rsid w:val="009E2DF9"/>
    <w:rsid w:val="009E302D"/>
    <w:rsid w:val="009E3056"/>
    <w:rsid w:val="009E41BE"/>
    <w:rsid w:val="009E50F7"/>
    <w:rsid w:val="009E59BD"/>
    <w:rsid w:val="009F03D0"/>
    <w:rsid w:val="009F10CC"/>
    <w:rsid w:val="009F320F"/>
    <w:rsid w:val="009F35ED"/>
    <w:rsid w:val="009F4106"/>
    <w:rsid w:val="009F4F16"/>
    <w:rsid w:val="009F5663"/>
    <w:rsid w:val="009F61C3"/>
    <w:rsid w:val="009F787E"/>
    <w:rsid w:val="00A0163B"/>
    <w:rsid w:val="00A023B8"/>
    <w:rsid w:val="00A02480"/>
    <w:rsid w:val="00A02519"/>
    <w:rsid w:val="00A0258B"/>
    <w:rsid w:val="00A02CB7"/>
    <w:rsid w:val="00A02D9A"/>
    <w:rsid w:val="00A03AB6"/>
    <w:rsid w:val="00A0719B"/>
    <w:rsid w:val="00A0719F"/>
    <w:rsid w:val="00A071E0"/>
    <w:rsid w:val="00A11652"/>
    <w:rsid w:val="00A118B5"/>
    <w:rsid w:val="00A12B1D"/>
    <w:rsid w:val="00A13036"/>
    <w:rsid w:val="00A13948"/>
    <w:rsid w:val="00A1417B"/>
    <w:rsid w:val="00A15432"/>
    <w:rsid w:val="00A154FA"/>
    <w:rsid w:val="00A1608B"/>
    <w:rsid w:val="00A162F8"/>
    <w:rsid w:val="00A17845"/>
    <w:rsid w:val="00A20180"/>
    <w:rsid w:val="00A20259"/>
    <w:rsid w:val="00A216E7"/>
    <w:rsid w:val="00A227C6"/>
    <w:rsid w:val="00A23288"/>
    <w:rsid w:val="00A23868"/>
    <w:rsid w:val="00A24293"/>
    <w:rsid w:val="00A24A12"/>
    <w:rsid w:val="00A24D2A"/>
    <w:rsid w:val="00A258C2"/>
    <w:rsid w:val="00A27D99"/>
    <w:rsid w:val="00A308C7"/>
    <w:rsid w:val="00A31AE1"/>
    <w:rsid w:val="00A322FE"/>
    <w:rsid w:val="00A328CD"/>
    <w:rsid w:val="00A32C05"/>
    <w:rsid w:val="00A334C5"/>
    <w:rsid w:val="00A34155"/>
    <w:rsid w:val="00A35415"/>
    <w:rsid w:val="00A354E2"/>
    <w:rsid w:val="00A3569C"/>
    <w:rsid w:val="00A3629E"/>
    <w:rsid w:val="00A3665F"/>
    <w:rsid w:val="00A37232"/>
    <w:rsid w:val="00A40163"/>
    <w:rsid w:val="00A401FA"/>
    <w:rsid w:val="00A41B48"/>
    <w:rsid w:val="00A420C9"/>
    <w:rsid w:val="00A42F14"/>
    <w:rsid w:val="00A45ACB"/>
    <w:rsid w:val="00A460F4"/>
    <w:rsid w:val="00A50254"/>
    <w:rsid w:val="00A50DC3"/>
    <w:rsid w:val="00A534E4"/>
    <w:rsid w:val="00A53625"/>
    <w:rsid w:val="00A57102"/>
    <w:rsid w:val="00A621BB"/>
    <w:rsid w:val="00A62710"/>
    <w:rsid w:val="00A66913"/>
    <w:rsid w:val="00A67006"/>
    <w:rsid w:val="00A70561"/>
    <w:rsid w:val="00A710A0"/>
    <w:rsid w:val="00A71577"/>
    <w:rsid w:val="00A715CA"/>
    <w:rsid w:val="00A71971"/>
    <w:rsid w:val="00A720F7"/>
    <w:rsid w:val="00A7276F"/>
    <w:rsid w:val="00A73DC4"/>
    <w:rsid w:val="00A7407A"/>
    <w:rsid w:val="00A755B3"/>
    <w:rsid w:val="00A75F2D"/>
    <w:rsid w:val="00A77482"/>
    <w:rsid w:val="00A800FE"/>
    <w:rsid w:val="00A81BD9"/>
    <w:rsid w:val="00A81CE0"/>
    <w:rsid w:val="00A81ED3"/>
    <w:rsid w:val="00A82CFD"/>
    <w:rsid w:val="00A837DE"/>
    <w:rsid w:val="00A847A8"/>
    <w:rsid w:val="00A847E1"/>
    <w:rsid w:val="00A853E1"/>
    <w:rsid w:val="00A867FA"/>
    <w:rsid w:val="00A90190"/>
    <w:rsid w:val="00A905D1"/>
    <w:rsid w:val="00A9179F"/>
    <w:rsid w:val="00A91852"/>
    <w:rsid w:val="00A9187B"/>
    <w:rsid w:val="00A91D58"/>
    <w:rsid w:val="00A923D2"/>
    <w:rsid w:val="00A92C7A"/>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4AC"/>
    <w:rsid w:val="00AB3E52"/>
    <w:rsid w:val="00AB639A"/>
    <w:rsid w:val="00AB71A8"/>
    <w:rsid w:val="00AB72C3"/>
    <w:rsid w:val="00AC1810"/>
    <w:rsid w:val="00AC1B9F"/>
    <w:rsid w:val="00AC4B91"/>
    <w:rsid w:val="00AD0057"/>
    <w:rsid w:val="00AD34B0"/>
    <w:rsid w:val="00AD369F"/>
    <w:rsid w:val="00AD3FD3"/>
    <w:rsid w:val="00AD42F1"/>
    <w:rsid w:val="00AD4A16"/>
    <w:rsid w:val="00AD5103"/>
    <w:rsid w:val="00AD52EF"/>
    <w:rsid w:val="00AD58D0"/>
    <w:rsid w:val="00AD6045"/>
    <w:rsid w:val="00AE0403"/>
    <w:rsid w:val="00AE066D"/>
    <w:rsid w:val="00AE46B9"/>
    <w:rsid w:val="00AE52C7"/>
    <w:rsid w:val="00AE5729"/>
    <w:rsid w:val="00AE5DA4"/>
    <w:rsid w:val="00AE5E0D"/>
    <w:rsid w:val="00AE5E20"/>
    <w:rsid w:val="00AE6312"/>
    <w:rsid w:val="00AE702C"/>
    <w:rsid w:val="00AE7452"/>
    <w:rsid w:val="00AF0A21"/>
    <w:rsid w:val="00AF1072"/>
    <w:rsid w:val="00AF1347"/>
    <w:rsid w:val="00AF1933"/>
    <w:rsid w:val="00AF2064"/>
    <w:rsid w:val="00AF2E30"/>
    <w:rsid w:val="00AF4EFF"/>
    <w:rsid w:val="00AF51F8"/>
    <w:rsid w:val="00AF628B"/>
    <w:rsid w:val="00AF71DE"/>
    <w:rsid w:val="00AF7493"/>
    <w:rsid w:val="00B00A6B"/>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CBD"/>
    <w:rsid w:val="00B12D47"/>
    <w:rsid w:val="00B12ED5"/>
    <w:rsid w:val="00B1329E"/>
    <w:rsid w:val="00B134A4"/>
    <w:rsid w:val="00B167CF"/>
    <w:rsid w:val="00B17594"/>
    <w:rsid w:val="00B1786A"/>
    <w:rsid w:val="00B17E87"/>
    <w:rsid w:val="00B2195B"/>
    <w:rsid w:val="00B21AA4"/>
    <w:rsid w:val="00B226BB"/>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B3F"/>
    <w:rsid w:val="00B401EE"/>
    <w:rsid w:val="00B40AF3"/>
    <w:rsid w:val="00B40FCD"/>
    <w:rsid w:val="00B41E67"/>
    <w:rsid w:val="00B441AB"/>
    <w:rsid w:val="00B44E37"/>
    <w:rsid w:val="00B44F21"/>
    <w:rsid w:val="00B5017B"/>
    <w:rsid w:val="00B51B6F"/>
    <w:rsid w:val="00B51CF4"/>
    <w:rsid w:val="00B51D5D"/>
    <w:rsid w:val="00B527B9"/>
    <w:rsid w:val="00B52805"/>
    <w:rsid w:val="00B52806"/>
    <w:rsid w:val="00B543B0"/>
    <w:rsid w:val="00B545F0"/>
    <w:rsid w:val="00B54736"/>
    <w:rsid w:val="00B54A9C"/>
    <w:rsid w:val="00B55A64"/>
    <w:rsid w:val="00B56216"/>
    <w:rsid w:val="00B578DB"/>
    <w:rsid w:val="00B57A8A"/>
    <w:rsid w:val="00B57D3F"/>
    <w:rsid w:val="00B61F73"/>
    <w:rsid w:val="00B634EA"/>
    <w:rsid w:val="00B64596"/>
    <w:rsid w:val="00B66745"/>
    <w:rsid w:val="00B66AA7"/>
    <w:rsid w:val="00B67105"/>
    <w:rsid w:val="00B67457"/>
    <w:rsid w:val="00B70A10"/>
    <w:rsid w:val="00B70ABC"/>
    <w:rsid w:val="00B70F39"/>
    <w:rsid w:val="00B70F60"/>
    <w:rsid w:val="00B72463"/>
    <w:rsid w:val="00B73367"/>
    <w:rsid w:val="00B7545B"/>
    <w:rsid w:val="00B757CB"/>
    <w:rsid w:val="00B76D58"/>
    <w:rsid w:val="00B76EA0"/>
    <w:rsid w:val="00B77FD7"/>
    <w:rsid w:val="00B80DDE"/>
    <w:rsid w:val="00B82296"/>
    <w:rsid w:val="00B847C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A01CC"/>
    <w:rsid w:val="00BA0FCA"/>
    <w:rsid w:val="00BA0FEE"/>
    <w:rsid w:val="00BA1790"/>
    <w:rsid w:val="00BA27B5"/>
    <w:rsid w:val="00BA2D91"/>
    <w:rsid w:val="00BA39B1"/>
    <w:rsid w:val="00BA3FA3"/>
    <w:rsid w:val="00BA4EEA"/>
    <w:rsid w:val="00BA5212"/>
    <w:rsid w:val="00BA546C"/>
    <w:rsid w:val="00BA5A0F"/>
    <w:rsid w:val="00BA7072"/>
    <w:rsid w:val="00BA75C3"/>
    <w:rsid w:val="00BA7E05"/>
    <w:rsid w:val="00BB29F4"/>
    <w:rsid w:val="00BB309F"/>
    <w:rsid w:val="00BB33E1"/>
    <w:rsid w:val="00BB4380"/>
    <w:rsid w:val="00BB7204"/>
    <w:rsid w:val="00BC0342"/>
    <w:rsid w:val="00BC0A08"/>
    <w:rsid w:val="00BC16CF"/>
    <w:rsid w:val="00BC2199"/>
    <w:rsid w:val="00BC4E14"/>
    <w:rsid w:val="00BC586E"/>
    <w:rsid w:val="00BC5A0F"/>
    <w:rsid w:val="00BC7A9E"/>
    <w:rsid w:val="00BC7B53"/>
    <w:rsid w:val="00BC7EAC"/>
    <w:rsid w:val="00BD0654"/>
    <w:rsid w:val="00BD0AE4"/>
    <w:rsid w:val="00BD0FAB"/>
    <w:rsid w:val="00BD1489"/>
    <w:rsid w:val="00BD23E1"/>
    <w:rsid w:val="00BD2DF0"/>
    <w:rsid w:val="00BD394F"/>
    <w:rsid w:val="00BD46A4"/>
    <w:rsid w:val="00BD66CA"/>
    <w:rsid w:val="00BD6972"/>
    <w:rsid w:val="00BD717E"/>
    <w:rsid w:val="00BD78DA"/>
    <w:rsid w:val="00BE2379"/>
    <w:rsid w:val="00BE315A"/>
    <w:rsid w:val="00BE56DA"/>
    <w:rsid w:val="00BE6467"/>
    <w:rsid w:val="00BE792A"/>
    <w:rsid w:val="00BE7D9B"/>
    <w:rsid w:val="00BE7F31"/>
    <w:rsid w:val="00BF0DC1"/>
    <w:rsid w:val="00BF1ED2"/>
    <w:rsid w:val="00BF26C2"/>
    <w:rsid w:val="00BF40BD"/>
    <w:rsid w:val="00BF45BB"/>
    <w:rsid w:val="00BF4717"/>
    <w:rsid w:val="00BF68C4"/>
    <w:rsid w:val="00BF7E9A"/>
    <w:rsid w:val="00C00BA3"/>
    <w:rsid w:val="00C03A91"/>
    <w:rsid w:val="00C04040"/>
    <w:rsid w:val="00C0408D"/>
    <w:rsid w:val="00C059E8"/>
    <w:rsid w:val="00C05FC9"/>
    <w:rsid w:val="00C06EAA"/>
    <w:rsid w:val="00C12364"/>
    <w:rsid w:val="00C143B2"/>
    <w:rsid w:val="00C153E1"/>
    <w:rsid w:val="00C15F46"/>
    <w:rsid w:val="00C160CF"/>
    <w:rsid w:val="00C1666A"/>
    <w:rsid w:val="00C169CA"/>
    <w:rsid w:val="00C174A6"/>
    <w:rsid w:val="00C17F58"/>
    <w:rsid w:val="00C201CC"/>
    <w:rsid w:val="00C2139A"/>
    <w:rsid w:val="00C2191D"/>
    <w:rsid w:val="00C222CA"/>
    <w:rsid w:val="00C22EF4"/>
    <w:rsid w:val="00C2310A"/>
    <w:rsid w:val="00C231DE"/>
    <w:rsid w:val="00C232F7"/>
    <w:rsid w:val="00C23751"/>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F98"/>
    <w:rsid w:val="00C443DB"/>
    <w:rsid w:val="00C447C9"/>
    <w:rsid w:val="00C457D2"/>
    <w:rsid w:val="00C45A06"/>
    <w:rsid w:val="00C461E4"/>
    <w:rsid w:val="00C4686F"/>
    <w:rsid w:val="00C47A4F"/>
    <w:rsid w:val="00C47C3E"/>
    <w:rsid w:val="00C52D89"/>
    <w:rsid w:val="00C53D84"/>
    <w:rsid w:val="00C56C27"/>
    <w:rsid w:val="00C6129E"/>
    <w:rsid w:val="00C62003"/>
    <w:rsid w:val="00C6375B"/>
    <w:rsid w:val="00C63E19"/>
    <w:rsid w:val="00C63E8E"/>
    <w:rsid w:val="00C64591"/>
    <w:rsid w:val="00C6621B"/>
    <w:rsid w:val="00C66542"/>
    <w:rsid w:val="00C66DB5"/>
    <w:rsid w:val="00C678FC"/>
    <w:rsid w:val="00C7168F"/>
    <w:rsid w:val="00C72E80"/>
    <w:rsid w:val="00C73561"/>
    <w:rsid w:val="00C73D70"/>
    <w:rsid w:val="00C7511E"/>
    <w:rsid w:val="00C7561B"/>
    <w:rsid w:val="00C75DD9"/>
    <w:rsid w:val="00C774BC"/>
    <w:rsid w:val="00C777CD"/>
    <w:rsid w:val="00C77849"/>
    <w:rsid w:val="00C8196B"/>
    <w:rsid w:val="00C8224E"/>
    <w:rsid w:val="00C82A06"/>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576C"/>
    <w:rsid w:val="00C978DE"/>
    <w:rsid w:val="00CA2CA4"/>
    <w:rsid w:val="00CA2FB1"/>
    <w:rsid w:val="00CA3A6B"/>
    <w:rsid w:val="00CA4D18"/>
    <w:rsid w:val="00CA59DD"/>
    <w:rsid w:val="00CA5C1C"/>
    <w:rsid w:val="00CA5C67"/>
    <w:rsid w:val="00CA63CF"/>
    <w:rsid w:val="00CA6E1B"/>
    <w:rsid w:val="00CA6E6E"/>
    <w:rsid w:val="00CB0E2F"/>
    <w:rsid w:val="00CB12C7"/>
    <w:rsid w:val="00CB21DB"/>
    <w:rsid w:val="00CB27E2"/>
    <w:rsid w:val="00CB31B7"/>
    <w:rsid w:val="00CB3327"/>
    <w:rsid w:val="00CB4869"/>
    <w:rsid w:val="00CB495E"/>
    <w:rsid w:val="00CB4B93"/>
    <w:rsid w:val="00CB5085"/>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307E"/>
    <w:rsid w:val="00CD42F2"/>
    <w:rsid w:val="00CD4915"/>
    <w:rsid w:val="00CD4AEC"/>
    <w:rsid w:val="00CD4D37"/>
    <w:rsid w:val="00CD53E5"/>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6391"/>
    <w:rsid w:val="00CF653E"/>
    <w:rsid w:val="00D03F29"/>
    <w:rsid w:val="00D04D24"/>
    <w:rsid w:val="00D06290"/>
    <w:rsid w:val="00D06516"/>
    <w:rsid w:val="00D06ADE"/>
    <w:rsid w:val="00D074FE"/>
    <w:rsid w:val="00D103CA"/>
    <w:rsid w:val="00D10D13"/>
    <w:rsid w:val="00D118CE"/>
    <w:rsid w:val="00D12B05"/>
    <w:rsid w:val="00D142DB"/>
    <w:rsid w:val="00D14BFD"/>
    <w:rsid w:val="00D14D31"/>
    <w:rsid w:val="00D15039"/>
    <w:rsid w:val="00D15AEE"/>
    <w:rsid w:val="00D15DE6"/>
    <w:rsid w:val="00D163C1"/>
    <w:rsid w:val="00D2093B"/>
    <w:rsid w:val="00D20EFA"/>
    <w:rsid w:val="00D22281"/>
    <w:rsid w:val="00D224C2"/>
    <w:rsid w:val="00D22E47"/>
    <w:rsid w:val="00D22F28"/>
    <w:rsid w:val="00D239BB"/>
    <w:rsid w:val="00D24138"/>
    <w:rsid w:val="00D2693F"/>
    <w:rsid w:val="00D26B81"/>
    <w:rsid w:val="00D26F2F"/>
    <w:rsid w:val="00D27893"/>
    <w:rsid w:val="00D306BF"/>
    <w:rsid w:val="00D30FAE"/>
    <w:rsid w:val="00D342A7"/>
    <w:rsid w:val="00D34CD3"/>
    <w:rsid w:val="00D35A3F"/>
    <w:rsid w:val="00D35E20"/>
    <w:rsid w:val="00D37B9F"/>
    <w:rsid w:val="00D4159F"/>
    <w:rsid w:val="00D41D99"/>
    <w:rsid w:val="00D43C08"/>
    <w:rsid w:val="00D45F10"/>
    <w:rsid w:val="00D4792A"/>
    <w:rsid w:val="00D501EF"/>
    <w:rsid w:val="00D5059D"/>
    <w:rsid w:val="00D5105A"/>
    <w:rsid w:val="00D51169"/>
    <w:rsid w:val="00D51A56"/>
    <w:rsid w:val="00D54450"/>
    <w:rsid w:val="00D5577B"/>
    <w:rsid w:val="00D55E63"/>
    <w:rsid w:val="00D57E7D"/>
    <w:rsid w:val="00D60154"/>
    <w:rsid w:val="00D618D4"/>
    <w:rsid w:val="00D624A8"/>
    <w:rsid w:val="00D64851"/>
    <w:rsid w:val="00D64945"/>
    <w:rsid w:val="00D64A8F"/>
    <w:rsid w:val="00D64F72"/>
    <w:rsid w:val="00D652C3"/>
    <w:rsid w:val="00D655DE"/>
    <w:rsid w:val="00D66316"/>
    <w:rsid w:val="00D6706D"/>
    <w:rsid w:val="00D6760B"/>
    <w:rsid w:val="00D704D4"/>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6E0"/>
    <w:rsid w:val="00D8770A"/>
    <w:rsid w:val="00D879A7"/>
    <w:rsid w:val="00D87F70"/>
    <w:rsid w:val="00D92638"/>
    <w:rsid w:val="00D9339E"/>
    <w:rsid w:val="00D93FF2"/>
    <w:rsid w:val="00D94421"/>
    <w:rsid w:val="00D94C1D"/>
    <w:rsid w:val="00D974E2"/>
    <w:rsid w:val="00DA1058"/>
    <w:rsid w:val="00DA1073"/>
    <w:rsid w:val="00DA13DC"/>
    <w:rsid w:val="00DA2355"/>
    <w:rsid w:val="00DA2510"/>
    <w:rsid w:val="00DA2F9A"/>
    <w:rsid w:val="00DA3110"/>
    <w:rsid w:val="00DA4E9B"/>
    <w:rsid w:val="00DA5016"/>
    <w:rsid w:val="00DA5A2E"/>
    <w:rsid w:val="00DA6B86"/>
    <w:rsid w:val="00DA7ADE"/>
    <w:rsid w:val="00DB04A9"/>
    <w:rsid w:val="00DB081D"/>
    <w:rsid w:val="00DB13E4"/>
    <w:rsid w:val="00DB202C"/>
    <w:rsid w:val="00DB2F50"/>
    <w:rsid w:val="00DB3714"/>
    <w:rsid w:val="00DB38FC"/>
    <w:rsid w:val="00DB5B3B"/>
    <w:rsid w:val="00DB62F7"/>
    <w:rsid w:val="00DB74E4"/>
    <w:rsid w:val="00DB75D9"/>
    <w:rsid w:val="00DB781E"/>
    <w:rsid w:val="00DC217B"/>
    <w:rsid w:val="00DC3AC9"/>
    <w:rsid w:val="00DC6E77"/>
    <w:rsid w:val="00DD0267"/>
    <w:rsid w:val="00DD06DF"/>
    <w:rsid w:val="00DD10A6"/>
    <w:rsid w:val="00DD2CDD"/>
    <w:rsid w:val="00DD2FFA"/>
    <w:rsid w:val="00DD3074"/>
    <w:rsid w:val="00DD48E9"/>
    <w:rsid w:val="00DD5DF6"/>
    <w:rsid w:val="00DE0F59"/>
    <w:rsid w:val="00DE1BE9"/>
    <w:rsid w:val="00DE2D04"/>
    <w:rsid w:val="00DE329E"/>
    <w:rsid w:val="00DE3F0A"/>
    <w:rsid w:val="00DE4D16"/>
    <w:rsid w:val="00DE61D3"/>
    <w:rsid w:val="00DE6449"/>
    <w:rsid w:val="00DF1FD9"/>
    <w:rsid w:val="00DF37EC"/>
    <w:rsid w:val="00DF65E1"/>
    <w:rsid w:val="00DF6A95"/>
    <w:rsid w:val="00DF6AC8"/>
    <w:rsid w:val="00E0065A"/>
    <w:rsid w:val="00E0150A"/>
    <w:rsid w:val="00E0394A"/>
    <w:rsid w:val="00E03986"/>
    <w:rsid w:val="00E129EA"/>
    <w:rsid w:val="00E139D0"/>
    <w:rsid w:val="00E13C30"/>
    <w:rsid w:val="00E13D01"/>
    <w:rsid w:val="00E13F6B"/>
    <w:rsid w:val="00E17664"/>
    <w:rsid w:val="00E17EDA"/>
    <w:rsid w:val="00E209BB"/>
    <w:rsid w:val="00E214DB"/>
    <w:rsid w:val="00E21D9C"/>
    <w:rsid w:val="00E2230B"/>
    <w:rsid w:val="00E225A3"/>
    <w:rsid w:val="00E22A8F"/>
    <w:rsid w:val="00E230AB"/>
    <w:rsid w:val="00E30969"/>
    <w:rsid w:val="00E30E17"/>
    <w:rsid w:val="00E31B35"/>
    <w:rsid w:val="00E3373F"/>
    <w:rsid w:val="00E33AA3"/>
    <w:rsid w:val="00E33BF2"/>
    <w:rsid w:val="00E33C17"/>
    <w:rsid w:val="00E33EBB"/>
    <w:rsid w:val="00E33F50"/>
    <w:rsid w:val="00E35256"/>
    <w:rsid w:val="00E35C5D"/>
    <w:rsid w:val="00E36DD3"/>
    <w:rsid w:val="00E37421"/>
    <w:rsid w:val="00E37A58"/>
    <w:rsid w:val="00E404D2"/>
    <w:rsid w:val="00E4132D"/>
    <w:rsid w:val="00E424C6"/>
    <w:rsid w:val="00E426D5"/>
    <w:rsid w:val="00E42BD7"/>
    <w:rsid w:val="00E43BE0"/>
    <w:rsid w:val="00E449AC"/>
    <w:rsid w:val="00E44FAA"/>
    <w:rsid w:val="00E45185"/>
    <w:rsid w:val="00E4602E"/>
    <w:rsid w:val="00E46B34"/>
    <w:rsid w:val="00E46F0F"/>
    <w:rsid w:val="00E4799D"/>
    <w:rsid w:val="00E47AF4"/>
    <w:rsid w:val="00E5133E"/>
    <w:rsid w:val="00E52FC6"/>
    <w:rsid w:val="00E53299"/>
    <w:rsid w:val="00E534AC"/>
    <w:rsid w:val="00E5357B"/>
    <w:rsid w:val="00E54EB8"/>
    <w:rsid w:val="00E55466"/>
    <w:rsid w:val="00E60886"/>
    <w:rsid w:val="00E613DA"/>
    <w:rsid w:val="00E62634"/>
    <w:rsid w:val="00E62981"/>
    <w:rsid w:val="00E62F41"/>
    <w:rsid w:val="00E63084"/>
    <w:rsid w:val="00E637D0"/>
    <w:rsid w:val="00E65E52"/>
    <w:rsid w:val="00E66868"/>
    <w:rsid w:val="00E66C78"/>
    <w:rsid w:val="00E67588"/>
    <w:rsid w:val="00E701F8"/>
    <w:rsid w:val="00E70CA4"/>
    <w:rsid w:val="00E72DBD"/>
    <w:rsid w:val="00E74256"/>
    <w:rsid w:val="00E7505E"/>
    <w:rsid w:val="00E75661"/>
    <w:rsid w:val="00E75AED"/>
    <w:rsid w:val="00E75BEC"/>
    <w:rsid w:val="00E774C0"/>
    <w:rsid w:val="00E77613"/>
    <w:rsid w:val="00E7783F"/>
    <w:rsid w:val="00E77C32"/>
    <w:rsid w:val="00E81AC9"/>
    <w:rsid w:val="00E81B84"/>
    <w:rsid w:val="00E81F49"/>
    <w:rsid w:val="00E836E5"/>
    <w:rsid w:val="00E83ED0"/>
    <w:rsid w:val="00E844B4"/>
    <w:rsid w:val="00E84BC0"/>
    <w:rsid w:val="00E84F6A"/>
    <w:rsid w:val="00E850C2"/>
    <w:rsid w:val="00E85894"/>
    <w:rsid w:val="00E85ED8"/>
    <w:rsid w:val="00E86560"/>
    <w:rsid w:val="00E865BA"/>
    <w:rsid w:val="00E86FFB"/>
    <w:rsid w:val="00E878D7"/>
    <w:rsid w:val="00E87B07"/>
    <w:rsid w:val="00E9182B"/>
    <w:rsid w:val="00E91D98"/>
    <w:rsid w:val="00E943AE"/>
    <w:rsid w:val="00E94755"/>
    <w:rsid w:val="00E94A32"/>
    <w:rsid w:val="00E94B7F"/>
    <w:rsid w:val="00E9508B"/>
    <w:rsid w:val="00EA23BE"/>
    <w:rsid w:val="00EA23ED"/>
    <w:rsid w:val="00EA2A39"/>
    <w:rsid w:val="00EA3D62"/>
    <w:rsid w:val="00EA4BEF"/>
    <w:rsid w:val="00EA5497"/>
    <w:rsid w:val="00EA56FE"/>
    <w:rsid w:val="00EA6924"/>
    <w:rsid w:val="00EB0E01"/>
    <w:rsid w:val="00EB14F9"/>
    <w:rsid w:val="00EB383E"/>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462"/>
    <w:rsid w:val="00EE4921"/>
    <w:rsid w:val="00EE5FB3"/>
    <w:rsid w:val="00EE627D"/>
    <w:rsid w:val="00EE6390"/>
    <w:rsid w:val="00EE71B8"/>
    <w:rsid w:val="00EE72AE"/>
    <w:rsid w:val="00EF0521"/>
    <w:rsid w:val="00EF0A11"/>
    <w:rsid w:val="00EF0C05"/>
    <w:rsid w:val="00EF10B0"/>
    <w:rsid w:val="00EF10D4"/>
    <w:rsid w:val="00EF15B5"/>
    <w:rsid w:val="00EF271F"/>
    <w:rsid w:val="00EF366A"/>
    <w:rsid w:val="00EF4467"/>
    <w:rsid w:val="00EF4A12"/>
    <w:rsid w:val="00EF4ADF"/>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B91"/>
    <w:rsid w:val="00F12DC0"/>
    <w:rsid w:val="00F13B76"/>
    <w:rsid w:val="00F14AAA"/>
    <w:rsid w:val="00F1514C"/>
    <w:rsid w:val="00F151F7"/>
    <w:rsid w:val="00F1584B"/>
    <w:rsid w:val="00F15C6A"/>
    <w:rsid w:val="00F167A7"/>
    <w:rsid w:val="00F17533"/>
    <w:rsid w:val="00F218DC"/>
    <w:rsid w:val="00F21D22"/>
    <w:rsid w:val="00F22AD1"/>
    <w:rsid w:val="00F25446"/>
    <w:rsid w:val="00F25ADA"/>
    <w:rsid w:val="00F25C7A"/>
    <w:rsid w:val="00F3035F"/>
    <w:rsid w:val="00F315DC"/>
    <w:rsid w:val="00F323CC"/>
    <w:rsid w:val="00F41030"/>
    <w:rsid w:val="00F42134"/>
    <w:rsid w:val="00F42F1A"/>
    <w:rsid w:val="00F43559"/>
    <w:rsid w:val="00F43B85"/>
    <w:rsid w:val="00F44FF9"/>
    <w:rsid w:val="00F45E3D"/>
    <w:rsid w:val="00F520B1"/>
    <w:rsid w:val="00F521FE"/>
    <w:rsid w:val="00F52E91"/>
    <w:rsid w:val="00F53902"/>
    <w:rsid w:val="00F547EB"/>
    <w:rsid w:val="00F55DC6"/>
    <w:rsid w:val="00F56A97"/>
    <w:rsid w:val="00F5739D"/>
    <w:rsid w:val="00F57B99"/>
    <w:rsid w:val="00F60A4C"/>
    <w:rsid w:val="00F61430"/>
    <w:rsid w:val="00F62AA6"/>
    <w:rsid w:val="00F63466"/>
    <w:rsid w:val="00F639E5"/>
    <w:rsid w:val="00F65230"/>
    <w:rsid w:val="00F65DDF"/>
    <w:rsid w:val="00F6614B"/>
    <w:rsid w:val="00F663F5"/>
    <w:rsid w:val="00F67F9B"/>
    <w:rsid w:val="00F71B2D"/>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B6E"/>
    <w:rsid w:val="00F91767"/>
    <w:rsid w:val="00F919B6"/>
    <w:rsid w:val="00F91C93"/>
    <w:rsid w:val="00F95571"/>
    <w:rsid w:val="00F959B4"/>
    <w:rsid w:val="00F979B5"/>
    <w:rsid w:val="00F979BC"/>
    <w:rsid w:val="00FA037B"/>
    <w:rsid w:val="00FA056D"/>
    <w:rsid w:val="00FA2DB1"/>
    <w:rsid w:val="00FA336C"/>
    <w:rsid w:val="00FA684E"/>
    <w:rsid w:val="00FA6A5E"/>
    <w:rsid w:val="00FA723D"/>
    <w:rsid w:val="00FB264F"/>
    <w:rsid w:val="00FB3F8A"/>
    <w:rsid w:val="00FB4D48"/>
    <w:rsid w:val="00FB542D"/>
    <w:rsid w:val="00FB6998"/>
    <w:rsid w:val="00FC04F4"/>
    <w:rsid w:val="00FC103E"/>
    <w:rsid w:val="00FC27D8"/>
    <w:rsid w:val="00FC3EF3"/>
    <w:rsid w:val="00FC6EF0"/>
    <w:rsid w:val="00FC702B"/>
    <w:rsid w:val="00FD0AB6"/>
    <w:rsid w:val="00FD4747"/>
    <w:rsid w:val="00FD5344"/>
    <w:rsid w:val="00FD61F3"/>
    <w:rsid w:val="00FD64CB"/>
    <w:rsid w:val="00FD6794"/>
    <w:rsid w:val="00FD7966"/>
    <w:rsid w:val="00FE018F"/>
    <w:rsid w:val="00FE0FE4"/>
    <w:rsid w:val="00FE206B"/>
    <w:rsid w:val="00FE21C9"/>
    <w:rsid w:val="00FE292C"/>
    <w:rsid w:val="00FE2D03"/>
    <w:rsid w:val="00FE2E04"/>
    <w:rsid w:val="00FE2F24"/>
    <w:rsid w:val="00FE3375"/>
    <w:rsid w:val="00FE40BE"/>
    <w:rsid w:val="00FE459E"/>
    <w:rsid w:val="00FE4E8F"/>
    <w:rsid w:val="00FE64F6"/>
    <w:rsid w:val="00FF17ED"/>
    <w:rsid w:val="00FF2E0C"/>
    <w:rsid w:val="00FF3876"/>
    <w:rsid w:val="00FF3CF9"/>
    <w:rsid w:val="00FF4D8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after="200"/>
    </w:pPr>
    <w:rPr>
      <w:rFonts w:asciiTheme="minorHAnsi" w:eastAsiaTheme="minorHAnsi" w:hAnsiTheme="minorHAnsi" w:cstheme="minorBidi"/>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line="276" w:lineRule="auto"/>
    </w:pPr>
    <w:rPr>
      <w:rFonts w:asciiTheme="minorHAnsi" w:eastAsiaTheme="minorHAnsi" w:hAnsiTheme="minorHAnsi" w:cstheme="minorBidi"/>
      <w:sz w:val="22"/>
      <w:szCs w:val="28"/>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oleObject" Target="embeddings/oleObject47.bin"/><Relationship Id="rId21" Type="http://schemas.openxmlformats.org/officeDocument/2006/relationships/image" Target="media/image5.png"/><Relationship Id="rId42" Type="http://schemas.openxmlformats.org/officeDocument/2006/relationships/image" Target="media/image16.emf"/><Relationship Id="rId47" Type="http://schemas.openxmlformats.org/officeDocument/2006/relationships/oleObject" Target="embeddings/oleObject12.bin"/><Relationship Id="rId63" Type="http://schemas.openxmlformats.org/officeDocument/2006/relationships/oleObject" Target="embeddings/oleObject20.bin"/><Relationship Id="rId68" Type="http://schemas.openxmlformats.org/officeDocument/2006/relationships/image" Target="media/image29.emf"/><Relationship Id="rId84" Type="http://schemas.openxmlformats.org/officeDocument/2006/relationships/image" Target="media/image37.emf"/><Relationship Id="rId89" Type="http://schemas.openxmlformats.org/officeDocument/2006/relationships/oleObject" Target="embeddings/oleObject33.bin"/><Relationship Id="rId112" Type="http://schemas.openxmlformats.org/officeDocument/2006/relationships/image" Target="media/image51.emf"/><Relationship Id="rId133" Type="http://schemas.openxmlformats.org/officeDocument/2006/relationships/oleObject" Target="embeddings/oleObject55.bin"/><Relationship Id="rId138" Type="http://schemas.openxmlformats.org/officeDocument/2006/relationships/theme" Target="theme/theme1.xml"/><Relationship Id="rId16" Type="http://schemas.openxmlformats.org/officeDocument/2006/relationships/image" Target="media/image1.jpeg"/><Relationship Id="rId107" Type="http://schemas.openxmlformats.org/officeDocument/2006/relationships/oleObject" Target="embeddings/oleObject42.bin"/><Relationship Id="rId11" Type="http://schemas.openxmlformats.org/officeDocument/2006/relationships/header" Target="header4.xml"/><Relationship Id="rId32" Type="http://schemas.openxmlformats.org/officeDocument/2006/relationships/image" Target="media/image11.emf"/><Relationship Id="rId37" Type="http://schemas.openxmlformats.org/officeDocument/2006/relationships/oleObject" Target="embeddings/oleObject7.bin"/><Relationship Id="rId53" Type="http://schemas.openxmlformats.org/officeDocument/2006/relationships/oleObject" Target="embeddings/oleObject15.bin"/><Relationship Id="rId58" Type="http://schemas.openxmlformats.org/officeDocument/2006/relationships/image" Target="media/image24.emf"/><Relationship Id="rId74" Type="http://schemas.openxmlformats.org/officeDocument/2006/relationships/image" Target="media/image32.emf"/><Relationship Id="rId79" Type="http://schemas.openxmlformats.org/officeDocument/2006/relationships/oleObject" Target="embeddings/oleObject28.bin"/><Relationship Id="rId102" Type="http://schemas.openxmlformats.org/officeDocument/2006/relationships/image" Target="media/image46.emf"/><Relationship Id="rId123" Type="http://schemas.openxmlformats.org/officeDocument/2006/relationships/oleObject" Target="embeddings/oleObject50.bin"/><Relationship Id="rId128" Type="http://schemas.openxmlformats.org/officeDocument/2006/relationships/image" Target="media/image59.emf"/><Relationship Id="rId5" Type="http://schemas.openxmlformats.org/officeDocument/2006/relationships/webSettings" Target="webSettings.xml"/><Relationship Id="rId90" Type="http://schemas.openxmlformats.org/officeDocument/2006/relationships/image" Target="media/image40.emf"/><Relationship Id="rId95" Type="http://schemas.openxmlformats.org/officeDocument/2006/relationships/oleObject" Target="embeddings/oleObject36.bin"/><Relationship Id="rId14" Type="http://schemas.openxmlformats.org/officeDocument/2006/relationships/header" Target="header7.xml"/><Relationship Id="rId22" Type="http://schemas.openxmlformats.org/officeDocument/2006/relationships/image" Target="media/image6.png"/><Relationship Id="rId27" Type="http://schemas.openxmlformats.org/officeDocument/2006/relationships/oleObject" Target="embeddings/oleObject2.bin"/><Relationship Id="rId30" Type="http://schemas.openxmlformats.org/officeDocument/2006/relationships/image" Target="media/image10.e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oleObject" Target="embeddings/oleObject23.bin"/><Relationship Id="rId77" Type="http://schemas.openxmlformats.org/officeDocument/2006/relationships/oleObject" Target="embeddings/oleObject27.bin"/><Relationship Id="rId100" Type="http://schemas.openxmlformats.org/officeDocument/2006/relationships/image" Target="media/image45.emf"/><Relationship Id="rId105" Type="http://schemas.openxmlformats.org/officeDocument/2006/relationships/oleObject" Target="embeddings/oleObject41.bin"/><Relationship Id="rId113" Type="http://schemas.openxmlformats.org/officeDocument/2006/relationships/oleObject" Target="embeddings/oleObject45.bin"/><Relationship Id="rId118" Type="http://schemas.openxmlformats.org/officeDocument/2006/relationships/image" Target="media/image54.emf"/><Relationship Id="rId126" Type="http://schemas.openxmlformats.org/officeDocument/2006/relationships/image" Target="media/image58.emf"/><Relationship Id="rId134" Type="http://schemas.openxmlformats.org/officeDocument/2006/relationships/header" Target="header11.xml"/><Relationship Id="rId8" Type="http://schemas.openxmlformats.org/officeDocument/2006/relationships/header" Target="header1.xml"/><Relationship Id="rId51" Type="http://schemas.openxmlformats.org/officeDocument/2006/relationships/oleObject" Target="embeddings/oleObject14.bin"/><Relationship Id="rId72" Type="http://schemas.openxmlformats.org/officeDocument/2006/relationships/image" Target="media/image31.emf"/><Relationship Id="rId80" Type="http://schemas.openxmlformats.org/officeDocument/2006/relationships/image" Target="media/image35.emf"/><Relationship Id="rId85" Type="http://schemas.openxmlformats.org/officeDocument/2006/relationships/oleObject" Target="embeddings/oleObject31.bin"/><Relationship Id="rId93" Type="http://schemas.openxmlformats.org/officeDocument/2006/relationships/oleObject" Target="embeddings/oleObject35.bin"/><Relationship Id="rId98" Type="http://schemas.openxmlformats.org/officeDocument/2006/relationships/image" Target="media/image44.emf"/><Relationship Id="rId121" Type="http://schemas.openxmlformats.org/officeDocument/2006/relationships/oleObject" Target="embeddings/oleObject49.bin"/><Relationship Id="rId3" Type="http://schemas.openxmlformats.org/officeDocument/2006/relationships/styles" Target="styles.xml"/><Relationship Id="rId12" Type="http://schemas.openxmlformats.org/officeDocument/2006/relationships/header" Target="header5.xml"/><Relationship Id="rId17" Type="http://schemas.openxmlformats.org/officeDocument/2006/relationships/image" Target="media/image2.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8.bin"/><Relationship Id="rId67" Type="http://schemas.openxmlformats.org/officeDocument/2006/relationships/oleObject" Target="embeddings/oleObject22.bin"/><Relationship Id="rId103" Type="http://schemas.openxmlformats.org/officeDocument/2006/relationships/oleObject" Target="embeddings/oleObject40.bin"/><Relationship Id="rId108" Type="http://schemas.openxmlformats.org/officeDocument/2006/relationships/image" Target="media/image49.emf"/><Relationship Id="rId116" Type="http://schemas.openxmlformats.org/officeDocument/2006/relationships/image" Target="media/image53.emf"/><Relationship Id="rId124" Type="http://schemas.openxmlformats.org/officeDocument/2006/relationships/image" Target="media/image57.emf"/><Relationship Id="rId129" Type="http://schemas.openxmlformats.org/officeDocument/2006/relationships/oleObject" Target="embeddings/oleObject53.bin"/><Relationship Id="rId137"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oleObject" Target="embeddings/oleObject9.bin"/><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30.emf"/><Relationship Id="rId75" Type="http://schemas.openxmlformats.org/officeDocument/2006/relationships/oleObject" Target="embeddings/oleObject26.bin"/><Relationship Id="rId83" Type="http://schemas.openxmlformats.org/officeDocument/2006/relationships/oleObject" Target="embeddings/oleObject30.bin"/><Relationship Id="rId88" Type="http://schemas.openxmlformats.org/officeDocument/2006/relationships/image" Target="media/image39.emf"/><Relationship Id="rId91" Type="http://schemas.openxmlformats.org/officeDocument/2006/relationships/oleObject" Target="embeddings/oleObject34.bin"/><Relationship Id="rId96" Type="http://schemas.openxmlformats.org/officeDocument/2006/relationships/image" Target="media/image43.emf"/><Relationship Id="rId111" Type="http://schemas.openxmlformats.org/officeDocument/2006/relationships/oleObject" Target="embeddings/oleObject44.bin"/><Relationship Id="rId132" Type="http://schemas.openxmlformats.org/officeDocument/2006/relationships/image" Target="media/image6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8.xml"/><Relationship Id="rId23" Type="http://schemas.openxmlformats.org/officeDocument/2006/relationships/header" Target="header10.xml"/><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3.bin"/><Relationship Id="rId57" Type="http://schemas.openxmlformats.org/officeDocument/2006/relationships/oleObject" Target="embeddings/oleObject17.bin"/><Relationship Id="rId106" Type="http://schemas.openxmlformats.org/officeDocument/2006/relationships/image" Target="media/image48.emf"/><Relationship Id="rId114" Type="http://schemas.openxmlformats.org/officeDocument/2006/relationships/image" Target="media/image52.emf"/><Relationship Id="rId119" Type="http://schemas.openxmlformats.org/officeDocument/2006/relationships/oleObject" Target="embeddings/oleObject48.bin"/><Relationship Id="rId127" Type="http://schemas.openxmlformats.org/officeDocument/2006/relationships/oleObject" Target="embeddings/oleObject52.bin"/><Relationship Id="rId10" Type="http://schemas.openxmlformats.org/officeDocument/2006/relationships/header" Target="header3.xml"/><Relationship Id="rId31" Type="http://schemas.openxmlformats.org/officeDocument/2006/relationships/oleObject" Target="embeddings/oleObject4.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oleObject" Target="embeddings/oleObject21.bin"/><Relationship Id="rId73" Type="http://schemas.openxmlformats.org/officeDocument/2006/relationships/oleObject" Target="embeddings/oleObject25.bin"/><Relationship Id="rId78" Type="http://schemas.openxmlformats.org/officeDocument/2006/relationships/image" Target="media/image34.emf"/><Relationship Id="rId81" Type="http://schemas.openxmlformats.org/officeDocument/2006/relationships/oleObject" Target="embeddings/oleObject29.bin"/><Relationship Id="rId86" Type="http://schemas.openxmlformats.org/officeDocument/2006/relationships/image" Target="media/image38.emf"/><Relationship Id="rId94" Type="http://schemas.openxmlformats.org/officeDocument/2006/relationships/image" Target="media/image42.emf"/><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6.emf"/><Relationship Id="rId130" Type="http://schemas.openxmlformats.org/officeDocument/2006/relationships/image" Target="media/image60.emf"/><Relationship Id="rId135"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oleObject" Target="embeddings/oleObject8.bin"/><Relationship Id="rId109" Type="http://schemas.openxmlformats.org/officeDocument/2006/relationships/oleObject" Target="embeddings/oleObject43.bin"/><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oleObject" Target="embeddings/oleObject16.bin"/><Relationship Id="rId76" Type="http://schemas.openxmlformats.org/officeDocument/2006/relationships/image" Target="media/image33.emf"/><Relationship Id="rId97" Type="http://schemas.openxmlformats.org/officeDocument/2006/relationships/oleObject" Target="embeddings/oleObject37.bin"/><Relationship Id="rId104" Type="http://schemas.openxmlformats.org/officeDocument/2006/relationships/image" Target="media/image47.emf"/><Relationship Id="rId120" Type="http://schemas.openxmlformats.org/officeDocument/2006/relationships/image" Target="media/image55.emf"/><Relationship Id="rId125" Type="http://schemas.openxmlformats.org/officeDocument/2006/relationships/oleObject" Target="embeddings/oleObject51.bin"/><Relationship Id="rId7" Type="http://schemas.openxmlformats.org/officeDocument/2006/relationships/endnotes" Target="endnotes.xml"/><Relationship Id="rId71" Type="http://schemas.openxmlformats.org/officeDocument/2006/relationships/oleObject" Target="embeddings/oleObject24.bin"/><Relationship Id="rId92" Type="http://schemas.openxmlformats.org/officeDocument/2006/relationships/image" Target="media/image41.emf"/><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7.emf"/><Relationship Id="rId40" Type="http://schemas.openxmlformats.org/officeDocument/2006/relationships/image" Target="media/image15.emf"/><Relationship Id="rId45" Type="http://schemas.openxmlformats.org/officeDocument/2006/relationships/oleObject" Target="embeddings/oleObject11.bin"/><Relationship Id="rId66" Type="http://schemas.openxmlformats.org/officeDocument/2006/relationships/image" Target="media/image28.emf"/><Relationship Id="rId87" Type="http://schemas.openxmlformats.org/officeDocument/2006/relationships/oleObject" Target="embeddings/oleObject32.bin"/><Relationship Id="rId110" Type="http://schemas.openxmlformats.org/officeDocument/2006/relationships/image" Target="media/image50.emf"/><Relationship Id="rId115" Type="http://schemas.openxmlformats.org/officeDocument/2006/relationships/oleObject" Target="embeddings/oleObject46.bin"/><Relationship Id="rId131" Type="http://schemas.openxmlformats.org/officeDocument/2006/relationships/oleObject" Target="embeddings/oleObject54.bin"/><Relationship Id="rId136" Type="http://schemas.openxmlformats.org/officeDocument/2006/relationships/header" Target="header13.xml"/><Relationship Id="rId61" Type="http://schemas.openxmlformats.org/officeDocument/2006/relationships/oleObject" Target="embeddings/oleObject19.bin"/><Relationship Id="rId82" Type="http://schemas.openxmlformats.org/officeDocument/2006/relationships/image" Target="media/image36.emf"/><Relationship Id="rId19" Type="http://schemas.openxmlformats.org/officeDocument/2006/relationships/header" Target="header9.xml"/></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4</TotalTime>
  <Pages>123</Pages>
  <Words>26938</Words>
  <Characters>153553</Characters>
  <Application>Microsoft Office Word</Application>
  <DocSecurity>0</DocSecurity>
  <Lines>1279</Lines>
  <Paragraphs>360</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8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64</cp:revision>
  <cp:lastPrinted>2019-05-15T11:35:00Z</cp:lastPrinted>
  <dcterms:created xsi:type="dcterms:W3CDTF">2021-06-03T10:00:00Z</dcterms:created>
  <dcterms:modified xsi:type="dcterms:W3CDTF">2021-06-05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